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7C4F3AB0">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77777777"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ED6D557" w14:textId="3DC6EE06" w:rsidR="009C1B8A" w:rsidRPr="00807022" w:rsidRDefault="009C1B8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pPr>
      <w:r w:rsidRPr="00807022">
        <w:rPr>
          <w:rFonts w:ascii="SimSun" w:eastAsia="SimSun" w:hAnsi="SimSun" w:cs="SimSun"/>
          <w:noProof/>
          <w:kern w:val="0"/>
          <w:sz w:val="22"/>
          <w:szCs w:val="22"/>
          <w:lang w:val="et-EE" w:eastAsia="en-US"/>
          <w14:ligatures w14:val="none"/>
        </w:rPr>
        <w:drawing>
          <wp:anchor distT="0" distB="0" distL="0" distR="0" simplePos="0" relativeHeight="251660288" behindDoc="1" locked="0" layoutInCell="1" allowOverlap="1" wp14:anchorId="7009E425" wp14:editId="46824412">
            <wp:simplePos x="0" y="0"/>
            <wp:positionH relativeFrom="page">
              <wp:posOffset>3312160</wp:posOffset>
            </wp:positionH>
            <wp:positionV relativeFrom="paragraph">
              <wp:posOffset>576580</wp:posOffset>
            </wp:positionV>
            <wp:extent cx="929640" cy="978535"/>
            <wp:effectExtent l="0" t="0" r="3810" b="0"/>
            <wp:wrapNone/>
            <wp:docPr id="30"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
                    <pic:cNvPicPr>
                      <a:picLocks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29640" cy="978535"/>
                    </a:xfrm>
                    <a:prstGeom prst="rect">
                      <a:avLst/>
                    </a:prstGeom>
                    <a:noFill/>
                  </pic:spPr>
                </pic:pic>
              </a:graphicData>
            </a:graphic>
            <wp14:sizeRelH relativeFrom="page">
              <wp14:pctWidth>0</wp14:pctWidth>
            </wp14:sizeRelH>
            <wp14:sizeRelV relativeFrom="page">
              <wp14:pctHeight>0</wp14:pctHeight>
            </wp14:sizeRelV>
          </wp:anchor>
        </w:drawing>
      </w:r>
      <w:r w:rsidRPr="00807022">
        <w:rPr>
          <w:rFonts w:ascii="SimSun" w:eastAsia="SimSun" w:hAnsi="SimSun" w:cs="SimSun"/>
          <w:noProof/>
          <w:kern w:val="0"/>
          <w:sz w:val="22"/>
          <w:szCs w:val="22"/>
          <w:lang w:val="et-EE" w:eastAsia="en-US"/>
          <w14:ligatures w14:val="none"/>
        </w:rPr>
        <mc:AlternateContent>
          <mc:Choice Requires="wps">
            <w:drawing>
              <wp:anchor distT="0" distB="0" distL="0" distR="0" simplePos="0" relativeHeight="251661312" behindDoc="1" locked="0" layoutInCell="1" allowOverlap="1" wp14:anchorId="0E7A3E49" wp14:editId="02B41E89">
                <wp:simplePos x="0" y="0"/>
                <wp:positionH relativeFrom="page">
                  <wp:posOffset>1051560</wp:posOffset>
                </wp:positionH>
                <wp:positionV relativeFrom="paragraph">
                  <wp:posOffset>-83185</wp:posOffset>
                </wp:positionV>
                <wp:extent cx="5425440" cy="2263140"/>
                <wp:effectExtent l="0" t="0" r="3810" b="3810"/>
                <wp:wrapNone/>
                <wp:docPr id="1508605069"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5440" cy="2263140"/>
                        </a:xfrm>
                        <a:custGeom>
                          <a:avLst/>
                          <a:gdLst/>
                          <a:ahLst/>
                          <a:cxnLst/>
                          <a:rect l="l" t="t" r="r" b="b"/>
                          <a:pathLst>
                            <a:path w="5425440" h="2263140">
                              <a:moveTo>
                                <a:pt x="5425440" y="0"/>
                              </a:moveTo>
                              <a:lnTo>
                                <a:pt x="0" y="0"/>
                              </a:lnTo>
                              <a:lnTo>
                                <a:pt x="0" y="2263140"/>
                              </a:lnTo>
                              <a:lnTo>
                                <a:pt x="5425440" y="2263140"/>
                              </a:lnTo>
                              <a:lnTo>
                                <a:pt x="5425440" y="0"/>
                              </a:lnTo>
                              <a:close/>
                            </a:path>
                          </a:pathLst>
                        </a:custGeom>
                        <a:solidFill>
                          <a:srgbClr val="FFFFFF"/>
                        </a:solidFill>
                      </wps:spPr>
                      <wps:bodyPr vertOverflow="clip" horzOverflow="clip"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6139E8A" id="Graphic 5" o:spid="_x0000_s1026" style="position:absolute;margin-left:82.8pt;margin-top:-6.55pt;width:427.2pt;height:178.2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425440,2263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" path="m5425440,l,,,2263140r5425440,l5425440,xe" stroked="f">
                <v:path arrowok="t"/>
                <w10:wrap anchorx="page"/>
              </v:shape>
            </w:pict>
          </mc:Fallback>
        </mc:AlternateContent>
      </w:r>
    </w:p>
    <w:p w14:paraId="6BF12F72"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1EB6234C"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4C74F041"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3D31B8B1" w14:textId="77777777" w:rsidR="009C1B8A" w:rsidRPr="00807022" w:rsidRDefault="009C1B8A" w:rsidP="009C1B8A">
      <w:pPr>
        <w:autoSpaceDE w:val="0"/>
        <w:autoSpaceDN w:val="0"/>
        <w:spacing w:before="64" w:after="0" w:line="240" w:lineRule="auto"/>
        <w:ind w:firstLineChars="0" w:firstLine="0"/>
        <w:rPr>
          <w:rFonts w:eastAsia="SimSun" w:hAnsi="SimSun" w:cs="SimSun"/>
          <w:b/>
          <w:kern w:val="0"/>
          <w:sz w:val="36"/>
          <w:lang w:val="et-EE"/>
          <w14:ligatures w14:val="none"/>
        </w:rPr>
      </w:pPr>
    </w:p>
    <w:p w14:paraId="2A0EF11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2B4B767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35BCC543"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pPr>
    </w:p>
    <w:p w14:paraId="25E87508"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sectPr w:rsidR="00EA10F8" w:rsidRPr="00694073" w:rsidSect="009B672A">
          <w:type w:val="continuous"/>
          <w:pgSz w:w="11910" w:h="16840"/>
          <w:pgMar w:top="1920" w:right="1700" w:bottom="280" w:left="1700" w:header="720" w:footer="720" w:gutter="0"/>
          <w:cols w:num="2" w:space="720" w:equalWidth="0">
            <w:col w:w="1724" w:space="40"/>
            <w:col w:w="6746"/>
          </w:cols>
        </w:sectPr>
      </w:pPr>
    </w:p>
    <w:p w14:paraId="722AFEB5" w14:textId="77777777" w:rsidR="00DB1742" w:rsidRDefault="00DB1742" w:rsidP="00B8389D">
      <w:pPr>
        <w:ind w:firstLineChars="0" w:firstLine="0"/>
        <w:jc w:val="center"/>
        <w:rPr>
          <w:b/>
          <w:bCs/>
          <w:sz w:val="48"/>
          <w:szCs w:val="48"/>
        </w:rPr>
      </w:pPr>
    </w:p>
    <w:p w14:paraId="4DFA1888" w14:textId="77777777" w:rsidR="00DB1742" w:rsidRDefault="00DB1742" w:rsidP="00B8389D">
      <w:pPr>
        <w:ind w:firstLineChars="0" w:firstLine="0"/>
        <w:jc w:val="center"/>
        <w:rPr>
          <w:b/>
          <w:bCs/>
          <w:sz w:val="48"/>
          <w:szCs w:val="48"/>
        </w:rPr>
      </w:pPr>
    </w:p>
    <w:p w14:paraId="287E5AE4" w14:textId="77777777" w:rsidR="00DB1742"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proofErr w:type="gramStart"/>
      <w:r w:rsidRPr="00807022">
        <w:rPr>
          <w:rFonts w:hint="eastAsia"/>
          <w:b/>
          <w:bCs/>
          <w:sz w:val="48"/>
          <w:szCs w:val="48"/>
        </w:rPr>
        <w:t>研</w:t>
      </w:r>
      <w:proofErr w:type="gramEnd"/>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w:t>
      </w:r>
      <w:proofErr w:type="gramStart"/>
      <w:r w:rsidR="00F1231B">
        <w:rPr>
          <w:rFonts w:hint="eastAsia"/>
          <w:b/>
          <w:bCs/>
          <w:sz w:val="48"/>
          <w:szCs w:val="48"/>
        </w:rPr>
        <w:t>婄</w:t>
      </w:r>
      <w:proofErr w:type="gramEnd"/>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199884983"/>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7978C072"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w:t>
      </w:r>
      <w:proofErr w:type="gramStart"/>
      <w:r w:rsidRPr="00290168">
        <w:rPr>
          <w:rFonts w:hint="eastAsia"/>
        </w:rPr>
        <w:t>新冠肺炎疫</w:t>
      </w:r>
      <w:proofErr w:type="gramEnd"/>
      <w:r w:rsidRPr="00290168">
        <w:rPr>
          <w:rFonts w:hint="eastAsia"/>
        </w:rPr>
        <w:t>情爆發後，紡織產業不僅應對營運挑戰</w:t>
      </w:r>
      <w:r w:rsidR="00F81B7E">
        <w:rPr>
          <w:rFonts w:hint="eastAsia"/>
        </w:rPr>
        <w:t>、</w:t>
      </w:r>
      <w:r w:rsidRPr="00290168">
        <w:rPr>
          <w:rFonts w:hint="eastAsia"/>
        </w:rPr>
        <w:t>供應鏈斷裂風險</w:t>
      </w:r>
      <w:r w:rsidR="00EE6C17">
        <w:rPr>
          <w:rFonts w:hint="eastAsia"/>
        </w:rPr>
        <w:t>與</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479FA1C2" w:rsidR="00290168" w:rsidRPr="00290168" w:rsidRDefault="00290168" w:rsidP="003E2768">
      <w:pPr>
        <w:ind w:firstLine="480"/>
      </w:pPr>
      <w:r w:rsidRPr="00290168">
        <w:rPr>
          <w:rFonts w:hint="eastAsia"/>
        </w:rPr>
        <w:t>本研究以制定理論為主體，結合科技</w:t>
      </w:r>
      <w:proofErr w:type="gramStart"/>
      <w:r w:rsidRPr="00290168">
        <w:rPr>
          <w:rFonts w:hint="eastAsia"/>
        </w:rPr>
        <w:t>可供性與</w:t>
      </w:r>
      <w:proofErr w:type="gramEnd"/>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w:t>
      </w:r>
      <w:proofErr w:type="gramStart"/>
      <w:r w:rsidRPr="00290168">
        <w:rPr>
          <w:rFonts w:hint="eastAsia"/>
        </w:rPr>
        <w:t>可供性探索</w:t>
      </w:r>
      <w:proofErr w:type="gramEnd"/>
      <w:r w:rsidRPr="00290168">
        <w:rPr>
          <w:rFonts w:hint="eastAsia"/>
        </w:rPr>
        <w:t>」與「</w:t>
      </w:r>
      <w:proofErr w:type="gramStart"/>
      <w:r w:rsidRPr="00290168">
        <w:rPr>
          <w:rFonts w:hint="eastAsia"/>
        </w:rPr>
        <w:t>可供性實踐</w:t>
      </w:r>
      <w:proofErr w:type="gramEnd"/>
      <w:r w:rsidRPr="00290168">
        <w:rPr>
          <w:rFonts w:hint="eastAsia"/>
        </w:rPr>
        <w:t>」</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w:t>
      </w:r>
      <w:proofErr w:type="gramStart"/>
      <w:r w:rsidRPr="00290168">
        <w:rPr>
          <w:rFonts w:hint="eastAsia"/>
        </w:rPr>
        <w:t>競爭間的平衡</w:t>
      </w:r>
      <w:proofErr w:type="gramEnd"/>
      <w:r w:rsidRPr="00290168">
        <w:rPr>
          <w:rFonts w:hint="eastAsia"/>
        </w:rPr>
        <w:t>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7BEAEE3E" w:rsidR="00290168" w:rsidRPr="00290168" w:rsidRDefault="00290168" w:rsidP="008E7DAF">
      <w:pPr>
        <w:pStyle w:val="aff8"/>
      </w:pPr>
      <w:r w:rsidRPr="00290168">
        <w:rPr>
          <w:rFonts w:hint="eastAsia"/>
        </w:rPr>
        <w:t>關鍵字：</w:t>
      </w:r>
      <w:r w:rsidR="0070465A" w:rsidRPr="0070465A">
        <w:t>制定理論、</w:t>
      </w:r>
      <w:proofErr w:type="gramStart"/>
      <w:r w:rsidR="0070465A" w:rsidRPr="0070465A">
        <w:t>可供性</w:t>
      </w:r>
      <w:proofErr w:type="gramEnd"/>
      <w:r w:rsidR="0070465A" w:rsidRPr="0070465A">
        <w:t>、</w:t>
      </w:r>
      <w:r w:rsidR="00284AB5">
        <w:rPr>
          <w:rFonts w:hint="eastAsia"/>
        </w:rPr>
        <w:t>組織雙元性</w:t>
      </w:r>
      <w:r w:rsidR="0070465A" w:rsidRPr="0070465A">
        <w:t>、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9884984"/>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9884985"/>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5953E1ED" w14:textId="23D9C775" w:rsidR="000D2C1B"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9884983" w:history="1">
            <w:r w:rsidR="000D2C1B" w:rsidRPr="00B218EE">
              <w:rPr>
                <w:rStyle w:val="af1"/>
                <w:rFonts w:hint="eastAsia"/>
                <w:noProof/>
              </w:rPr>
              <w:t>摘要</w:t>
            </w:r>
            <w:r w:rsidR="000D2C1B">
              <w:rPr>
                <w:noProof/>
                <w:webHidden/>
              </w:rPr>
              <w:tab/>
            </w:r>
            <w:r w:rsidR="000D2C1B">
              <w:rPr>
                <w:noProof/>
                <w:webHidden/>
              </w:rPr>
              <w:fldChar w:fldCharType="begin"/>
            </w:r>
            <w:r w:rsidR="000D2C1B">
              <w:rPr>
                <w:noProof/>
                <w:webHidden/>
              </w:rPr>
              <w:instrText xml:space="preserve"> PAGEREF _Toc199884983 \h </w:instrText>
            </w:r>
            <w:r w:rsidR="000D2C1B">
              <w:rPr>
                <w:noProof/>
                <w:webHidden/>
              </w:rPr>
            </w:r>
            <w:r w:rsidR="000D2C1B">
              <w:rPr>
                <w:noProof/>
                <w:webHidden/>
              </w:rPr>
              <w:fldChar w:fldCharType="separate"/>
            </w:r>
            <w:r w:rsidR="000D2C1B">
              <w:rPr>
                <w:noProof/>
                <w:webHidden/>
              </w:rPr>
              <w:t>2</w:t>
            </w:r>
            <w:r w:rsidR="000D2C1B">
              <w:rPr>
                <w:noProof/>
                <w:webHidden/>
              </w:rPr>
              <w:fldChar w:fldCharType="end"/>
            </w:r>
          </w:hyperlink>
        </w:p>
        <w:p w14:paraId="020F165F" w14:textId="58DDDC98" w:rsidR="000D2C1B" w:rsidRDefault="000D2C1B">
          <w:pPr>
            <w:pStyle w:val="11"/>
            <w:tabs>
              <w:tab w:val="right" w:leader="dot" w:pos="8296"/>
            </w:tabs>
            <w:ind w:firstLine="480"/>
            <w:rPr>
              <w:rFonts w:asciiTheme="minorHAnsi" w:eastAsiaTheme="minorEastAsia" w:hAnsiTheme="minorHAnsi"/>
              <w:noProof/>
            </w:rPr>
          </w:pPr>
          <w:hyperlink w:anchor="_Toc199884984" w:history="1">
            <w:r w:rsidRPr="00B218EE">
              <w:rPr>
                <w:rStyle w:val="af1"/>
                <w:noProof/>
              </w:rPr>
              <w:t>Abstract</w:t>
            </w:r>
            <w:r>
              <w:rPr>
                <w:noProof/>
                <w:webHidden/>
              </w:rPr>
              <w:tab/>
            </w:r>
            <w:r>
              <w:rPr>
                <w:noProof/>
                <w:webHidden/>
              </w:rPr>
              <w:fldChar w:fldCharType="begin"/>
            </w:r>
            <w:r>
              <w:rPr>
                <w:noProof/>
                <w:webHidden/>
              </w:rPr>
              <w:instrText xml:space="preserve"> PAGEREF _Toc199884984 \h </w:instrText>
            </w:r>
            <w:r>
              <w:rPr>
                <w:noProof/>
                <w:webHidden/>
              </w:rPr>
            </w:r>
            <w:r>
              <w:rPr>
                <w:noProof/>
                <w:webHidden/>
              </w:rPr>
              <w:fldChar w:fldCharType="separate"/>
            </w:r>
            <w:r>
              <w:rPr>
                <w:noProof/>
                <w:webHidden/>
              </w:rPr>
              <w:t>3</w:t>
            </w:r>
            <w:r>
              <w:rPr>
                <w:noProof/>
                <w:webHidden/>
              </w:rPr>
              <w:fldChar w:fldCharType="end"/>
            </w:r>
          </w:hyperlink>
        </w:p>
        <w:p w14:paraId="17D9E2C0" w14:textId="7AF696E8" w:rsidR="000D2C1B" w:rsidRDefault="000D2C1B">
          <w:pPr>
            <w:pStyle w:val="11"/>
            <w:tabs>
              <w:tab w:val="right" w:leader="dot" w:pos="8296"/>
            </w:tabs>
            <w:ind w:firstLine="480"/>
            <w:rPr>
              <w:rFonts w:asciiTheme="minorHAnsi" w:eastAsiaTheme="minorEastAsia" w:hAnsiTheme="minorHAnsi"/>
              <w:noProof/>
            </w:rPr>
          </w:pPr>
          <w:hyperlink w:anchor="_Toc199884985" w:history="1">
            <w:r w:rsidRPr="00B218EE">
              <w:rPr>
                <w:rStyle w:val="af1"/>
                <w:rFonts w:hint="eastAsia"/>
                <w:noProof/>
              </w:rPr>
              <w:t>致謝</w:t>
            </w:r>
            <w:r>
              <w:rPr>
                <w:noProof/>
                <w:webHidden/>
              </w:rPr>
              <w:tab/>
            </w:r>
            <w:r>
              <w:rPr>
                <w:noProof/>
                <w:webHidden/>
              </w:rPr>
              <w:fldChar w:fldCharType="begin"/>
            </w:r>
            <w:r>
              <w:rPr>
                <w:noProof/>
                <w:webHidden/>
              </w:rPr>
              <w:instrText xml:space="preserve"> PAGEREF _Toc199884985 \h </w:instrText>
            </w:r>
            <w:r>
              <w:rPr>
                <w:noProof/>
                <w:webHidden/>
              </w:rPr>
            </w:r>
            <w:r>
              <w:rPr>
                <w:noProof/>
                <w:webHidden/>
              </w:rPr>
              <w:fldChar w:fldCharType="separate"/>
            </w:r>
            <w:r>
              <w:rPr>
                <w:noProof/>
                <w:webHidden/>
              </w:rPr>
              <w:t>4</w:t>
            </w:r>
            <w:r>
              <w:rPr>
                <w:noProof/>
                <w:webHidden/>
              </w:rPr>
              <w:fldChar w:fldCharType="end"/>
            </w:r>
          </w:hyperlink>
        </w:p>
        <w:p w14:paraId="1CDCA7FC" w14:textId="11C0C544" w:rsidR="000D2C1B" w:rsidRDefault="000D2C1B">
          <w:pPr>
            <w:pStyle w:val="11"/>
            <w:tabs>
              <w:tab w:val="right" w:leader="dot" w:pos="8296"/>
            </w:tabs>
            <w:ind w:firstLine="480"/>
            <w:rPr>
              <w:rFonts w:asciiTheme="minorHAnsi" w:eastAsiaTheme="minorEastAsia" w:hAnsiTheme="minorHAnsi"/>
              <w:noProof/>
            </w:rPr>
          </w:pPr>
          <w:hyperlink w:anchor="_Toc199884986" w:history="1">
            <w:r w:rsidRPr="00B218EE">
              <w:rPr>
                <w:rStyle w:val="af1"/>
                <w:rFonts w:hint="eastAsia"/>
                <w:noProof/>
              </w:rPr>
              <w:t>第一章、緒論</w:t>
            </w:r>
            <w:r>
              <w:rPr>
                <w:noProof/>
                <w:webHidden/>
              </w:rPr>
              <w:tab/>
            </w:r>
            <w:r>
              <w:rPr>
                <w:noProof/>
                <w:webHidden/>
              </w:rPr>
              <w:fldChar w:fldCharType="begin"/>
            </w:r>
            <w:r>
              <w:rPr>
                <w:noProof/>
                <w:webHidden/>
              </w:rPr>
              <w:instrText xml:space="preserve"> PAGEREF _Toc199884986 \h </w:instrText>
            </w:r>
            <w:r>
              <w:rPr>
                <w:noProof/>
                <w:webHidden/>
              </w:rPr>
            </w:r>
            <w:r>
              <w:rPr>
                <w:noProof/>
                <w:webHidden/>
              </w:rPr>
              <w:fldChar w:fldCharType="separate"/>
            </w:r>
            <w:r>
              <w:rPr>
                <w:noProof/>
                <w:webHidden/>
              </w:rPr>
              <w:t>9</w:t>
            </w:r>
            <w:r>
              <w:rPr>
                <w:noProof/>
                <w:webHidden/>
              </w:rPr>
              <w:fldChar w:fldCharType="end"/>
            </w:r>
          </w:hyperlink>
        </w:p>
        <w:p w14:paraId="58253CEC" w14:textId="17B178BC" w:rsidR="000D2C1B" w:rsidRDefault="000D2C1B">
          <w:pPr>
            <w:pStyle w:val="21"/>
            <w:tabs>
              <w:tab w:val="right" w:leader="dot" w:pos="8296"/>
            </w:tabs>
            <w:ind w:firstLine="480"/>
            <w:rPr>
              <w:rFonts w:asciiTheme="minorHAnsi" w:eastAsiaTheme="minorEastAsia" w:hAnsiTheme="minorHAnsi"/>
              <w:noProof/>
            </w:rPr>
          </w:pPr>
          <w:hyperlink w:anchor="_Toc199884987" w:history="1">
            <w:r w:rsidRPr="00B218EE">
              <w:rPr>
                <w:rStyle w:val="af1"/>
                <w:noProof/>
              </w:rPr>
              <w:t xml:space="preserve">1.1 </w:t>
            </w:r>
            <w:r w:rsidRPr="00B218EE">
              <w:rPr>
                <w:rStyle w:val="af1"/>
                <w:rFonts w:hint="eastAsia"/>
                <w:noProof/>
              </w:rPr>
              <w:t>研究背景與動機</w:t>
            </w:r>
            <w:r>
              <w:rPr>
                <w:noProof/>
                <w:webHidden/>
              </w:rPr>
              <w:tab/>
            </w:r>
            <w:r>
              <w:rPr>
                <w:noProof/>
                <w:webHidden/>
              </w:rPr>
              <w:fldChar w:fldCharType="begin"/>
            </w:r>
            <w:r>
              <w:rPr>
                <w:noProof/>
                <w:webHidden/>
              </w:rPr>
              <w:instrText xml:space="preserve"> PAGEREF _Toc199884987 \h </w:instrText>
            </w:r>
            <w:r>
              <w:rPr>
                <w:noProof/>
                <w:webHidden/>
              </w:rPr>
            </w:r>
            <w:r>
              <w:rPr>
                <w:noProof/>
                <w:webHidden/>
              </w:rPr>
              <w:fldChar w:fldCharType="separate"/>
            </w:r>
            <w:r>
              <w:rPr>
                <w:noProof/>
                <w:webHidden/>
              </w:rPr>
              <w:t>9</w:t>
            </w:r>
            <w:r>
              <w:rPr>
                <w:noProof/>
                <w:webHidden/>
              </w:rPr>
              <w:fldChar w:fldCharType="end"/>
            </w:r>
          </w:hyperlink>
        </w:p>
        <w:p w14:paraId="279F036D" w14:textId="3517B58E" w:rsidR="000D2C1B" w:rsidRDefault="000D2C1B">
          <w:pPr>
            <w:pStyle w:val="21"/>
            <w:tabs>
              <w:tab w:val="right" w:leader="dot" w:pos="8296"/>
            </w:tabs>
            <w:ind w:firstLine="480"/>
            <w:rPr>
              <w:rFonts w:asciiTheme="minorHAnsi" w:eastAsiaTheme="minorEastAsia" w:hAnsiTheme="minorHAnsi"/>
              <w:noProof/>
            </w:rPr>
          </w:pPr>
          <w:hyperlink w:anchor="_Toc199884988" w:history="1">
            <w:r w:rsidRPr="00B218EE">
              <w:rPr>
                <w:rStyle w:val="af1"/>
                <w:noProof/>
              </w:rPr>
              <w:t xml:space="preserve">1.2 </w:t>
            </w:r>
            <w:r w:rsidRPr="00B218EE">
              <w:rPr>
                <w:rStyle w:val="af1"/>
                <w:rFonts w:hint="eastAsia"/>
                <w:noProof/>
              </w:rPr>
              <w:t>研究問題與目的</w:t>
            </w:r>
            <w:r>
              <w:rPr>
                <w:noProof/>
                <w:webHidden/>
              </w:rPr>
              <w:tab/>
            </w:r>
            <w:r>
              <w:rPr>
                <w:noProof/>
                <w:webHidden/>
              </w:rPr>
              <w:fldChar w:fldCharType="begin"/>
            </w:r>
            <w:r>
              <w:rPr>
                <w:noProof/>
                <w:webHidden/>
              </w:rPr>
              <w:instrText xml:space="preserve"> PAGEREF _Toc199884988 \h </w:instrText>
            </w:r>
            <w:r>
              <w:rPr>
                <w:noProof/>
                <w:webHidden/>
              </w:rPr>
            </w:r>
            <w:r>
              <w:rPr>
                <w:noProof/>
                <w:webHidden/>
              </w:rPr>
              <w:fldChar w:fldCharType="separate"/>
            </w:r>
            <w:r>
              <w:rPr>
                <w:noProof/>
                <w:webHidden/>
              </w:rPr>
              <w:t>12</w:t>
            </w:r>
            <w:r>
              <w:rPr>
                <w:noProof/>
                <w:webHidden/>
              </w:rPr>
              <w:fldChar w:fldCharType="end"/>
            </w:r>
          </w:hyperlink>
        </w:p>
        <w:p w14:paraId="1A533056" w14:textId="41F2296B" w:rsidR="000D2C1B" w:rsidRDefault="000D2C1B">
          <w:pPr>
            <w:pStyle w:val="21"/>
            <w:tabs>
              <w:tab w:val="right" w:leader="dot" w:pos="8296"/>
            </w:tabs>
            <w:ind w:firstLine="480"/>
            <w:rPr>
              <w:rFonts w:asciiTheme="minorHAnsi" w:eastAsiaTheme="minorEastAsia" w:hAnsiTheme="minorHAnsi"/>
              <w:noProof/>
            </w:rPr>
          </w:pPr>
          <w:hyperlink w:anchor="_Toc199884989" w:history="1">
            <w:r w:rsidRPr="00B218EE">
              <w:rPr>
                <w:rStyle w:val="af1"/>
                <w:noProof/>
              </w:rPr>
              <w:t xml:space="preserve">1.3 </w:t>
            </w:r>
            <w:r w:rsidRPr="00B218EE">
              <w:rPr>
                <w:rStyle w:val="af1"/>
                <w:rFonts w:hint="eastAsia"/>
                <w:noProof/>
              </w:rPr>
              <w:t>研究範圍與流程</w:t>
            </w:r>
            <w:r>
              <w:rPr>
                <w:noProof/>
                <w:webHidden/>
              </w:rPr>
              <w:tab/>
            </w:r>
            <w:r>
              <w:rPr>
                <w:noProof/>
                <w:webHidden/>
              </w:rPr>
              <w:fldChar w:fldCharType="begin"/>
            </w:r>
            <w:r>
              <w:rPr>
                <w:noProof/>
                <w:webHidden/>
              </w:rPr>
              <w:instrText xml:space="preserve"> PAGEREF _Toc199884989 \h </w:instrText>
            </w:r>
            <w:r>
              <w:rPr>
                <w:noProof/>
                <w:webHidden/>
              </w:rPr>
            </w:r>
            <w:r>
              <w:rPr>
                <w:noProof/>
                <w:webHidden/>
              </w:rPr>
              <w:fldChar w:fldCharType="separate"/>
            </w:r>
            <w:r>
              <w:rPr>
                <w:noProof/>
                <w:webHidden/>
              </w:rPr>
              <w:t>13</w:t>
            </w:r>
            <w:r>
              <w:rPr>
                <w:noProof/>
                <w:webHidden/>
              </w:rPr>
              <w:fldChar w:fldCharType="end"/>
            </w:r>
          </w:hyperlink>
        </w:p>
        <w:p w14:paraId="04720E84" w14:textId="633212F4" w:rsidR="000D2C1B" w:rsidRDefault="000D2C1B">
          <w:pPr>
            <w:pStyle w:val="21"/>
            <w:tabs>
              <w:tab w:val="right" w:leader="dot" w:pos="8296"/>
            </w:tabs>
            <w:ind w:firstLine="480"/>
            <w:rPr>
              <w:rFonts w:asciiTheme="minorHAnsi" w:eastAsiaTheme="minorEastAsia" w:hAnsiTheme="minorHAnsi"/>
              <w:noProof/>
            </w:rPr>
          </w:pPr>
          <w:hyperlink w:anchor="_Toc199884990" w:history="1">
            <w:r w:rsidRPr="00B218EE">
              <w:rPr>
                <w:rStyle w:val="af1"/>
                <w:noProof/>
              </w:rPr>
              <w:t xml:space="preserve">1.4 </w:t>
            </w:r>
            <w:r w:rsidRPr="00B218EE">
              <w:rPr>
                <w:rStyle w:val="af1"/>
                <w:rFonts w:hint="eastAsia"/>
                <w:noProof/>
              </w:rPr>
              <w:t>論文架構</w:t>
            </w:r>
            <w:r>
              <w:rPr>
                <w:noProof/>
                <w:webHidden/>
              </w:rPr>
              <w:tab/>
            </w:r>
            <w:r>
              <w:rPr>
                <w:noProof/>
                <w:webHidden/>
              </w:rPr>
              <w:fldChar w:fldCharType="begin"/>
            </w:r>
            <w:r>
              <w:rPr>
                <w:noProof/>
                <w:webHidden/>
              </w:rPr>
              <w:instrText xml:space="preserve"> PAGEREF _Toc199884990 \h </w:instrText>
            </w:r>
            <w:r>
              <w:rPr>
                <w:noProof/>
                <w:webHidden/>
              </w:rPr>
            </w:r>
            <w:r>
              <w:rPr>
                <w:noProof/>
                <w:webHidden/>
              </w:rPr>
              <w:fldChar w:fldCharType="separate"/>
            </w:r>
            <w:r>
              <w:rPr>
                <w:noProof/>
                <w:webHidden/>
              </w:rPr>
              <w:t>16</w:t>
            </w:r>
            <w:r>
              <w:rPr>
                <w:noProof/>
                <w:webHidden/>
              </w:rPr>
              <w:fldChar w:fldCharType="end"/>
            </w:r>
          </w:hyperlink>
        </w:p>
        <w:p w14:paraId="26A38511" w14:textId="1BCD3FD1" w:rsidR="000D2C1B" w:rsidRDefault="000D2C1B">
          <w:pPr>
            <w:pStyle w:val="11"/>
            <w:tabs>
              <w:tab w:val="right" w:leader="dot" w:pos="8296"/>
            </w:tabs>
            <w:ind w:firstLine="480"/>
            <w:rPr>
              <w:rFonts w:asciiTheme="minorHAnsi" w:eastAsiaTheme="minorEastAsia" w:hAnsiTheme="minorHAnsi"/>
              <w:noProof/>
            </w:rPr>
          </w:pPr>
          <w:hyperlink w:anchor="_Toc199884991" w:history="1">
            <w:r w:rsidRPr="00B218EE">
              <w:rPr>
                <w:rStyle w:val="af1"/>
                <w:rFonts w:hint="eastAsia"/>
                <w:noProof/>
              </w:rPr>
              <w:t>第二章、文獻探討</w:t>
            </w:r>
            <w:r>
              <w:rPr>
                <w:noProof/>
                <w:webHidden/>
              </w:rPr>
              <w:tab/>
            </w:r>
            <w:r>
              <w:rPr>
                <w:noProof/>
                <w:webHidden/>
              </w:rPr>
              <w:fldChar w:fldCharType="begin"/>
            </w:r>
            <w:r>
              <w:rPr>
                <w:noProof/>
                <w:webHidden/>
              </w:rPr>
              <w:instrText xml:space="preserve"> PAGEREF _Toc199884991 \h </w:instrText>
            </w:r>
            <w:r>
              <w:rPr>
                <w:noProof/>
                <w:webHidden/>
              </w:rPr>
            </w:r>
            <w:r>
              <w:rPr>
                <w:noProof/>
                <w:webHidden/>
              </w:rPr>
              <w:fldChar w:fldCharType="separate"/>
            </w:r>
            <w:r>
              <w:rPr>
                <w:noProof/>
                <w:webHidden/>
              </w:rPr>
              <w:t>17</w:t>
            </w:r>
            <w:r>
              <w:rPr>
                <w:noProof/>
                <w:webHidden/>
              </w:rPr>
              <w:fldChar w:fldCharType="end"/>
            </w:r>
          </w:hyperlink>
        </w:p>
        <w:p w14:paraId="6A34AFF8" w14:textId="5EC3D1A0" w:rsidR="000D2C1B" w:rsidRDefault="000D2C1B">
          <w:pPr>
            <w:pStyle w:val="21"/>
            <w:tabs>
              <w:tab w:val="right" w:leader="dot" w:pos="8296"/>
            </w:tabs>
            <w:ind w:firstLine="480"/>
            <w:rPr>
              <w:rFonts w:asciiTheme="minorHAnsi" w:eastAsiaTheme="minorEastAsia" w:hAnsiTheme="minorHAnsi"/>
              <w:noProof/>
            </w:rPr>
          </w:pPr>
          <w:hyperlink w:anchor="_Toc199884992" w:history="1">
            <w:r w:rsidRPr="00B218EE">
              <w:rPr>
                <w:rStyle w:val="af1"/>
                <w:noProof/>
              </w:rPr>
              <w:t xml:space="preserve">2.1 </w:t>
            </w:r>
            <w:r w:rsidRPr="00B218EE">
              <w:rPr>
                <w:rStyle w:val="af1"/>
                <w:rFonts w:hint="eastAsia"/>
                <w:noProof/>
              </w:rPr>
              <w:t>制定（</w:t>
            </w:r>
            <w:r w:rsidRPr="00B218EE">
              <w:rPr>
                <w:rStyle w:val="af1"/>
                <w:noProof/>
              </w:rPr>
              <w:t>Enactment</w:t>
            </w:r>
            <w:r w:rsidRPr="00B218EE">
              <w:rPr>
                <w:rStyle w:val="af1"/>
                <w:rFonts w:hint="eastAsia"/>
                <w:noProof/>
              </w:rPr>
              <w:t>）</w:t>
            </w:r>
            <w:r>
              <w:rPr>
                <w:noProof/>
                <w:webHidden/>
              </w:rPr>
              <w:tab/>
            </w:r>
            <w:r>
              <w:rPr>
                <w:noProof/>
                <w:webHidden/>
              </w:rPr>
              <w:fldChar w:fldCharType="begin"/>
            </w:r>
            <w:r>
              <w:rPr>
                <w:noProof/>
                <w:webHidden/>
              </w:rPr>
              <w:instrText xml:space="preserve"> PAGEREF _Toc199884992 \h </w:instrText>
            </w:r>
            <w:r>
              <w:rPr>
                <w:noProof/>
                <w:webHidden/>
              </w:rPr>
            </w:r>
            <w:r>
              <w:rPr>
                <w:noProof/>
                <w:webHidden/>
              </w:rPr>
              <w:fldChar w:fldCharType="separate"/>
            </w:r>
            <w:r>
              <w:rPr>
                <w:noProof/>
                <w:webHidden/>
              </w:rPr>
              <w:t>17</w:t>
            </w:r>
            <w:r>
              <w:rPr>
                <w:noProof/>
                <w:webHidden/>
              </w:rPr>
              <w:fldChar w:fldCharType="end"/>
            </w:r>
          </w:hyperlink>
        </w:p>
        <w:p w14:paraId="024FB249" w14:textId="5763903A" w:rsidR="000D2C1B" w:rsidRDefault="000D2C1B">
          <w:pPr>
            <w:pStyle w:val="31"/>
            <w:tabs>
              <w:tab w:val="right" w:leader="dot" w:pos="8296"/>
            </w:tabs>
            <w:ind w:firstLine="480"/>
            <w:rPr>
              <w:rFonts w:asciiTheme="minorHAnsi" w:eastAsiaTheme="minorEastAsia" w:hAnsiTheme="minorHAnsi"/>
              <w:noProof/>
            </w:rPr>
          </w:pPr>
          <w:hyperlink w:anchor="_Toc199884993" w:history="1">
            <w:r w:rsidRPr="00B218EE">
              <w:rPr>
                <w:rStyle w:val="af1"/>
                <w:noProof/>
              </w:rPr>
              <w:t xml:space="preserve">2.1.1 </w:t>
            </w:r>
            <w:r w:rsidRPr="00B218EE">
              <w:rPr>
                <w:rStyle w:val="af1"/>
                <w:rFonts w:hint="eastAsia"/>
                <w:noProof/>
              </w:rPr>
              <w:t>制定起源與基本定義</w:t>
            </w:r>
            <w:r>
              <w:rPr>
                <w:noProof/>
                <w:webHidden/>
              </w:rPr>
              <w:tab/>
            </w:r>
            <w:r>
              <w:rPr>
                <w:noProof/>
                <w:webHidden/>
              </w:rPr>
              <w:fldChar w:fldCharType="begin"/>
            </w:r>
            <w:r>
              <w:rPr>
                <w:noProof/>
                <w:webHidden/>
              </w:rPr>
              <w:instrText xml:space="preserve"> PAGEREF _Toc199884993 \h </w:instrText>
            </w:r>
            <w:r>
              <w:rPr>
                <w:noProof/>
                <w:webHidden/>
              </w:rPr>
            </w:r>
            <w:r>
              <w:rPr>
                <w:noProof/>
                <w:webHidden/>
              </w:rPr>
              <w:fldChar w:fldCharType="separate"/>
            </w:r>
            <w:r>
              <w:rPr>
                <w:noProof/>
                <w:webHidden/>
              </w:rPr>
              <w:t>17</w:t>
            </w:r>
            <w:r>
              <w:rPr>
                <w:noProof/>
                <w:webHidden/>
              </w:rPr>
              <w:fldChar w:fldCharType="end"/>
            </w:r>
          </w:hyperlink>
        </w:p>
        <w:p w14:paraId="4677514B" w14:textId="36F48089" w:rsidR="000D2C1B" w:rsidRDefault="000D2C1B">
          <w:pPr>
            <w:pStyle w:val="31"/>
            <w:tabs>
              <w:tab w:val="right" w:leader="dot" w:pos="8296"/>
            </w:tabs>
            <w:ind w:firstLine="480"/>
            <w:rPr>
              <w:rFonts w:asciiTheme="minorHAnsi" w:eastAsiaTheme="minorEastAsia" w:hAnsiTheme="minorHAnsi"/>
              <w:noProof/>
            </w:rPr>
          </w:pPr>
          <w:hyperlink w:anchor="_Toc199884994" w:history="1">
            <w:r w:rsidRPr="00B218EE">
              <w:rPr>
                <w:rStyle w:val="af1"/>
                <w:noProof/>
              </w:rPr>
              <w:t xml:space="preserve">2.1.2 </w:t>
            </w:r>
            <w:r w:rsidRPr="00B218EE">
              <w:rPr>
                <w:rStyle w:val="af1"/>
                <w:rFonts w:hint="eastAsia"/>
                <w:noProof/>
              </w:rPr>
              <w:t>制定動態循環過程與應用</w:t>
            </w:r>
            <w:r>
              <w:rPr>
                <w:noProof/>
                <w:webHidden/>
              </w:rPr>
              <w:tab/>
            </w:r>
            <w:r>
              <w:rPr>
                <w:noProof/>
                <w:webHidden/>
              </w:rPr>
              <w:fldChar w:fldCharType="begin"/>
            </w:r>
            <w:r>
              <w:rPr>
                <w:noProof/>
                <w:webHidden/>
              </w:rPr>
              <w:instrText xml:space="preserve"> PAGEREF _Toc199884994 \h </w:instrText>
            </w:r>
            <w:r>
              <w:rPr>
                <w:noProof/>
                <w:webHidden/>
              </w:rPr>
            </w:r>
            <w:r>
              <w:rPr>
                <w:noProof/>
                <w:webHidden/>
              </w:rPr>
              <w:fldChar w:fldCharType="separate"/>
            </w:r>
            <w:r>
              <w:rPr>
                <w:noProof/>
                <w:webHidden/>
              </w:rPr>
              <w:t>19</w:t>
            </w:r>
            <w:r>
              <w:rPr>
                <w:noProof/>
                <w:webHidden/>
              </w:rPr>
              <w:fldChar w:fldCharType="end"/>
            </w:r>
          </w:hyperlink>
        </w:p>
        <w:p w14:paraId="6A767B9E" w14:textId="12E971EF" w:rsidR="000D2C1B" w:rsidRDefault="000D2C1B">
          <w:pPr>
            <w:pStyle w:val="21"/>
            <w:tabs>
              <w:tab w:val="right" w:leader="dot" w:pos="8296"/>
            </w:tabs>
            <w:ind w:firstLine="480"/>
            <w:rPr>
              <w:rFonts w:asciiTheme="minorHAnsi" w:eastAsiaTheme="minorEastAsia" w:hAnsiTheme="minorHAnsi"/>
              <w:noProof/>
            </w:rPr>
          </w:pPr>
          <w:hyperlink w:anchor="_Toc199884995" w:history="1">
            <w:r w:rsidRPr="00B218EE">
              <w:rPr>
                <w:rStyle w:val="af1"/>
                <w:noProof/>
              </w:rPr>
              <w:t xml:space="preserve">2.2 </w:t>
            </w:r>
            <w:r w:rsidRPr="00B218EE">
              <w:rPr>
                <w:rStyle w:val="af1"/>
                <w:rFonts w:hint="eastAsia"/>
                <w:noProof/>
              </w:rPr>
              <w:t>可供性（</w:t>
            </w:r>
            <w:r w:rsidRPr="00B218EE">
              <w:rPr>
                <w:rStyle w:val="af1"/>
                <w:noProof/>
              </w:rPr>
              <w:t>Affordance</w:t>
            </w:r>
            <w:r w:rsidRPr="00B218EE">
              <w:rPr>
                <w:rStyle w:val="af1"/>
                <w:rFonts w:hint="eastAsia"/>
                <w:noProof/>
              </w:rPr>
              <w:t>）</w:t>
            </w:r>
            <w:r>
              <w:rPr>
                <w:noProof/>
                <w:webHidden/>
              </w:rPr>
              <w:tab/>
            </w:r>
            <w:r>
              <w:rPr>
                <w:noProof/>
                <w:webHidden/>
              </w:rPr>
              <w:fldChar w:fldCharType="begin"/>
            </w:r>
            <w:r>
              <w:rPr>
                <w:noProof/>
                <w:webHidden/>
              </w:rPr>
              <w:instrText xml:space="preserve"> PAGEREF _Toc199884995 \h </w:instrText>
            </w:r>
            <w:r>
              <w:rPr>
                <w:noProof/>
                <w:webHidden/>
              </w:rPr>
            </w:r>
            <w:r>
              <w:rPr>
                <w:noProof/>
                <w:webHidden/>
              </w:rPr>
              <w:fldChar w:fldCharType="separate"/>
            </w:r>
            <w:r>
              <w:rPr>
                <w:noProof/>
                <w:webHidden/>
              </w:rPr>
              <w:t>22</w:t>
            </w:r>
            <w:r>
              <w:rPr>
                <w:noProof/>
                <w:webHidden/>
              </w:rPr>
              <w:fldChar w:fldCharType="end"/>
            </w:r>
          </w:hyperlink>
        </w:p>
        <w:p w14:paraId="5E715748" w14:textId="30D03F98" w:rsidR="000D2C1B" w:rsidRDefault="000D2C1B">
          <w:pPr>
            <w:pStyle w:val="31"/>
            <w:tabs>
              <w:tab w:val="right" w:leader="dot" w:pos="8296"/>
            </w:tabs>
            <w:ind w:firstLine="480"/>
            <w:rPr>
              <w:rFonts w:asciiTheme="minorHAnsi" w:eastAsiaTheme="minorEastAsia" w:hAnsiTheme="minorHAnsi"/>
              <w:noProof/>
            </w:rPr>
          </w:pPr>
          <w:hyperlink w:anchor="_Toc199884996" w:history="1">
            <w:r w:rsidRPr="00B218EE">
              <w:rPr>
                <w:rStyle w:val="af1"/>
                <w:noProof/>
              </w:rPr>
              <w:t xml:space="preserve">2.2.1 </w:t>
            </w:r>
            <w:r w:rsidRPr="00B218EE">
              <w:rPr>
                <w:rStyle w:val="af1"/>
                <w:rFonts w:hint="eastAsia"/>
                <w:noProof/>
              </w:rPr>
              <w:t>可供性起源與基本定義</w:t>
            </w:r>
            <w:r>
              <w:rPr>
                <w:noProof/>
                <w:webHidden/>
              </w:rPr>
              <w:tab/>
            </w:r>
            <w:r>
              <w:rPr>
                <w:noProof/>
                <w:webHidden/>
              </w:rPr>
              <w:fldChar w:fldCharType="begin"/>
            </w:r>
            <w:r>
              <w:rPr>
                <w:noProof/>
                <w:webHidden/>
              </w:rPr>
              <w:instrText xml:space="preserve"> PAGEREF _Toc199884996 \h </w:instrText>
            </w:r>
            <w:r>
              <w:rPr>
                <w:noProof/>
                <w:webHidden/>
              </w:rPr>
            </w:r>
            <w:r>
              <w:rPr>
                <w:noProof/>
                <w:webHidden/>
              </w:rPr>
              <w:fldChar w:fldCharType="separate"/>
            </w:r>
            <w:r>
              <w:rPr>
                <w:noProof/>
                <w:webHidden/>
              </w:rPr>
              <w:t>22</w:t>
            </w:r>
            <w:r>
              <w:rPr>
                <w:noProof/>
                <w:webHidden/>
              </w:rPr>
              <w:fldChar w:fldCharType="end"/>
            </w:r>
          </w:hyperlink>
        </w:p>
        <w:p w14:paraId="3D2E3ACD" w14:textId="50DD284C" w:rsidR="000D2C1B" w:rsidRDefault="000D2C1B">
          <w:pPr>
            <w:pStyle w:val="31"/>
            <w:tabs>
              <w:tab w:val="right" w:leader="dot" w:pos="8296"/>
            </w:tabs>
            <w:ind w:firstLine="480"/>
            <w:rPr>
              <w:rFonts w:asciiTheme="minorHAnsi" w:eastAsiaTheme="minorEastAsia" w:hAnsiTheme="minorHAnsi"/>
              <w:noProof/>
            </w:rPr>
          </w:pPr>
          <w:hyperlink w:anchor="_Toc199884997" w:history="1">
            <w:r w:rsidRPr="00B218EE">
              <w:rPr>
                <w:rStyle w:val="af1"/>
                <w:noProof/>
              </w:rPr>
              <w:t xml:space="preserve">2.2.2 </w:t>
            </w:r>
            <w:r w:rsidRPr="00B218EE">
              <w:rPr>
                <w:rStyle w:val="af1"/>
                <w:rFonts w:hint="eastAsia"/>
                <w:noProof/>
              </w:rPr>
              <w:t>可供性實現（</w:t>
            </w:r>
            <w:r w:rsidRPr="00B218EE">
              <w:rPr>
                <w:rStyle w:val="af1"/>
                <w:noProof/>
              </w:rPr>
              <w:t>Affordance Actualization</w:t>
            </w:r>
            <w:r w:rsidRPr="00B218EE">
              <w:rPr>
                <w:rStyle w:val="af1"/>
                <w:rFonts w:hint="eastAsia"/>
                <w:noProof/>
              </w:rPr>
              <w:t>）</w:t>
            </w:r>
            <w:r>
              <w:rPr>
                <w:noProof/>
                <w:webHidden/>
              </w:rPr>
              <w:tab/>
            </w:r>
            <w:r>
              <w:rPr>
                <w:noProof/>
                <w:webHidden/>
              </w:rPr>
              <w:fldChar w:fldCharType="begin"/>
            </w:r>
            <w:r>
              <w:rPr>
                <w:noProof/>
                <w:webHidden/>
              </w:rPr>
              <w:instrText xml:space="preserve"> PAGEREF _Toc199884997 \h </w:instrText>
            </w:r>
            <w:r>
              <w:rPr>
                <w:noProof/>
                <w:webHidden/>
              </w:rPr>
            </w:r>
            <w:r>
              <w:rPr>
                <w:noProof/>
                <w:webHidden/>
              </w:rPr>
              <w:fldChar w:fldCharType="separate"/>
            </w:r>
            <w:r>
              <w:rPr>
                <w:noProof/>
                <w:webHidden/>
              </w:rPr>
              <w:t>27</w:t>
            </w:r>
            <w:r>
              <w:rPr>
                <w:noProof/>
                <w:webHidden/>
              </w:rPr>
              <w:fldChar w:fldCharType="end"/>
            </w:r>
          </w:hyperlink>
        </w:p>
        <w:p w14:paraId="3192958D" w14:textId="295750BE" w:rsidR="000D2C1B" w:rsidRDefault="000D2C1B">
          <w:pPr>
            <w:pStyle w:val="21"/>
            <w:tabs>
              <w:tab w:val="right" w:leader="dot" w:pos="8296"/>
            </w:tabs>
            <w:ind w:firstLine="480"/>
            <w:rPr>
              <w:rFonts w:asciiTheme="minorHAnsi" w:eastAsiaTheme="minorEastAsia" w:hAnsiTheme="minorHAnsi"/>
              <w:noProof/>
            </w:rPr>
          </w:pPr>
          <w:hyperlink w:anchor="_Toc199884998" w:history="1">
            <w:r w:rsidRPr="00B218EE">
              <w:rPr>
                <w:rStyle w:val="af1"/>
                <w:noProof/>
              </w:rPr>
              <w:t xml:space="preserve">2.3 </w:t>
            </w:r>
            <w:r w:rsidRPr="00B218EE">
              <w:rPr>
                <w:rStyle w:val="af1"/>
                <w:rFonts w:hint="eastAsia"/>
                <w:noProof/>
              </w:rPr>
              <w:t>組織雙元性（</w:t>
            </w:r>
            <w:r w:rsidRPr="00B218EE">
              <w:rPr>
                <w:rStyle w:val="af1"/>
                <w:noProof/>
              </w:rPr>
              <w:t>Organizational Ambidexterity</w:t>
            </w:r>
            <w:r w:rsidRPr="00B218EE">
              <w:rPr>
                <w:rStyle w:val="af1"/>
                <w:rFonts w:hint="eastAsia"/>
                <w:noProof/>
              </w:rPr>
              <w:t>）</w:t>
            </w:r>
            <w:r>
              <w:rPr>
                <w:noProof/>
                <w:webHidden/>
              </w:rPr>
              <w:tab/>
            </w:r>
            <w:r>
              <w:rPr>
                <w:noProof/>
                <w:webHidden/>
              </w:rPr>
              <w:fldChar w:fldCharType="begin"/>
            </w:r>
            <w:r>
              <w:rPr>
                <w:noProof/>
                <w:webHidden/>
              </w:rPr>
              <w:instrText xml:space="preserve"> PAGEREF _Toc199884998 \h </w:instrText>
            </w:r>
            <w:r>
              <w:rPr>
                <w:noProof/>
                <w:webHidden/>
              </w:rPr>
            </w:r>
            <w:r>
              <w:rPr>
                <w:noProof/>
                <w:webHidden/>
              </w:rPr>
              <w:fldChar w:fldCharType="separate"/>
            </w:r>
            <w:r>
              <w:rPr>
                <w:noProof/>
                <w:webHidden/>
              </w:rPr>
              <w:t>30</w:t>
            </w:r>
            <w:r>
              <w:rPr>
                <w:noProof/>
                <w:webHidden/>
              </w:rPr>
              <w:fldChar w:fldCharType="end"/>
            </w:r>
          </w:hyperlink>
        </w:p>
        <w:p w14:paraId="5F801C36" w14:textId="34B02457" w:rsidR="000D2C1B" w:rsidRDefault="000D2C1B">
          <w:pPr>
            <w:pStyle w:val="31"/>
            <w:tabs>
              <w:tab w:val="right" w:leader="dot" w:pos="8296"/>
            </w:tabs>
            <w:ind w:firstLine="480"/>
            <w:rPr>
              <w:rFonts w:asciiTheme="minorHAnsi" w:eastAsiaTheme="minorEastAsia" w:hAnsiTheme="minorHAnsi"/>
              <w:noProof/>
            </w:rPr>
          </w:pPr>
          <w:hyperlink w:anchor="_Toc199884999" w:history="1">
            <w:r w:rsidRPr="00B218EE">
              <w:rPr>
                <w:rStyle w:val="af1"/>
                <w:noProof/>
              </w:rPr>
              <w:t xml:space="preserve">2.3.1 </w:t>
            </w:r>
            <w:r w:rsidRPr="00B218EE">
              <w:rPr>
                <w:rStyle w:val="af1"/>
                <w:rFonts w:hint="eastAsia"/>
                <w:noProof/>
              </w:rPr>
              <w:t>組織雙元性起源與基本定義</w:t>
            </w:r>
            <w:r>
              <w:rPr>
                <w:noProof/>
                <w:webHidden/>
              </w:rPr>
              <w:tab/>
            </w:r>
            <w:r>
              <w:rPr>
                <w:noProof/>
                <w:webHidden/>
              </w:rPr>
              <w:fldChar w:fldCharType="begin"/>
            </w:r>
            <w:r>
              <w:rPr>
                <w:noProof/>
                <w:webHidden/>
              </w:rPr>
              <w:instrText xml:space="preserve"> PAGEREF _Toc199884999 \h </w:instrText>
            </w:r>
            <w:r>
              <w:rPr>
                <w:noProof/>
                <w:webHidden/>
              </w:rPr>
            </w:r>
            <w:r>
              <w:rPr>
                <w:noProof/>
                <w:webHidden/>
              </w:rPr>
              <w:fldChar w:fldCharType="separate"/>
            </w:r>
            <w:r>
              <w:rPr>
                <w:noProof/>
                <w:webHidden/>
              </w:rPr>
              <w:t>30</w:t>
            </w:r>
            <w:r>
              <w:rPr>
                <w:noProof/>
                <w:webHidden/>
              </w:rPr>
              <w:fldChar w:fldCharType="end"/>
            </w:r>
          </w:hyperlink>
        </w:p>
        <w:p w14:paraId="50C7233A" w14:textId="0F87E88E" w:rsidR="000D2C1B" w:rsidRDefault="000D2C1B">
          <w:pPr>
            <w:pStyle w:val="31"/>
            <w:tabs>
              <w:tab w:val="right" w:leader="dot" w:pos="8296"/>
            </w:tabs>
            <w:ind w:firstLine="480"/>
            <w:rPr>
              <w:rFonts w:asciiTheme="minorHAnsi" w:eastAsiaTheme="minorEastAsia" w:hAnsiTheme="minorHAnsi"/>
              <w:noProof/>
            </w:rPr>
          </w:pPr>
          <w:hyperlink w:anchor="_Toc199885000" w:history="1">
            <w:r w:rsidRPr="00B218EE">
              <w:rPr>
                <w:rStyle w:val="af1"/>
                <w:noProof/>
              </w:rPr>
              <w:t xml:space="preserve">2.3.2 </w:t>
            </w:r>
            <w:r w:rsidRPr="00B218EE">
              <w:rPr>
                <w:rStyle w:val="af1"/>
                <w:rFonts w:hint="eastAsia"/>
                <w:noProof/>
              </w:rPr>
              <w:t>探索（</w:t>
            </w:r>
            <w:r w:rsidRPr="00B218EE">
              <w:rPr>
                <w:rStyle w:val="af1"/>
                <w:noProof/>
              </w:rPr>
              <w:t>Exploration</w:t>
            </w:r>
            <w:r w:rsidRPr="00B218EE">
              <w:rPr>
                <w:rStyle w:val="af1"/>
                <w:rFonts w:hint="eastAsia"/>
                <w:noProof/>
              </w:rPr>
              <w:t>）與利用（</w:t>
            </w:r>
            <w:r w:rsidRPr="00B218EE">
              <w:rPr>
                <w:rStyle w:val="af1"/>
                <w:noProof/>
              </w:rPr>
              <w:t>Exploitation</w:t>
            </w:r>
            <w:r w:rsidRPr="00B218EE">
              <w:rPr>
                <w:rStyle w:val="af1"/>
                <w:rFonts w:hint="eastAsia"/>
                <w:noProof/>
              </w:rPr>
              <w:t>）</w:t>
            </w:r>
            <w:r>
              <w:rPr>
                <w:noProof/>
                <w:webHidden/>
              </w:rPr>
              <w:tab/>
            </w:r>
            <w:r>
              <w:rPr>
                <w:noProof/>
                <w:webHidden/>
              </w:rPr>
              <w:fldChar w:fldCharType="begin"/>
            </w:r>
            <w:r>
              <w:rPr>
                <w:noProof/>
                <w:webHidden/>
              </w:rPr>
              <w:instrText xml:space="preserve"> PAGEREF _Toc199885000 \h </w:instrText>
            </w:r>
            <w:r>
              <w:rPr>
                <w:noProof/>
                <w:webHidden/>
              </w:rPr>
            </w:r>
            <w:r>
              <w:rPr>
                <w:noProof/>
                <w:webHidden/>
              </w:rPr>
              <w:fldChar w:fldCharType="separate"/>
            </w:r>
            <w:r>
              <w:rPr>
                <w:noProof/>
                <w:webHidden/>
              </w:rPr>
              <w:t>31</w:t>
            </w:r>
            <w:r>
              <w:rPr>
                <w:noProof/>
                <w:webHidden/>
              </w:rPr>
              <w:fldChar w:fldCharType="end"/>
            </w:r>
          </w:hyperlink>
        </w:p>
        <w:p w14:paraId="029F3939" w14:textId="23B776B1" w:rsidR="000D2C1B" w:rsidRDefault="000D2C1B">
          <w:pPr>
            <w:pStyle w:val="21"/>
            <w:tabs>
              <w:tab w:val="right" w:leader="dot" w:pos="8296"/>
            </w:tabs>
            <w:ind w:firstLine="480"/>
            <w:rPr>
              <w:rFonts w:asciiTheme="minorHAnsi" w:eastAsiaTheme="minorEastAsia" w:hAnsiTheme="minorHAnsi"/>
              <w:noProof/>
            </w:rPr>
          </w:pPr>
          <w:hyperlink w:anchor="_Toc199885001" w:history="1">
            <w:r w:rsidRPr="00B218EE">
              <w:rPr>
                <w:rStyle w:val="af1"/>
                <w:noProof/>
              </w:rPr>
              <w:t xml:space="preserve">2.4 </w:t>
            </w:r>
            <w:r w:rsidRPr="00B218EE">
              <w:rPr>
                <w:rStyle w:val="af1"/>
                <w:rFonts w:hint="eastAsia"/>
                <w:noProof/>
              </w:rPr>
              <w:t>數位創新（</w:t>
            </w:r>
            <w:r w:rsidRPr="00B218EE">
              <w:rPr>
                <w:rStyle w:val="af1"/>
                <w:noProof/>
              </w:rPr>
              <w:t>Digital Innovation</w:t>
            </w:r>
            <w:r w:rsidRPr="00B218EE">
              <w:rPr>
                <w:rStyle w:val="af1"/>
                <w:rFonts w:hint="eastAsia"/>
                <w:noProof/>
              </w:rPr>
              <w:t>）</w:t>
            </w:r>
            <w:r>
              <w:rPr>
                <w:noProof/>
                <w:webHidden/>
              </w:rPr>
              <w:tab/>
            </w:r>
            <w:r>
              <w:rPr>
                <w:noProof/>
                <w:webHidden/>
              </w:rPr>
              <w:fldChar w:fldCharType="begin"/>
            </w:r>
            <w:r>
              <w:rPr>
                <w:noProof/>
                <w:webHidden/>
              </w:rPr>
              <w:instrText xml:space="preserve"> PAGEREF _Toc199885001 \h </w:instrText>
            </w:r>
            <w:r>
              <w:rPr>
                <w:noProof/>
                <w:webHidden/>
              </w:rPr>
            </w:r>
            <w:r>
              <w:rPr>
                <w:noProof/>
                <w:webHidden/>
              </w:rPr>
              <w:fldChar w:fldCharType="separate"/>
            </w:r>
            <w:r>
              <w:rPr>
                <w:noProof/>
                <w:webHidden/>
              </w:rPr>
              <w:t>34</w:t>
            </w:r>
            <w:r>
              <w:rPr>
                <w:noProof/>
                <w:webHidden/>
              </w:rPr>
              <w:fldChar w:fldCharType="end"/>
            </w:r>
          </w:hyperlink>
        </w:p>
        <w:p w14:paraId="3162E852" w14:textId="53576FF6" w:rsidR="000D2C1B" w:rsidRDefault="000D2C1B">
          <w:pPr>
            <w:pStyle w:val="31"/>
            <w:tabs>
              <w:tab w:val="right" w:leader="dot" w:pos="8296"/>
            </w:tabs>
            <w:ind w:firstLine="480"/>
            <w:rPr>
              <w:rFonts w:asciiTheme="minorHAnsi" w:eastAsiaTheme="minorEastAsia" w:hAnsiTheme="minorHAnsi"/>
              <w:noProof/>
            </w:rPr>
          </w:pPr>
          <w:hyperlink w:anchor="_Toc199885002" w:history="1">
            <w:r w:rsidRPr="00B218EE">
              <w:rPr>
                <w:rStyle w:val="af1"/>
                <w:noProof/>
              </w:rPr>
              <w:t xml:space="preserve">2.4.1 </w:t>
            </w:r>
            <w:r w:rsidRPr="00B218EE">
              <w:rPr>
                <w:rStyle w:val="af1"/>
                <w:rFonts w:hint="eastAsia"/>
                <w:noProof/>
              </w:rPr>
              <w:t>數位創新起源與基本定義</w:t>
            </w:r>
            <w:r>
              <w:rPr>
                <w:noProof/>
                <w:webHidden/>
              </w:rPr>
              <w:tab/>
            </w:r>
            <w:r>
              <w:rPr>
                <w:noProof/>
                <w:webHidden/>
              </w:rPr>
              <w:fldChar w:fldCharType="begin"/>
            </w:r>
            <w:r>
              <w:rPr>
                <w:noProof/>
                <w:webHidden/>
              </w:rPr>
              <w:instrText xml:space="preserve"> PAGEREF _Toc199885002 \h </w:instrText>
            </w:r>
            <w:r>
              <w:rPr>
                <w:noProof/>
                <w:webHidden/>
              </w:rPr>
            </w:r>
            <w:r>
              <w:rPr>
                <w:noProof/>
                <w:webHidden/>
              </w:rPr>
              <w:fldChar w:fldCharType="separate"/>
            </w:r>
            <w:r>
              <w:rPr>
                <w:noProof/>
                <w:webHidden/>
              </w:rPr>
              <w:t>34</w:t>
            </w:r>
            <w:r>
              <w:rPr>
                <w:noProof/>
                <w:webHidden/>
              </w:rPr>
              <w:fldChar w:fldCharType="end"/>
            </w:r>
          </w:hyperlink>
        </w:p>
        <w:p w14:paraId="3A775680" w14:textId="2DEF8202" w:rsidR="000D2C1B" w:rsidRDefault="000D2C1B">
          <w:pPr>
            <w:pStyle w:val="21"/>
            <w:tabs>
              <w:tab w:val="right" w:leader="dot" w:pos="8296"/>
            </w:tabs>
            <w:ind w:firstLine="480"/>
            <w:rPr>
              <w:rFonts w:asciiTheme="minorHAnsi" w:eastAsiaTheme="minorEastAsia" w:hAnsiTheme="minorHAnsi"/>
              <w:noProof/>
            </w:rPr>
          </w:pPr>
          <w:hyperlink w:anchor="_Toc199885003" w:history="1">
            <w:r w:rsidRPr="00B218EE">
              <w:rPr>
                <w:rStyle w:val="af1"/>
                <w:rFonts w:hint="eastAsia"/>
                <w:noProof/>
              </w:rPr>
              <w:t>表</w:t>
            </w:r>
            <w:r w:rsidRPr="00B218EE">
              <w:rPr>
                <w:rStyle w:val="af1"/>
                <w:noProof/>
              </w:rPr>
              <w:t xml:space="preserve">2.4-1 </w:t>
            </w:r>
            <w:r w:rsidRPr="00B218EE">
              <w:rPr>
                <w:rStyle w:val="af1"/>
                <w:rFonts w:hint="eastAsia"/>
                <w:noProof/>
              </w:rPr>
              <w:t>數位技術關鍵特性彙整表</w:t>
            </w:r>
            <w:r>
              <w:rPr>
                <w:noProof/>
                <w:webHidden/>
              </w:rPr>
              <w:tab/>
            </w:r>
            <w:r>
              <w:rPr>
                <w:noProof/>
                <w:webHidden/>
              </w:rPr>
              <w:fldChar w:fldCharType="begin"/>
            </w:r>
            <w:r>
              <w:rPr>
                <w:noProof/>
                <w:webHidden/>
              </w:rPr>
              <w:instrText xml:space="preserve"> PAGEREF _Toc199885003 \h </w:instrText>
            </w:r>
            <w:r>
              <w:rPr>
                <w:noProof/>
                <w:webHidden/>
              </w:rPr>
            </w:r>
            <w:r>
              <w:rPr>
                <w:noProof/>
                <w:webHidden/>
              </w:rPr>
              <w:fldChar w:fldCharType="separate"/>
            </w:r>
            <w:r>
              <w:rPr>
                <w:noProof/>
                <w:webHidden/>
              </w:rPr>
              <w:t>37</w:t>
            </w:r>
            <w:r>
              <w:rPr>
                <w:noProof/>
                <w:webHidden/>
              </w:rPr>
              <w:fldChar w:fldCharType="end"/>
            </w:r>
          </w:hyperlink>
        </w:p>
        <w:p w14:paraId="0F3E4CA3" w14:textId="447D6D62" w:rsidR="000D2C1B" w:rsidRDefault="000D2C1B">
          <w:pPr>
            <w:pStyle w:val="21"/>
            <w:tabs>
              <w:tab w:val="right" w:leader="dot" w:pos="8296"/>
            </w:tabs>
            <w:ind w:firstLine="480"/>
            <w:rPr>
              <w:rFonts w:asciiTheme="minorHAnsi" w:eastAsiaTheme="minorEastAsia" w:hAnsiTheme="minorHAnsi"/>
              <w:noProof/>
            </w:rPr>
          </w:pPr>
          <w:hyperlink w:anchor="_Toc199885004" w:history="1">
            <w:r w:rsidRPr="00B218EE">
              <w:rPr>
                <w:rStyle w:val="af1"/>
                <w:rFonts w:hint="eastAsia"/>
                <w:noProof/>
              </w:rPr>
              <w:t>表</w:t>
            </w:r>
            <w:r w:rsidRPr="00B218EE">
              <w:rPr>
                <w:rStyle w:val="af1"/>
                <w:noProof/>
              </w:rPr>
              <w:t xml:space="preserve">2.4-2 </w:t>
            </w:r>
            <w:r w:rsidRPr="00B218EE">
              <w:rPr>
                <w:rStyle w:val="af1"/>
                <w:rFonts w:hint="eastAsia"/>
                <w:noProof/>
              </w:rPr>
              <w:t>數位創新七維度分析表</w:t>
            </w:r>
            <w:r>
              <w:rPr>
                <w:noProof/>
                <w:webHidden/>
              </w:rPr>
              <w:tab/>
            </w:r>
            <w:r>
              <w:rPr>
                <w:noProof/>
                <w:webHidden/>
              </w:rPr>
              <w:fldChar w:fldCharType="begin"/>
            </w:r>
            <w:r>
              <w:rPr>
                <w:noProof/>
                <w:webHidden/>
              </w:rPr>
              <w:instrText xml:space="preserve"> PAGEREF _Toc199885004 \h </w:instrText>
            </w:r>
            <w:r>
              <w:rPr>
                <w:noProof/>
                <w:webHidden/>
              </w:rPr>
            </w:r>
            <w:r>
              <w:rPr>
                <w:noProof/>
                <w:webHidden/>
              </w:rPr>
              <w:fldChar w:fldCharType="separate"/>
            </w:r>
            <w:r>
              <w:rPr>
                <w:noProof/>
                <w:webHidden/>
              </w:rPr>
              <w:t>39</w:t>
            </w:r>
            <w:r>
              <w:rPr>
                <w:noProof/>
                <w:webHidden/>
              </w:rPr>
              <w:fldChar w:fldCharType="end"/>
            </w:r>
          </w:hyperlink>
        </w:p>
        <w:p w14:paraId="640EBE69" w14:textId="3C87E4D0" w:rsidR="000D2C1B" w:rsidRDefault="000D2C1B">
          <w:pPr>
            <w:pStyle w:val="31"/>
            <w:tabs>
              <w:tab w:val="right" w:leader="dot" w:pos="8296"/>
            </w:tabs>
            <w:ind w:firstLine="480"/>
            <w:rPr>
              <w:rFonts w:asciiTheme="minorHAnsi" w:eastAsiaTheme="minorEastAsia" w:hAnsiTheme="minorHAnsi"/>
              <w:noProof/>
            </w:rPr>
          </w:pPr>
          <w:hyperlink w:anchor="_Toc199885005" w:history="1">
            <w:r w:rsidRPr="00B218EE">
              <w:rPr>
                <w:rStyle w:val="af1"/>
                <w:noProof/>
                <w:highlight w:val="yellow"/>
              </w:rPr>
              <w:t xml:space="preserve">2.4.2 </w:t>
            </w:r>
            <w:r w:rsidRPr="00B218EE">
              <w:rPr>
                <w:rStyle w:val="af1"/>
                <w:rFonts w:hint="eastAsia"/>
                <w:noProof/>
                <w:highlight w:val="yellow"/>
              </w:rPr>
              <w:t>數位創新與組織之關係００００從這裡開始</w:t>
            </w:r>
            <w:r>
              <w:rPr>
                <w:noProof/>
                <w:webHidden/>
              </w:rPr>
              <w:tab/>
            </w:r>
            <w:r>
              <w:rPr>
                <w:noProof/>
                <w:webHidden/>
              </w:rPr>
              <w:fldChar w:fldCharType="begin"/>
            </w:r>
            <w:r>
              <w:rPr>
                <w:noProof/>
                <w:webHidden/>
              </w:rPr>
              <w:instrText xml:space="preserve"> PAGEREF _Toc199885005 \h </w:instrText>
            </w:r>
            <w:r>
              <w:rPr>
                <w:noProof/>
                <w:webHidden/>
              </w:rPr>
            </w:r>
            <w:r>
              <w:rPr>
                <w:noProof/>
                <w:webHidden/>
              </w:rPr>
              <w:fldChar w:fldCharType="separate"/>
            </w:r>
            <w:r>
              <w:rPr>
                <w:noProof/>
                <w:webHidden/>
              </w:rPr>
              <w:t>39</w:t>
            </w:r>
            <w:r>
              <w:rPr>
                <w:noProof/>
                <w:webHidden/>
              </w:rPr>
              <w:fldChar w:fldCharType="end"/>
            </w:r>
          </w:hyperlink>
        </w:p>
        <w:p w14:paraId="24ABC100" w14:textId="753ABFFD" w:rsidR="000D2C1B" w:rsidRDefault="000D2C1B">
          <w:pPr>
            <w:pStyle w:val="11"/>
            <w:tabs>
              <w:tab w:val="right" w:leader="dot" w:pos="8296"/>
            </w:tabs>
            <w:ind w:firstLine="480"/>
            <w:rPr>
              <w:rFonts w:asciiTheme="minorHAnsi" w:eastAsiaTheme="minorEastAsia" w:hAnsiTheme="minorHAnsi"/>
              <w:noProof/>
            </w:rPr>
          </w:pPr>
          <w:hyperlink w:anchor="_Toc199885006" w:history="1">
            <w:r w:rsidRPr="00B218EE">
              <w:rPr>
                <w:rStyle w:val="af1"/>
                <w:rFonts w:hint="eastAsia"/>
                <w:noProof/>
              </w:rPr>
              <w:t>第三章、研究方法與架構</w:t>
            </w:r>
            <w:r>
              <w:rPr>
                <w:noProof/>
                <w:webHidden/>
              </w:rPr>
              <w:tab/>
            </w:r>
            <w:r>
              <w:rPr>
                <w:noProof/>
                <w:webHidden/>
              </w:rPr>
              <w:fldChar w:fldCharType="begin"/>
            </w:r>
            <w:r>
              <w:rPr>
                <w:noProof/>
                <w:webHidden/>
              </w:rPr>
              <w:instrText xml:space="preserve"> PAGEREF _Toc199885006 \h </w:instrText>
            </w:r>
            <w:r>
              <w:rPr>
                <w:noProof/>
                <w:webHidden/>
              </w:rPr>
            </w:r>
            <w:r>
              <w:rPr>
                <w:noProof/>
                <w:webHidden/>
              </w:rPr>
              <w:fldChar w:fldCharType="separate"/>
            </w:r>
            <w:r>
              <w:rPr>
                <w:noProof/>
                <w:webHidden/>
              </w:rPr>
              <w:t>41</w:t>
            </w:r>
            <w:r>
              <w:rPr>
                <w:noProof/>
                <w:webHidden/>
              </w:rPr>
              <w:fldChar w:fldCharType="end"/>
            </w:r>
          </w:hyperlink>
        </w:p>
        <w:p w14:paraId="6C17E454" w14:textId="753E70FD" w:rsidR="000D2C1B" w:rsidRDefault="000D2C1B">
          <w:pPr>
            <w:pStyle w:val="21"/>
            <w:tabs>
              <w:tab w:val="right" w:leader="dot" w:pos="8296"/>
            </w:tabs>
            <w:ind w:firstLine="480"/>
            <w:rPr>
              <w:rFonts w:asciiTheme="minorHAnsi" w:eastAsiaTheme="minorEastAsia" w:hAnsiTheme="minorHAnsi"/>
              <w:noProof/>
            </w:rPr>
          </w:pPr>
          <w:hyperlink w:anchor="_Toc199885007" w:history="1">
            <w:r w:rsidRPr="00B218EE">
              <w:rPr>
                <w:rStyle w:val="af1"/>
                <w:noProof/>
              </w:rPr>
              <w:t xml:space="preserve">3.1 </w:t>
            </w:r>
            <w:r w:rsidRPr="00B218EE">
              <w:rPr>
                <w:rStyle w:val="af1"/>
                <w:rFonts w:hint="eastAsia"/>
                <w:noProof/>
              </w:rPr>
              <w:t>研究方法</w:t>
            </w:r>
            <w:r>
              <w:rPr>
                <w:noProof/>
                <w:webHidden/>
              </w:rPr>
              <w:tab/>
            </w:r>
            <w:r>
              <w:rPr>
                <w:noProof/>
                <w:webHidden/>
              </w:rPr>
              <w:fldChar w:fldCharType="begin"/>
            </w:r>
            <w:r>
              <w:rPr>
                <w:noProof/>
                <w:webHidden/>
              </w:rPr>
              <w:instrText xml:space="preserve"> PAGEREF _Toc199885007 \h </w:instrText>
            </w:r>
            <w:r>
              <w:rPr>
                <w:noProof/>
                <w:webHidden/>
              </w:rPr>
            </w:r>
            <w:r>
              <w:rPr>
                <w:noProof/>
                <w:webHidden/>
              </w:rPr>
              <w:fldChar w:fldCharType="separate"/>
            </w:r>
            <w:r>
              <w:rPr>
                <w:noProof/>
                <w:webHidden/>
              </w:rPr>
              <w:t>41</w:t>
            </w:r>
            <w:r>
              <w:rPr>
                <w:noProof/>
                <w:webHidden/>
              </w:rPr>
              <w:fldChar w:fldCharType="end"/>
            </w:r>
          </w:hyperlink>
        </w:p>
        <w:p w14:paraId="6B9F67B8" w14:textId="3F759990" w:rsidR="000D2C1B" w:rsidRDefault="000D2C1B">
          <w:pPr>
            <w:pStyle w:val="31"/>
            <w:tabs>
              <w:tab w:val="right" w:leader="dot" w:pos="8296"/>
            </w:tabs>
            <w:ind w:firstLine="480"/>
            <w:rPr>
              <w:rFonts w:asciiTheme="minorHAnsi" w:eastAsiaTheme="minorEastAsia" w:hAnsiTheme="minorHAnsi"/>
              <w:noProof/>
            </w:rPr>
          </w:pPr>
          <w:hyperlink w:anchor="_Toc199885008" w:history="1">
            <w:r w:rsidRPr="00B218EE">
              <w:rPr>
                <w:rStyle w:val="af1"/>
                <w:noProof/>
              </w:rPr>
              <w:t xml:space="preserve">3.1.1 </w:t>
            </w:r>
            <w:r w:rsidRPr="00B218EE">
              <w:rPr>
                <w:rStyle w:val="af1"/>
                <w:rFonts w:hint="eastAsia"/>
                <w:noProof/>
              </w:rPr>
              <w:t>質化研究</w:t>
            </w:r>
            <w:r>
              <w:rPr>
                <w:noProof/>
                <w:webHidden/>
              </w:rPr>
              <w:tab/>
            </w:r>
            <w:r>
              <w:rPr>
                <w:noProof/>
                <w:webHidden/>
              </w:rPr>
              <w:fldChar w:fldCharType="begin"/>
            </w:r>
            <w:r>
              <w:rPr>
                <w:noProof/>
                <w:webHidden/>
              </w:rPr>
              <w:instrText xml:space="preserve"> PAGEREF _Toc199885008 \h </w:instrText>
            </w:r>
            <w:r>
              <w:rPr>
                <w:noProof/>
                <w:webHidden/>
              </w:rPr>
            </w:r>
            <w:r>
              <w:rPr>
                <w:noProof/>
                <w:webHidden/>
              </w:rPr>
              <w:fldChar w:fldCharType="separate"/>
            </w:r>
            <w:r>
              <w:rPr>
                <w:noProof/>
                <w:webHidden/>
              </w:rPr>
              <w:t>42</w:t>
            </w:r>
            <w:r>
              <w:rPr>
                <w:noProof/>
                <w:webHidden/>
              </w:rPr>
              <w:fldChar w:fldCharType="end"/>
            </w:r>
          </w:hyperlink>
        </w:p>
        <w:p w14:paraId="5D5AEBC3" w14:textId="615AA802" w:rsidR="000D2C1B" w:rsidRDefault="000D2C1B">
          <w:pPr>
            <w:pStyle w:val="31"/>
            <w:tabs>
              <w:tab w:val="right" w:leader="dot" w:pos="8296"/>
            </w:tabs>
            <w:ind w:firstLine="480"/>
            <w:rPr>
              <w:rFonts w:asciiTheme="minorHAnsi" w:eastAsiaTheme="minorEastAsia" w:hAnsiTheme="minorHAnsi"/>
              <w:noProof/>
            </w:rPr>
          </w:pPr>
          <w:hyperlink w:anchor="_Toc199885009" w:history="1">
            <w:r w:rsidRPr="00B218EE">
              <w:rPr>
                <w:rStyle w:val="af1"/>
                <w:noProof/>
              </w:rPr>
              <w:t xml:space="preserve">3.1.2 </w:t>
            </w:r>
            <w:r w:rsidRPr="00B218EE">
              <w:rPr>
                <w:rStyle w:val="af1"/>
                <w:rFonts w:hint="eastAsia"/>
                <w:noProof/>
              </w:rPr>
              <w:t>個案研究</w:t>
            </w:r>
            <w:r>
              <w:rPr>
                <w:noProof/>
                <w:webHidden/>
              </w:rPr>
              <w:tab/>
            </w:r>
            <w:r>
              <w:rPr>
                <w:noProof/>
                <w:webHidden/>
              </w:rPr>
              <w:fldChar w:fldCharType="begin"/>
            </w:r>
            <w:r>
              <w:rPr>
                <w:noProof/>
                <w:webHidden/>
              </w:rPr>
              <w:instrText xml:space="preserve"> PAGEREF _Toc199885009 \h </w:instrText>
            </w:r>
            <w:r>
              <w:rPr>
                <w:noProof/>
                <w:webHidden/>
              </w:rPr>
            </w:r>
            <w:r>
              <w:rPr>
                <w:noProof/>
                <w:webHidden/>
              </w:rPr>
              <w:fldChar w:fldCharType="separate"/>
            </w:r>
            <w:r>
              <w:rPr>
                <w:noProof/>
                <w:webHidden/>
              </w:rPr>
              <w:t>43</w:t>
            </w:r>
            <w:r>
              <w:rPr>
                <w:noProof/>
                <w:webHidden/>
              </w:rPr>
              <w:fldChar w:fldCharType="end"/>
            </w:r>
          </w:hyperlink>
        </w:p>
        <w:p w14:paraId="041383AA" w14:textId="1AD9EA4C" w:rsidR="000D2C1B" w:rsidRDefault="000D2C1B">
          <w:pPr>
            <w:pStyle w:val="21"/>
            <w:tabs>
              <w:tab w:val="right" w:leader="dot" w:pos="8296"/>
            </w:tabs>
            <w:ind w:firstLine="480"/>
            <w:rPr>
              <w:rFonts w:asciiTheme="minorHAnsi" w:eastAsiaTheme="minorEastAsia" w:hAnsiTheme="minorHAnsi"/>
              <w:noProof/>
            </w:rPr>
          </w:pPr>
          <w:hyperlink w:anchor="_Toc199885010" w:history="1">
            <w:r w:rsidRPr="00B218EE">
              <w:rPr>
                <w:rStyle w:val="af1"/>
                <w:noProof/>
              </w:rPr>
              <w:t xml:space="preserve">3.2 </w:t>
            </w:r>
            <w:r w:rsidRPr="00B218EE">
              <w:rPr>
                <w:rStyle w:val="af1"/>
                <w:rFonts w:hint="eastAsia"/>
                <w:noProof/>
              </w:rPr>
              <w:t>研究架構</w:t>
            </w:r>
            <w:r>
              <w:rPr>
                <w:noProof/>
                <w:webHidden/>
              </w:rPr>
              <w:tab/>
            </w:r>
            <w:r>
              <w:rPr>
                <w:noProof/>
                <w:webHidden/>
              </w:rPr>
              <w:fldChar w:fldCharType="begin"/>
            </w:r>
            <w:r>
              <w:rPr>
                <w:noProof/>
                <w:webHidden/>
              </w:rPr>
              <w:instrText xml:space="preserve"> PAGEREF _Toc199885010 \h </w:instrText>
            </w:r>
            <w:r>
              <w:rPr>
                <w:noProof/>
                <w:webHidden/>
              </w:rPr>
            </w:r>
            <w:r>
              <w:rPr>
                <w:noProof/>
                <w:webHidden/>
              </w:rPr>
              <w:fldChar w:fldCharType="separate"/>
            </w:r>
            <w:r>
              <w:rPr>
                <w:noProof/>
                <w:webHidden/>
              </w:rPr>
              <w:t>44</w:t>
            </w:r>
            <w:r>
              <w:rPr>
                <w:noProof/>
                <w:webHidden/>
              </w:rPr>
              <w:fldChar w:fldCharType="end"/>
            </w:r>
          </w:hyperlink>
        </w:p>
        <w:p w14:paraId="7BAED2D7" w14:textId="1320B226" w:rsidR="000D2C1B" w:rsidRDefault="000D2C1B">
          <w:pPr>
            <w:pStyle w:val="21"/>
            <w:tabs>
              <w:tab w:val="left" w:pos="1680"/>
              <w:tab w:val="right" w:leader="dot" w:pos="8296"/>
            </w:tabs>
            <w:ind w:firstLine="480"/>
            <w:rPr>
              <w:rFonts w:asciiTheme="minorHAnsi" w:eastAsiaTheme="minorEastAsia" w:hAnsiTheme="minorHAnsi"/>
              <w:noProof/>
            </w:rPr>
          </w:pPr>
          <w:hyperlink w:anchor="_Toc199885011" w:history="1">
            <w:r w:rsidRPr="00B218EE">
              <w:rPr>
                <w:rStyle w:val="af1"/>
                <w:noProof/>
              </w:rPr>
              <w:t>3.3</w:t>
            </w:r>
            <w:r>
              <w:rPr>
                <w:rFonts w:asciiTheme="minorHAnsi" w:eastAsiaTheme="minorEastAsia" w:hAnsiTheme="minorHAnsi"/>
                <w:noProof/>
              </w:rPr>
              <w:tab/>
            </w:r>
            <w:r w:rsidRPr="00B218EE">
              <w:rPr>
                <w:rStyle w:val="af1"/>
                <w:rFonts w:hint="eastAsia"/>
                <w:noProof/>
              </w:rPr>
              <w:t>研究觀察重點</w:t>
            </w:r>
            <w:r>
              <w:rPr>
                <w:noProof/>
                <w:webHidden/>
              </w:rPr>
              <w:tab/>
            </w:r>
            <w:r>
              <w:rPr>
                <w:noProof/>
                <w:webHidden/>
              </w:rPr>
              <w:fldChar w:fldCharType="begin"/>
            </w:r>
            <w:r>
              <w:rPr>
                <w:noProof/>
                <w:webHidden/>
              </w:rPr>
              <w:instrText xml:space="preserve"> PAGEREF _Toc199885011 \h </w:instrText>
            </w:r>
            <w:r>
              <w:rPr>
                <w:noProof/>
                <w:webHidden/>
              </w:rPr>
            </w:r>
            <w:r>
              <w:rPr>
                <w:noProof/>
                <w:webHidden/>
              </w:rPr>
              <w:fldChar w:fldCharType="separate"/>
            </w:r>
            <w:r>
              <w:rPr>
                <w:noProof/>
                <w:webHidden/>
              </w:rPr>
              <w:t>45</w:t>
            </w:r>
            <w:r>
              <w:rPr>
                <w:noProof/>
                <w:webHidden/>
              </w:rPr>
              <w:fldChar w:fldCharType="end"/>
            </w:r>
          </w:hyperlink>
        </w:p>
        <w:p w14:paraId="7CDB8A3F" w14:textId="251029D8" w:rsidR="000D2C1B" w:rsidRDefault="000D2C1B">
          <w:pPr>
            <w:pStyle w:val="21"/>
            <w:tabs>
              <w:tab w:val="right" w:leader="dot" w:pos="8296"/>
            </w:tabs>
            <w:ind w:firstLine="480"/>
            <w:rPr>
              <w:rFonts w:asciiTheme="minorHAnsi" w:eastAsiaTheme="minorEastAsia" w:hAnsiTheme="minorHAnsi"/>
              <w:noProof/>
            </w:rPr>
          </w:pPr>
          <w:hyperlink w:anchor="_Toc199885012" w:history="1">
            <w:r w:rsidRPr="00B218EE">
              <w:rPr>
                <w:rStyle w:val="af1"/>
                <w:noProof/>
              </w:rPr>
              <w:t xml:space="preserve">3.4 </w:t>
            </w:r>
            <w:r w:rsidRPr="00B218EE">
              <w:rPr>
                <w:rStyle w:val="af1"/>
                <w:rFonts w:hint="eastAsia"/>
                <w:noProof/>
              </w:rPr>
              <w:t>研究對象</w:t>
            </w:r>
            <w:r>
              <w:rPr>
                <w:noProof/>
                <w:webHidden/>
              </w:rPr>
              <w:tab/>
            </w:r>
            <w:r>
              <w:rPr>
                <w:noProof/>
                <w:webHidden/>
              </w:rPr>
              <w:fldChar w:fldCharType="begin"/>
            </w:r>
            <w:r>
              <w:rPr>
                <w:noProof/>
                <w:webHidden/>
              </w:rPr>
              <w:instrText xml:space="preserve"> PAGEREF _Toc199885012 \h </w:instrText>
            </w:r>
            <w:r>
              <w:rPr>
                <w:noProof/>
                <w:webHidden/>
              </w:rPr>
            </w:r>
            <w:r>
              <w:rPr>
                <w:noProof/>
                <w:webHidden/>
              </w:rPr>
              <w:fldChar w:fldCharType="separate"/>
            </w:r>
            <w:r>
              <w:rPr>
                <w:noProof/>
                <w:webHidden/>
              </w:rPr>
              <w:t>47</w:t>
            </w:r>
            <w:r>
              <w:rPr>
                <w:noProof/>
                <w:webHidden/>
              </w:rPr>
              <w:fldChar w:fldCharType="end"/>
            </w:r>
          </w:hyperlink>
        </w:p>
        <w:p w14:paraId="0D5394BE" w14:textId="4B9261FF" w:rsidR="000D2C1B" w:rsidRDefault="000D2C1B">
          <w:pPr>
            <w:pStyle w:val="21"/>
            <w:tabs>
              <w:tab w:val="right" w:leader="dot" w:pos="8296"/>
            </w:tabs>
            <w:ind w:firstLine="480"/>
            <w:rPr>
              <w:rFonts w:asciiTheme="minorHAnsi" w:eastAsiaTheme="minorEastAsia" w:hAnsiTheme="minorHAnsi"/>
              <w:noProof/>
            </w:rPr>
          </w:pPr>
          <w:hyperlink w:anchor="_Toc199885013" w:history="1">
            <w:r w:rsidRPr="00B218EE">
              <w:rPr>
                <w:rStyle w:val="af1"/>
                <w:noProof/>
              </w:rPr>
              <w:t xml:space="preserve">3.5 </w:t>
            </w:r>
            <w:r w:rsidRPr="00B218EE">
              <w:rPr>
                <w:rStyle w:val="af1"/>
                <w:rFonts w:hint="eastAsia"/>
                <w:noProof/>
              </w:rPr>
              <w:t>資料蒐集與分析</w:t>
            </w:r>
            <w:r>
              <w:rPr>
                <w:noProof/>
                <w:webHidden/>
              </w:rPr>
              <w:tab/>
            </w:r>
            <w:r>
              <w:rPr>
                <w:noProof/>
                <w:webHidden/>
              </w:rPr>
              <w:fldChar w:fldCharType="begin"/>
            </w:r>
            <w:r>
              <w:rPr>
                <w:noProof/>
                <w:webHidden/>
              </w:rPr>
              <w:instrText xml:space="preserve"> PAGEREF _Toc199885013 \h </w:instrText>
            </w:r>
            <w:r>
              <w:rPr>
                <w:noProof/>
                <w:webHidden/>
              </w:rPr>
            </w:r>
            <w:r>
              <w:rPr>
                <w:noProof/>
                <w:webHidden/>
              </w:rPr>
              <w:fldChar w:fldCharType="separate"/>
            </w:r>
            <w:r>
              <w:rPr>
                <w:noProof/>
                <w:webHidden/>
              </w:rPr>
              <w:t>47</w:t>
            </w:r>
            <w:r>
              <w:rPr>
                <w:noProof/>
                <w:webHidden/>
              </w:rPr>
              <w:fldChar w:fldCharType="end"/>
            </w:r>
          </w:hyperlink>
        </w:p>
        <w:p w14:paraId="5A7DE841" w14:textId="59CA79A5" w:rsidR="000D2C1B" w:rsidRDefault="000D2C1B">
          <w:pPr>
            <w:pStyle w:val="31"/>
            <w:tabs>
              <w:tab w:val="right" w:leader="dot" w:pos="8296"/>
            </w:tabs>
            <w:ind w:firstLine="480"/>
            <w:rPr>
              <w:rFonts w:asciiTheme="minorHAnsi" w:eastAsiaTheme="minorEastAsia" w:hAnsiTheme="minorHAnsi"/>
              <w:noProof/>
            </w:rPr>
          </w:pPr>
          <w:hyperlink w:anchor="_Toc199885014" w:history="1">
            <w:r w:rsidRPr="00B218EE">
              <w:rPr>
                <w:rStyle w:val="af1"/>
                <w:noProof/>
              </w:rPr>
              <w:t xml:space="preserve">3.5.1 </w:t>
            </w:r>
            <w:r w:rsidRPr="00B218EE">
              <w:rPr>
                <w:rStyle w:val="af1"/>
                <w:rFonts w:hint="eastAsia"/>
                <w:noProof/>
              </w:rPr>
              <w:t>資料蒐集</w:t>
            </w:r>
            <w:r>
              <w:rPr>
                <w:noProof/>
                <w:webHidden/>
              </w:rPr>
              <w:tab/>
            </w:r>
            <w:r>
              <w:rPr>
                <w:noProof/>
                <w:webHidden/>
              </w:rPr>
              <w:fldChar w:fldCharType="begin"/>
            </w:r>
            <w:r>
              <w:rPr>
                <w:noProof/>
                <w:webHidden/>
              </w:rPr>
              <w:instrText xml:space="preserve"> PAGEREF _Toc199885014 \h </w:instrText>
            </w:r>
            <w:r>
              <w:rPr>
                <w:noProof/>
                <w:webHidden/>
              </w:rPr>
            </w:r>
            <w:r>
              <w:rPr>
                <w:noProof/>
                <w:webHidden/>
              </w:rPr>
              <w:fldChar w:fldCharType="separate"/>
            </w:r>
            <w:r>
              <w:rPr>
                <w:noProof/>
                <w:webHidden/>
              </w:rPr>
              <w:t>47</w:t>
            </w:r>
            <w:r>
              <w:rPr>
                <w:noProof/>
                <w:webHidden/>
              </w:rPr>
              <w:fldChar w:fldCharType="end"/>
            </w:r>
          </w:hyperlink>
        </w:p>
        <w:p w14:paraId="2B43FE66" w14:textId="4D8F76BA" w:rsidR="000D2C1B" w:rsidRDefault="000D2C1B">
          <w:pPr>
            <w:pStyle w:val="31"/>
            <w:tabs>
              <w:tab w:val="right" w:leader="dot" w:pos="8296"/>
            </w:tabs>
            <w:ind w:firstLine="480"/>
            <w:rPr>
              <w:rFonts w:asciiTheme="minorHAnsi" w:eastAsiaTheme="minorEastAsia" w:hAnsiTheme="minorHAnsi"/>
              <w:noProof/>
            </w:rPr>
          </w:pPr>
          <w:hyperlink w:anchor="_Toc199885015" w:history="1">
            <w:r w:rsidRPr="00B218EE">
              <w:rPr>
                <w:rStyle w:val="af1"/>
                <w:noProof/>
              </w:rPr>
              <w:t xml:space="preserve">3.5.2 </w:t>
            </w:r>
            <w:r w:rsidRPr="00B218EE">
              <w:rPr>
                <w:rStyle w:val="af1"/>
                <w:rFonts w:hint="eastAsia"/>
                <w:noProof/>
              </w:rPr>
              <w:t>資料分析</w:t>
            </w:r>
            <w:r>
              <w:rPr>
                <w:noProof/>
                <w:webHidden/>
              </w:rPr>
              <w:tab/>
            </w:r>
            <w:r>
              <w:rPr>
                <w:noProof/>
                <w:webHidden/>
              </w:rPr>
              <w:fldChar w:fldCharType="begin"/>
            </w:r>
            <w:r>
              <w:rPr>
                <w:noProof/>
                <w:webHidden/>
              </w:rPr>
              <w:instrText xml:space="preserve"> PAGEREF _Toc199885015 \h </w:instrText>
            </w:r>
            <w:r>
              <w:rPr>
                <w:noProof/>
                <w:webHidden/>
              </w:rPr>
            </w:r>
            <w:r>
              <w:rPr>
                <w:noProof/>
                <w:webHidden/>
              </w:rPr>
              <w:fldChar w:fldCharType="separate"/>
            </w:r>
            <w:r>
              <w:rPr>
                <w:noProof/>
                <w:webHidden/>
              </w:rPr>
              <w:t>47</w:t>
            </w:r>
            <w:r>
              <w:rPr>
                <w:noProof/>
                <w:webHidden/>
              </w:rPr>
              <w:fldChar w:fldCharType="end"/>
            </w:r>
          </w:hyperlink>
        </w:p>
        <w:p w14:paraId="6A836166" w14:textId="5C0E809C" w:rsidR="000D2C1B" w:rsidRDefault="000D2C1B">
          <w:pPr>
            <w:pStyle w:val="11"/>
            <w:tabs>
              <w:tab w:val="right" w:leader="dot" w:pos="8296"/>
            </w:tabs>
            <w:ind w:firstLine="480"/>
            <w:rPr>
              <w:rFonts w:asciiTheme="minorHAnsi" w:eastAsiaTheme="minorEastAsia" w:hAnsiTheme="minorHAnsi"/>
              <w:noProof/>
            </w:rPr>
          </w:pPr>
          <w:hyperlink w:anchor="_Toc199885016" w:history="1">
            <w:r w:rsidRPr="00B218EE">
              <w:rPr>
                <w:rStyle w:val="af1"/>
                <w:rFonts w:hint="eastAsia"/>
                <w:noProof/>
              </w:rPr>
              <w:t>第四章、個案介紹</w:t>
            </w:r>
            <w:r>
              <w:rPr>
                <w:noProof/>
                <w:webHidden/>
              </w:rPr>
              <w:tab/>
            </w:r>
            <w:r>
              <w:rPr>
                <w:noProof/>
                <w:webHidden/>
              </w:rPr>
              <w:fldChar w:fldCharType="begin"/>
            </w:r>
            <w:r>
              <w:rPr>
                <w:noProof/>
                <w:webHidden/>
              </w:rPr>
              <w:instrText xml:space="preserve"> PAGEREF _Toc199885016 \h </w:instrText>
            </w:r>
            <w:r>
              <w:rPr>
                <w:noProof/>
                <w:webHidden/>
              </w:rPr>
            </w:r>
            <w:r>
              <w:rPr>
                <w:noProof/>
                <w:webHidden/>
              </w:rPr>
              <w:fldChar w:fldCharType="separate"/>
            </w:r>
            <w:r>
              <w:rPr>
                <w:noProof/>
                <w:webHidden/>
              </w:rPr>
              <w:t>48</w:t>
            </w:r>
            <w:r>
              <w:rPr>
                <w:noProof/>
                <w:webHidden/>
              </w:rPr>
              <w:fldChar w:fldCharType="end"/>
            </w:r>
          </w:hyperlink>
        </w:p>
        <w:p w14:paraId="4D3C77CC" w14:textId="581D9357" w:rsidR="000D2C1B" w:rsidRDefault="000D2C1B">
          <w:pPr>
            <w:pStyle w:val="21"/>
            <w:tabs>
              <w:tab w:val="right" w:leader="dot" w:pos="8296"/>
            </w:tabs>
            <w:ind w:firstLine="480"/>
            <w:rPr>
              <w:rFonts w:asciiTheme="minorHAnsi" w:eastAsiaTheme="minorEastAsia" w:hAnsiTheme="minorHAnsi"/>
              <w:noProof/>
            </w:rPr>
          </w:pPr>
          <w:hyperlink w:anchor="_Toc199885017" w:history="1">
            <w:r w:rsidRPr="00B218EE">
              <w:rPr>
                <w:rStyle w:val="af1"/>
                <w:noProof/>
              </w:rPr>
              <w:t xml:space="preserve">4.1 </w:t>
            </w:r>
            <w:r w:rsidRPr="00B218EE">
              <w:rPr>
                <w:rStyle w:val="af1"/>
                <w:rFonts w:hint="eastAsia"/>
                <w:noProof/>
              </w:rPr>
              <w:t>個案背景敘述</w:t>
            </w:r>
            <w:r>
              <w:rPr>
                <w:noProof/>
                <w:webHidden/>
              </w:rPr>
              <w:tab/>
            </w:r>
            <w:r>
              <w:rPr>
                <w:noProof/>
                <w:webHidden/>
              </w:rPr>
              <w:fldChar w:fldCharType="begin"/>
            </w:r>
            <w:r>
              <w:rPr>
                <w:noProof/>
                <w:webHidden/>
              </w:rPr>
              <w:instrText xml:space="preserve"> PAGEREF _Toc199885017 \h </w:instrText>
            </w:r>
            <w:r>
              <w:rPr>
                <w:noProof/>
                <w:webHidden/>
              </w:rPr>
            </w:r>
            <w:r>
              <w:rPr>
                <w:noProof/>
                <w:webHidden/>
              </w:rPr>
              <w:fldChar w:fldCharType="separate"/>
            </w:r>
            <w:r>
              <w:rPr>
                <w:noProof/>
                <w:webHidden/>
              </w:rPr>
              <w:t>48</w:t>
            </w:r>
            <w:r>
              <w:rPr>
                <w:noProof/>
                <w:webHidden/>
              </w:rPr>
              <w:fldChar w:fldCharType="end"/>
            </w:r>
          </w:hyperlink>
        </w:p>
        <w:p w14:paraId="23CC9C9C" w14:textId="7FF9266C" w:rsidR="000D2C1B" w:rsidRDefault="000D2C1B">
          <w:pPr>
            <w:pStyle w:val="21"/>
            <w:tabs>
              <w:tab w:val="right" w:leader="dot" w:pos="8296"/>
            </w:tabs>
            <w:ind w:firstLine="480"/>
            <w:rPr>
              <w:rFonts w:asciiTheme="minorHAnsi" w:eastAsiaTheme="minorEastAsia" w:hAnsiTheme="minorHAnsi"/>
              <w:noProof/>
            </w:rPr>
          </w:pPr>
          <w:hyperlink w:anchor="_Toc199885018" w:history="1">
            <w:r w:rsidRPr="00B218EE">
              <w:rPr>
                <w:rStyle w:val="af1"/>
                <w:noProof/>
              </w:rPr>
              <w:t xml:space="preserve">4.2 </w:t>
            </w:r>
            <w:r w:rsidRPr="00B218EE">
              <w:rPr>
                <w:rStyle w:val="af1"/>
                <w:rFonts w:hint="eastAsia"/>
                <w:noProof/>
              </w:rPr>
              <w:t>個案公司簡介</w:t>
            </w:r>
            <w:r>
              <w:rPr>
                <w:noProof/>
                <w:webHidden/>
              </w:rPr>
              <w:tab/>
            </w:r>
            <w:r>
              <w:rPr>
                <w:noProof/>
                <w:webHidden/>
              </w:rPr>
              <w:fldChar w:fldCharType="begin"/>
            </w:r>
            <w:r>
              <w:rPr>
                <w:noProof/>
                <w:webHidden/>
              </w:rPr>
              <w:instrText xml:space="preserve"> PAGEREF _Toc199885018 \h </w:instrText>
            </w:r>
            <w:r>
              <w:rPr>
                <w:noProof/>
                <w:webHidden/>
              </w:rPr>
            </w:r>
            <w:r>
              <w:rPr>
                <w:noProof/>
                <w:webHidden/>
              </w:rPr>
              <w:fldChar w:fldCharType="separate"/>
            </w:r>
            <w:r>
              <w:rPr>
                <w:noProof/>
                <w:webHidden/>
              </w:rPr>
              <w:t>48</w:t>
            </w:r>
            <w:r>
              <w:rPr>
                <w:noProof/>
                <w:webHidden/>
              </w:rPr>
              <w:fldChar w:fldCharType="end"/>
            </w:r>
          </w:hyperlink>
        </w:p>
        <w:p w14:paraId="7BA0DBCB" w14:textId="1083C1C9" w:rsidR="000D2C1B" w:rsidRDefault="000D2C1B">
          <w:pPr>
            <w:pStyle w:val="21"/>
            <w:tabs>
              <w:tab w:val="right" w:leader="dot" w:pos="8296"/>
            </w:tabs>
            <w:ind w:firstLine="480"/>
            <w:rPr>
              <w:rFonts w:asciiTheme="minorHAnsi" w:eastAsiaTheme="minorEastAsia" w:hAnsiTheme="minorHAnsi"/>
              <w:noProof/>
            </w:rPr>
          </w:pPr>
          <w:hyperlink w:anchor="_Toc199885019" w:history="1">
            <w:r w:rsidRPr="00B218EE">
              <w:rPr>
                <w:rStyle w:val="af1"/>
                <w:rFonts w:hint="eastAsia"/>
                <w:noProof/>
              </w:rPr>
              <w:t>表</w:t>
            </w:r>
            <w:r w:rsidRPr="00B218EE">
              <w:rPr>
                <w:rStyle w:val="af1"/>
                <w:noProof/>
              </w:rPr>
              <w:t xml:space="preserve"> </w:t>
            </w:r>
            <w:r w:rsidRPr="00B218EE">
              <w:rPr>
                <w:rStyle w:val="af1"/>
                <w:rFonts w:hint="eastAsia"/>
                <w:noProof/>
              </w:rPr>
              <w:t>數位平台發展階段表</w:t>
            </w:r>
            <w:r>
              <w:rPr>
                <w:noProof/>
                <w:webHidden/>
              </w:rPr>
              <w:tab/>
            </w:r>
            <w:r>
              <w:rPr>
                <w:noProof/>
                <w:webHidden/>
              </w:rPr>
              <w:fldChar w:fldCharType="begin"/>
            </w:r>
            <w:r>
              <w:rPr>
                <w:noProof/>
                <w:webHidden/>
              </w:rPr>
              <w:instrText xml:space="preserve"> PAGEREF _Toc199885019 \h </w:instrText>
            </w:r>
            <w:r>
              <w:rPr>
                <w:noProof/>
                <w:webHidden/>
              </w:rPr>
            </w:r>
            <w:r>
              <w:rPr>
                <w:noProof/>
                <w:webHidden/>
              </w:rPr>
              <w:fldChar w:fldCharType="separate"/>
            </w:r>
            <w:r>
              <w:rPr>
                <w:noProof/>
                <w:webHidden/>
              </w:rPr>
              <w:t>48</w:t>
            </w:r>
            <w:r>
              <w:rPr>
                <w:noProof/>
                <w:webHidden/>
              </w:rPr>
              <w:fldChar w:fldCharType="end"/>
            </w:r>
          </w:hyperlink>
        </w:p>
        <w:p w14:paraId="651CF3C1" w14:textId="11DAC087" w:rsidR="000D2C1B" w:rsidRDefault="000D2C1B">
          <w:pPr>
            <w:pStyle w:val="11"/>
            <w:tabs>
              <w:tab w:val="right" w:leader="dot" w:pos="8296"/>
            </w:tabs>
            <w:ind w:firstLine="480"/>
            <w:rPr>
              <w:rFonts w:asciiTheme="minorHAnsi" w:eastAsiaTheme="minorEastAsia" w:hAnsiTheme="minorHAnsi"/>
              <w:noProof/>
            </w:rPr>
          </w:pPr>
          <w:hyperlink w:anchor="_Toc199885020" w:history="1">
            <w:r w:rsidRPr="00B218EE">
              <w:rPr>
                <w:rStyle w:val="af1"/>
                <w:rFonts w:hint="eastAsia"/>
                <w:noProof/>
              </w:rPr>
              <w:t>第五章、個案分析</w:t>
            </w:r>
            <w:r>
              <w:rPr>
                <w:noProof/>
                <w:webHidden/>
              </w:rPr>
              <w:tab/>
            </w:r>
            <w:r>
              <w:rPr>
                <w:noProof/>
                <w:webHidden/>
              </w:rPr>
              <w:fldChar w:fldCharType="begin"/>
            </w:r>
            <w:r>
              <w:rPr>
                <w:noProof/>
                <w:webHidden/>
              </w:rPr>
              <w:instrText xml:space="preserve"> PAGEREF _Toc199885020 \h </w:instrText>
            </w:r>
            <w:r>
              <w:rPr>
                <w:noProof/>
                <w:webHidden/>
              </w:rPr>
            </w:r>
            <w:r>
              <w:rPr>
                <w:noProof/>
                <w:webHidden/>
              </w:rPr>
              <w:fldChar w:fldCharType="separate"/>
            </w:r>
            <w:r>
              <w:rPr>
                <w:noProof/>
                <w:webHidden/>
              </w:rPr>
              <w:t>49</w:t>
            </w:r>
            <w:r>
              <w:rPr>
                <w:noProof/>
                <w:webHidden/>
              </w:rPr>
              <w:fldChar w:fldCharType="end"/>
            </w:r>
          </w:hyperlink>
        </w:p>
        <w:p w14:paraId="22C01A71" w14:textId="1CACE459" w:rsidR="000D2C1B" w:rsidRDefault="000D2C1B">
          <w:pPr>
            <w:pStyle w:val="21"/>
            <w:tabs>
              <w:tab w:val="right" w:leader="dot" w:pos="8296"/>
            </w:tabs>
            <w:ind w:firstLine="480"/>
            <w:rPr>
              <w:rFonts w:asciiTheme="minorHAnsi" w:eastAsiaTheme="minorEastAsia" w:hAnsiTheme="minorHAnsi"/>
              <w:noProof/>
            </w:rPr>
          </w:pPr>
          <w:hyperlink w:anchor="_Toc199885021" w:history="1">
            <w:r w:rsidRPr="00B218EE">
              <w:rPr>
                <w:rStyle w:val="af1"/>
                <w:noProof/>
              </w:rPr>
              <w:t xml:space="preserve">5.1 </w:t>
            </w:r>
            <w:r w:rsidRPr="00B218EE">
              <w:rPr>
                <w:rStyle w:val="af1"/>
                <w:rFonts w:hint="eastAsia"/>
                <w:noProof/>
              </w:rPr>
              <w:t>台灣通用紡織科技股份有限公司（</w:t>
            </w:r>
            <w:r w:rsidRPr="00B218EE">
              <w:rPr>
                <w:rStyle w:val="af1"/>
                <w:noProof/>
              </w:rPr>
              <w:t>Frontier.cool</w:t>
            </w:r>
            <w:r w:rsidRPr="00B218EE">
              <w:rPr>
                <w:rStyle w:val="af1"/>
                <w:rFonts w:hint="eastAsia"/>
                <w:noProof/>
              </w:rPr>
              <w:t>）</w:t>
            </w:r>
            <w:r>
              <w:rPr>
                <w:noProof/>
                <w:webHidden/>
              </w:rPr>
              <w:tab/>
            </w:r>
            <w:r>
              <w:rPr>
                <w:noProof/>
                <w:webHidden/>
              </w:rPr>
              <w:fldChar w:fldCharType="begin"/>
            </w:r>
            <w:r>
              <w:rPr>
                <w:noProof/>
                <w:webHidden/>
              </w:rPr>
              <w:instrText xml:space="preserve"> PAGEREF _Toc199885021 \h </w:instrText>
            </w:r>
            <w:r>
              <w:rPr>
                <w:noProof/>
                <w:webHidden/>
              </w:rPr>
            </w:r>
            <w:r>
              <w:rPr>
                <w:noProof/>
                <w:webHidden/>
              </w:rPr>
              <w:fldChar w:fldCharType="separate"/>
            </w:r>
            <w:r>
              <w:rPr>
                <w:noProof/>
                <w:webHidden/>
              </w:rPr>
              <w:t>49</w:t>
            </w:r>
            <w:r>
              <w:rPr>
                <w:noProof/>
                <w:webHidden/>
              </w:rPr>
              <w:fldChar w:fldCharType="end"/>
            </w:r>
          </w:hyperlink>
        </w:p>
        <w:p w14:paraId="3EC32709" w14:textId="1488C5B2" w:rsidR="000D2C1B" w:rsidRDefault="000D2C1B">
          <w:pPr>
            <w:pStyle w:val="31"/>
            <w:tabs>
              <w:tab w:val="right" w:leader="dot" w:pos="8296"/>
            </w:tabs>
            <w:ind w:firstLine="480"/>
            <w:rPr>
              <w:rFonts w:asciiTheme="minorHAnsi" w:eastAsiaTheme="minorEastAsia" w:hAnsiTheme="minorHAnsi"/>
              <w:noProof/>
            </w:rPr>
          </w:pPr>
          <w:hyperlink w:anchor="_Toc199885022" w:history="1">
            <w:r w:rsidRPr="00B218EE">
              <w:rPr>
                <w:rStyle w:val="af1"/>
                <w:noProof/>
              </w:rPr>
              <w:t xml:space="preserve">5.1.1 </w:t>
            </w:r>
            <w:r w:rsidRPr="00B218EE">
              <w:rPr>
                <w:rStyle w:val="af1"/>
                <w:rFonts w:hint="eastAsia"/>
                <w:noProof/>
              </w:rPr>
              <w:t>能動性</w:t>
            </w:r>
            <w:r w:rsidRPr="00B218EE">
              <w:rPr>
                <w:rStyle w:val="af1"/>
                <w:rFonts w:ascii="標楷體" w:hAnsi="標楷體" w:hint="eastAsia"/>
                <w:noProof/>
              </w:rPr>
              <w:t>－</w:t>
            </w:r>
            <w:r w:rsidRPr="00B218EE">
              <w:rPr>
                <w:rStyle w:val="af1"/>
                <w:rFonts w:hint="eastAsia"/>
                <w:noProof/>
              </w:rPr>
              <w:t>問題</w:t>
            </w:r>
            <w:r>
              <w:rPr>
                <w:noProof/>
                <w:webHidden/>
              </w:rPr>
              <w:tab/>
            </w:r>
            <w:r>
              <w:rPr>
                <w:noProof/>
                <w:webHidden/>
              </w:rPr>
              <w:fldChar w:fldCharType="begin"/>
            </w:r>
            <w:r>
              <w:rPr>
                <w:noProof/>
                <w:webHidden/>
              </w:rPr>
              <w:instrText xml:space="preserve"> PAGEREF _Toc199885022 \h </w:instrText>
            </w:r>
            <w:r>
              <w:rPr>
                <w:noProof/>
                <w:webHidden/>
              </w:rPr>
            </w:r>
            <w:r>
              <w:rPr>
                <w:noProof/>
                <w:webHidden/>
              </w:rPr>
              <w:fldChar w:fldCharType="separate"/>
            </w:r>
            <w:r>
              <w:rPr>
                <w:noProof/>
                <w:webHidden/>
              </w:rPr>
              <w:t>49</w:t>
            </w:r>
            <w:r>
              <w:rPr>
                <w:noProof/>
                <w:webHidden/>
              </w:rPr>
              <w:fldChar w:fldCharType="end"/>
            </w:r>
          </w:hyperlink>
        </w:p>
        <w:p w14:paraId="5FBD50C5" w14:textId="636E2F84" w:rsidR="000D2C1B" w:rsidRDefault="000D2C1B">
          <w:pPr>
            <w:pStyle w:val="31"/>
            <w:tabs>
              <w:tab w:val="right" w:leader="dot" w:pos="8296"/>
            </w:tabs>
            <w:ind w:firstLine="480"/>
            <w:rPr>
              <w:rFonts w:asciiTheme="minorHAnsi" w:eastAsiaTheme="minorEastAsia" w:hAnsiTheme="minorHAnsi"/>
              <w:noProof/>
            </w:rPr>
          </w:pPr>
          <w:hyperlink w:anchor="_Toc199885023" w:history="1">
            <w:r w:rsidRPr="00B218EE">
              <w:rPr>
                <w:rStyle w:val="af1"/>
                <w:noProof/>
              </w:rPr>
              <w:t xml:space="preserve">5.1.2 </w:t>
            </w:r>
            <w:r w:rsidRPr="00B218EE">
              <w:rPr>
                <w:rStyle w:val="af1"/>
                <w:rFonts w:hint="eastAsia"/>
                <w:noProof/>
              </w:rPr>
              <w:t>能動性</w:t>
            </w:r>
            <w:r w:rsidRPr="00B218EE">
              <w:rPr>
                <w:rStyle w:val="af1"/>
                <w:rFonts w:ascii="標楷體" w:hAnsi="標楷體" w:hint="eastAsia"/>
                <w:noProof/>
              </w:rPr>
              <w:t>－</w:t>
            </w:r>
            <w:r w:rsidRPr="00B218EE">
              <w:rPr>
                <w:rStyle w:val="af1"/>
                <w:rFonts w:hint="eastAsia"/>
                <w:noProof/>
              </w:rPr>
              <w:t>意圖</w:t>
            </w:r>
            <w:r>
              <w:rPr>
                <w:noProof/>
                <w:webHidden/>
              </w:rPr>
              <w:tab/>
            </w:r>
            <w:r>
              <w:rPr>
                <w:noProof/>
                <w:webHidden/>
              </w:rPr>
              <w:fldChar w:fldCharType="begin"/>
            </w:r>
            <w:r>
              <w:rPr>
                <w:noProof/>
                <w:webHidden/>
              </w:rPr>
              <w:instrText xml:space="preserve"> PAGEREF _Toc199885023 \h </w:instrText>
            </w:r>
            <w:r>
              <w:rPr>
                <w:noProof/>
                <w:webHidden/>
              </w:rPr>
            </w:r>
            <w:r>
              <w:rPr>
                <w:noProof/>
                <w:webHidden/>
              </w:rPr>
              <w:fldChar w:fldCharType="separate"/>
            </w:r>
            <w:r>
              <w:rPr>
                <w:noProof/>
                <w:webHidden/>
              </w:rPr>
              <w:t>50</w:t>
            </w:r>
            <w:r>
              <w:rPr>
                <w:noProof/>
                <w:webHidden/>
              </w:rPr>
              <w:fldChar w:fldCharType="end"/>
            </w:r>
          </w:hyperlink>
        </w:p>
        <w:p w14:paraId="7CD080DC" w14:textId="4D858EDA" w:rsidR="000D2C1B" w:rsidRDefault="000D2C1B">
          <w:pPr>
            <w:pStyle w:val="31"/>
            <w:tabs>
              <w:tab w:val="right" w:leader="dot" w:pos="8296"/>
            </w:tabs>
            <w:ind w:firstLine="480"/>
            <w:rPr>
              <w:rFonts w:asciiTheme="minorHAnsi" w:eastAsiaTheme="minorEastAsia" w:hAnsiTheme="minorHAnsi"/>
              <w:noProof/>
            </w:rPr>
          </w:pPr>
          <w:hyperlink w:anchor="_Toc199885024" w:history="1">
            <w:r w:rsidRPr="00B218EE">
              <w:rPr>
                <w:rStyle w:val="af1"/>
                <w:noProof/>
              </w:rPr>
              <w:t xml:space="preserve">5.1.3 </w:t>
            </w:r>
            <w:r w:rsidRPr="00B218EE">
              <w:rPr>
                <w:rStyle w:val="af1"/>
                <w:rFonts w:hint="eastAsia"/>
                <w:noProof/>
              </w:rPr>
              <w:t>目的</w:t>
            </w:r>
            <w:r>
              <w:rPr>
                <w:noProof/>
                <w:webHidden/>
              </w:rPr>
              <w:tab/>
            </w:r>
            <w:r>
              <w:rPr>
                <w:noProof/>
                <w:webHidden/>
              </w:rPr>
              <w:fldChar w:fldCharType="begin"/>
            </w:r>
            <w:r>
              <w:rPr>
                <w:noProof/>
                <w:webHidden/>
              </w:rPr>
              <w:instrText xml:space="preserve"> PAGEREF _Toc199885024 \h </w:instrText>
            </w:r>
            <w:r>
              <w:rPr>
                <w:noProof/>
                <w:webHidden/>
              </w:rPr>
            </w:r>
            <w:r>
              <w:rPr>
                <w:noProof/>
                <w:webHidden/>
              </w:rPr>
              <w:fldChar w:fldCharType="separate"/>
            </w:r>
            <w:r>
              <w:rPr>
                <w:noProof/>
                <w:webHidden/>
              </w:rPr>
              <w:t>51</w:t>
            </w:r>
            <w:r>
              <w:rPr>
                <w:noProof/>
                <w:webHidden/>
              </w:rPr>
              <w:fldChar w:fldCharType="end"/>
            </w:r>
          </w:hyperlink>
        </w:p>
        <w:p w14:paraId="65EC7C51" w14:textId="25F3DAD9" w:rsidR="000D2C1B" w:rsidRDefault="000D2C1B">
          <w:pPr>
            <w:pStyle w:val="21"/>
            <w:tabs>
              <w:tab w:val="right" w:leader="dot" w:pos="8296"/>
            </w:tabs>
            <w:ind w:firstLine="480"/>
            <w:rPr>
              <w:rFonts w:asciiTheme="minorHAnsi" w:eastAsiaTheme="minorEastAsia" w:hAnsiTheme="minorHAnsi"/>
              <w:noProof/>
            </w:rPr>
          </w:pPr>
          <w:hyperlink w:anchor="_Toc199885025" w:history="1">
            <w:r w:rsidRPr="00B218EE">
              <w:rPr>
                <w:rStyle w:val="af1"/>
                <w:rFonts w:hint="eastAsia"/>
                <w:noProof/>
              </w:rPr>
              <w:t>能動性分析表</w:t>
            </w:r>
            <w:r>
              <w:rPr>
                <w:noProof/>
                <w:webHidden/>
              </w:rPr>
              <w:tab/>
            </w:r>
            <w:r>
              <w:rPr>
                <w:noProof/>
                <w:webHidden/>
              </w:rPr>
              <w:fldChar w:fldCharType="begin"/>
            </w:r>
            <w:r>
              <w:rPr>
                <w:noProof/>
                <w:webHidden/>
              </w:rPr>
              <w:instrText xml:space="preserve"> PAGEREF _Toc199885025 \h </w:instrText>
            </w:r>
            <w:r>
              <w:rPr>
                <w:noProof/>
                <w:webHidden/>
              </w:rPr>
            </w:r>
            <w:r>
              <w:rPr>
                <w:noProof/>
                <w:webHidden/>
              </w:rPr>
              <w:fldChar w:fldCharType="separate"/>
            </w:r>
            <w:r>
              <w:rPr>
                <w:noProof/>
                <w:webHidden/>
              </w:rPr>
              <w:t>53</w:t>
            </w:r>
            <w:r>
              <w:rPr>
                <w:noProof/>
                <w:webHidden/>
              </w:rPr>
              <w:fldChar w:fldCharType="end"/>
            </w:r>
          </w:hyperlink>
        </w:p>
        <w:p w14:paraId="3C6A2E21" w14:textId="2F7F995C" w:rsidR="000D2C1B" w:rsidRDefault="000D2C1B">
          <w:pPr>
            <w:pStyle w:val="21"/>
            <w:tabs>
              <w:tab w:val="right" w:leader="dot" w:pos="8296"/>
            </w:tabs>
            <w:ind w:firstLine="480"/>
            <w:rPr>
              <w:rFonts w:asciiTheme="minorHAnsi" w:eastAsiaTheme="minorEastAsia" w:hAnsiTheme="minorHAnsi"/>
              <w:noProof/>
            </w:rPr>
          </w:pPr>
          <w:hyperlink w:anchor="_Toc199885026" w:history="1">
            <w:r w:rsidRPr="00B218EE">
              <w:rPr>
                <w:rStyle w:val="af1"/>
                <w:noProof/>
              </w:rPr>
              <w:t xml:space="preserve">5.2 </w:t>
            </w:r>
            <w:r w:rsidRPr="00B218EE">
              <w:rPr>
                <w:rStyle w:val="af1"/>
                <w:rFonts w:hint="eastAsia"/>
                <w:noProof/>
              </w:rPr>
              <w:t>第一階段：開源與協作</w:t>
            </w:r>
            <w:r>
              <w:rPr>
                <w:noProof/>
                <w:webHidden/>
              </w:rPr>
              <w:tab/>
            </w:r>
            <w:r>
              <w:rPr>
                <w:noProof/>
                <w:webHidden/>
              </w:rPr>
              <w:fldChar w:fldCharType="begin"/>
            </w:r>
            <w:r>
              <w:rPr>
                <w:noProof/>
                <w:webHidden/>
              </w:rPr>
              <w:instrText xml:space="preserve"> PAGEREF _Toc199885026 \h </w:instrText>
            </w:r>
            <w:r>
              <w:rPr>
                <w:noProof/>
                <w:webHidden/>
              </w:rPr>
            </w:r>
            <w:r>
              <w:rPr>
                <w:noProof/>
                <w:webHidden/>
              </w:rPr>
              <w:fldChar w:fldCharType="separate"/>
            </w:r>
            <w:r>
              <w:rPr>
                <w:noProof/>
                <w:webHidden/>
              </w:rPr>
              <w:t>55</w:t>
            </w:r>
            <w:r>
              <w:rPr>
                <w:noProof/>
                <w:webHidden/>
              </w:rPr>
              <w:fldChar w:fldCharType="end"/>
            </w:r>
          </w:hyperlink>
        </w:p>
        <w:p w14:paraId="507887BF" w14:textId="09EFC3FF" w:rsidR="000D2C1B" w:rsidRDefault="000D2C1B">
          <w:pPr>
            <w:pStyle w:val="31"/>
            <w:tabs>
              <w:tab w:val="right" w:leader="dot" w:pos="8296"/>
            </w:tabs>
            <w:ind w:firstLine="480"/>
            <w:rPr>
              <w:rFonts w:asciiTheme="minorHAnsi" w:eastAsiaTheme="minorEastAsia" w:hAnsiTheme="minorHAnsi"/>
              <w:noProof/>
            </w:rPr>
          </w:pPr>
          <w:hyperlink w:anchor="_Toc199885027" w:history="1">
            <w:r w:rsidRPr="00B218EE">
              <w:rPr>
                <w:rStyle w:val="af1"/>
                <w:noProof/>
              </w:rPr>
              <w:t xml:space="preserve">5.2.1 </w:t>
            </w:r>
            <w:r w:rsidRPr="00B218EE">
              <w:rPr>
                <w:rStyle w:val="af1"/>
                <w:rFonts w:hint="eastAsia"/>
                <w:noProof/>
              </w:rPr>
              <w:t>產業需求</w:t>
            </w:r>
            <w:r>
              <w:rPr>
                <w:noProof/>
                <w:webHidden/>
              </w:rPr>
              <w:tab/>
            </w:r>
            <w:r>
              <w:rPr>
                <w:noProof/>
                <w:webHidden/>
              </w:rPr>
              <w:fldChar w:fldCharType="begin"/>
            </w:r>
            <w:r>
              <w:rPr>
                <w:noProof/>
                <w:webHidden/>
              </w:rPr>
              <w:instrText xml:space="preserve"> PAGEREF _Toc199885027 \h </w:instrText>
            </w:r>
            <w:r>
              <w:rPr>
                <w:noProof/>
                <w:webHidden/>
              </w:rPr>
            </w:r>
            <w:r>
              <w:rPr>
                <w:noProof/>
                <w:webHidden/>
              </w:rPr>
              <w:fldChar w:fldCharType="separate"/>
            </w:r>
            <w:r>
              <w:rPr>
                <w:noProof/>
                <w:webHidden/>
              </w:rPr>
              <w:t>55</w:t>
            </w:r>
            <w:r>
              <w:rPr>
                <w:noProof/>
                <w:webHidden/>
              </w:rPr>
              <w:fldChar w:fldCharType="end"/>
            </w:r>
          </w:hyperlink>
        </w:p>
        <w:p w14:paraId="3AFC8979" w14:textId="579A71AE" w:rsidR="000D2C1B" w:rsidRDefault="000D2C1B">
          <w:pPr>
            <w:pStyle w:val="31"/>
            <w:tabs>
              <w:tab w:val="right" w:leader="dot" w:pos="8296"/>
            </w:tabs>
            <w:ind w:firstLine="480"/>
            <w:rPr>
              <w:rFonts w:asciiTheme="minorHAnsi" w:eastAsiaTheme="minorEastAsia" w:hAnsiTheme="minorHAnsi"/>
              <w:noProof/>
            </w:rPr>
          </w:pPr>
          <w:hyperlink w:anchor="_Toc199885028" w:history="1">
            <w:r w:rsidRPr="00B218EE">
              <w:rPr>
                <w:rStyle w:val="af1"/>
                <w:noProof/>
              </w:rPr>
              <w:t xml:space="preserve">5.2.2 </w:t>
            </w:r>
            <w:r w:rsidRPr="00B218EE">
              <w:rPr>
                <w:rStyle w:val="af1"/>
                <w:rFonts w:hint="eastAsia"/>
                <w:noProof/>
              </w:rPr>
              <w:t>企業能力</w:t>
            </w:r>
            <w:r>
              <w:rPr>
                <w:noProof/>
                <w:webHidden/>
              </w:rPr>
              <w:tab/>
            </w:r>
            <w:r>
              <w:rPr>
                <w:noProof/>
                <w:webHidden/>
              </w:rPr>
              <w:fldChar w:fldCharType="begin"/>
            </w:r>
            <w:r>
              <w:rPr>
                <w:noProof/>
                <w:webHidden/>
              </w:rPr>
              <w:instrText xml:space="preserve"> PAGEREF _Toc199885028 \h </w:instrText>
            </w:r>
            <w:r>
              <w:rPr>
                <w:noProof/>
                <w:webHidden/>
              </w:rPr>
            </w:r>
            <w:r>
              <w:rPr>
                <w:noProof/>
                <w:webHidden/>
              </w:rPr>
              <w:fldChar w:fldCharType="separate"/>
            </w:r>
            <w:r>
              <w:rPr>
                <w:noProof/>
                <w:webHidden/>
              </w:rPr>
              <w:t>56</w:t>
            </w:r>
            <w:r>
              <w:rPr>
                <w:noProof/>
                <w:webHidden/>
              </w:rPr>
              <w:fldChar w:fldCharType="end"/>
            </w:r>
          </w:hyperlink>
        </w:p>
        <w:p w14:paraId="0532ADB1" w14:textId="600748BE" w:rsidR="000D2C1B" w:rsidRDefault="000D2C1B">
          <w:pPr>
            <w:pStyle w:val="31"/>
            <w:tabs>
              <w:tab w:val="right" w:leader="dot" w:pos="8296"/>
            </w:tabs>
            <w:ind w:firstLine="480"/>
            <w:rPr>
              <w:rFonts w:asciiTheme="minorHAnsi" w:eastAsiaTheme="minorEastAsia" w:hAnsiTheme="minorHAnsi"/>
              <w:noProof/>
            </w:rPr>
          </w:pPr>
          <w:hyperlink w:anchor="_Toc199885029" w:history="1">
            <w:r w:rsidRPr="00B218EE">
              <w:rPr>
                <w:rStyle w:val="af1"/>
                <w:noProof/>
              </w:rPr>
              <w:t xml:space="preserve">5.2.3 </w:t>
            </w:r>
            <w:r w:rsidRPr="00B218EE">
              <w:rPr>
                <w:rStyle w:val="af1"/>
                <w:rFonts w:hint="eastAsia"/>
                <w:noProof/>
              </w:rPr>
              <w:t>探索可供性</w:t>
            </w:r>
            <w:r>
              <w:rPr>
                <w:noProof/>
                <w:webHidden/>
              </w:rPr>
              <w:tab/>
            </w:r>
            <w:r>
              <w:rPr>
                <w:noProof/>
                <w:webHidden/>
              </w:rPr>
              <w:fldChar w:fldCharType="begin"/>
            </w:r>
            <w:r>
              <w:rPr>
                <w:noProof/>
                <w:webHidden/>
              </w:rPr>
              <w:instrText xml:space="preserve"> PAGEREF _Toc199885029 \h </w:instrText>
            </w:r>
            <w:r>
              <w:rPr>
                <w:noProof/>
                <w:webHidden/>
              </w:rPr>
            </w:r>
            <w:r>
              <w:rPr>
                <w:noProof/>
                <w:webHidden/>
              </w:rPr>
              <w:fldChar w:fldCharType="separate"/>
            </w:r>
            <w:r>
              <w:rPr>
                <w:noProof/>
                <w:webHidden/>
              </w:rPr>
              <w:t>57</w:t>
            </w:r>
            <w:r>
              <w:rPr>
                <w:noProof/>
                <w:webHidden/>
              </w:rPr>
              <w:fldChar w:fldCharType="end"/>
            </w:r>
          </w:hyperlink>
        </w:p>
        <w:p w14:paraId="043E24C3" w14:textId="19A0DD6F" w:rsidR="000D2C1B" w:rsidRDefault="000D2C1B">
          <w:pPr>
            <w:pStyle w:val="31"/>
            <w:tabs>
              <w:tab w:val="right" w:leader="dot" w:pos="8296"/>
            </w:tabs>
            <w:ind w:firstLine="480"/>
            <w:rPr>
              <w:rFonts w:asciiTheme="minorHAnsi" w:eastAsiaTheme="minorEastAsia" w:hAnsiTheme="minorHAnsi"/>
              <w:noProof/>
            </w:rPr>
          </w:pPr>
          <w:hyperlink w:anchor="_Toc199885030" w:history="1">
            <w:r w:rsidRPr="00B218EE">
              <w:rPr>
                <w:rStyle w:val="af1"/>
                <w:noProof/>
              </w:rPr>
              <w:t xml:space="preserve">5.2.4 </w:t>
            </w:r>
            <w:r w:rsidRPr="00B218EE">
              <w:rPr>
                <w:rStyle w:val="af1"/>
                <w:rFonts w:hint="eastAsia"/>
                <w:noProof/>
              </w:rPr>
              <w:t>深耕運用</w:t>
            </w:r>
            <w:r>
              <w:rPr>
                <w:noProof/>
                <w:webHidden/>
              </w:rPr>
              <w:tab/>
            </w:r>
            <w:r>
              <w:rPr>
                <w:noProof/>
                <w:webHidden/>
              </w:rPr>
              <w:fldChar w:fldCharType="begin"/>
            </w:r>
            <w:r>
              <w:rPr>
                <w:noProof/>
                <w:webHidden/>
              </w:rPr>
              <w:instrText xml:space="preserve"> PAGEREF _Toc199885030 \h </w:instrText>
            </w:r>
            <w:r>
              <w:rPr>
                <w:noProof/>
                <w:webHidden/>
              </w:rPr>
            </w:r>
            <w:r>
              <w:rPr>
                <w:noProof/>
                <w:webHidden/>
              </w:rPr>
              <w:fldChar w:fldCharType="separate"/>
            </w:r>
            <w:r>
              <w:rPr>
                <w:noProof/>
                <w:webHidden/>
              </w:rPr>
              <w:t>58</w:t>
            </w:r>
            <w:r>
              <w:rPr>
                <w:noProof/>
                <w:webHidden/>
              </w:rPr>
              <w:fldChar w:fldCharType="end"/>
            </w:r>
          </w:hyperlink>
        </w:p>
        <w:p w14:paraId="5F150EED" w14:textId="16384104" w:rsidR="000D2C1B" w:rsidRDefault="000D2C1B">
          <w:pPr>
            <w:pStyle w:val="31"/>
            <w:tabs>
              <w:tab w:val="right" w:leader="dot" w:pos="8296"/>
            </w:tabs>
            <w:ind w:firstLine="480"/>
            <w:rPr>
              <w:rFonts w:asciiTheme="minorHAnsi" w:eastAsiaTheme="minorEastAsia" w:hAnsiTheme="minorHAnsi"/>
              <w:noProof/>
            </w:rPr>
          </w:pPr>
          <w:hyperlink w:anchor="_Toc199885031" w:history="1">
            <w:r w:rsidRPr="00B218EE">
              <w:rPr>
                <w:rStyle w:val="af1"/>
                <w:noProof/>
              </w:rPr>
              <w:t xml:space="preserve">5.2.5 </w:t>
            </w:r>
            <w:r w:rsidRPr="00B218EE">
              <w:rPr>
                <w:rStyle w:val="af1"/>
                <w:rFonts w:hint="eastAsia"/>
                <w:noProof/>
              </w:rPr>
              <w:t>創新探索</w:t>
            </w:r>
            <w:r>
              <w:rPr>
                <w:noProof/>
                <w:webHidden/>
              </w:rPr>
              <w:tab/>
            </w:r>
            <w:r>
              <w:rPr>
                <w:noProof/>
                <w:webHidden/>
              </w:rPr>
              <w:fldChar w:fldCharType="begin"/>
            </w:r>
            <w:r>
              <w:rPr>
                <w:noProof/>
                <w:webHidden/>
              </w:rPr>
              <w:instrText xml:space="preserve"> PAGEREF _Toc199885031 \h </w:instrText>
            </w:r>
            <w:r>
              <w:rPr>
                <w:noProof/>
                <w:webHidden/>
              </w:rPr>
            </w:r>
            <w:r>
              <w:rPr>
                <w:noProof/>
                <w:webHidden/>
              </w:rPr>
              <w:fldChar w:fldCharType="separate"/>
            </w:r>
            <w:r>
              <w:rPr>
                <w:noProof/>
                <w:webHidden/>
              </w:rPr>
              <w:t>60</w:t>
            </w:r>
            <w:r>
              <w:rPr>
                <w:noProof/>
                <w:webHidden/>
              </w:rPr>
              <w:fldChar w:fldCharType="end"/>
            </w:r>
          </w:hyperlink>
        </w:p>
        <w:p w14:paraId="45EA7BE1" w14:textId="63DF2553" w:rsidR="000D2C1B" w:rsidRDefault="000D2C1B">
          <w:pPr>
            <w:pStyle w:val="31"/>
            <w:tabs>
              <w:tab w:val="right" w:leader="dot" w:pos="8296"/>
            </w:tabs>
            <w:ind w:firstLine="480"/>
            <w:rPr>
              <w:rFonts w:asciiTheme="minorHAnsi" w:eastAsiaTheme="minorEastAsia" w:hAnsiTheme="minorHAnsi"/>
              <w:noProof/>
            </w:rPr>
          </w:pPr>
          <w:hyperlink w:anchor="_Toc199885032" w:history="1">
            <w:r w:rsidRPr="00B218EE">
              <w:rPr>
                <w:rStyle w:val="af1"/>
                <w:noProof/>
              </w:rPr>
              <w:t xml:space="preserve">5.2.6 </w:t>
            </w:r>
            <w:r w:rsidRPr="00B218EE">
              <w:rPr>
                <w:rStyle w:val="af1"/>
                <w:rFonts w:hint="eastAsia"/>
                <w:noProof/>
              </w:rPr>
              <w:t>平衡機制</w:t>
            </w:r>
            <w:r>
              <w:rPr>
                <w:noProof/>
                <w:webHidden/>
              </w:rPr>
              <w:tab/>
            </w:r>
            <w:r>
              <w:rPr>
                <w:noProof/>
                <w:webHidden/>
              </w:rPr>
              <w:fldChar w:fldCharType="begin"/>
            </w:r>
            <w:r>
              <w:rPr>
                <w:noProof/>
                <w:webHidden/>
              </w:rPr>
              <w:instrText xml:space="preserve"> PAGEREF _Toc199885032 \h </w:instrText>
            </w:r>
            <w:r>
              <w:rPr>
                <w:noProof/>
                <w:webHidden/>
              </w:rPr>
            </w:r>
            <w:r>
              <w:rPr>
                <w:noProof/>
                <w:webHidden/>
              </w:rPr>
              <w:fldChar w:fldCharType="separate"/>
            </w:r>
            <w:r>
              <w:rPr>
                <w:noProof/>
                <w:webHidden/>
              </w:rPr>
              <w:t>61</w:t>
            </w:r>
            <w:r>
              <w:rPr>
                <w:noProof/>
                <w:webHidden/>
              </w:rPr>
              <w:fldChar w:fldCharType="end"/>
            </w:r>
          </w:hyperlink>
        </w:p>
        <w:p w14:paraId="4F9F4226" w14:textId="7CDF18D7" w:rsidR="000D2C1B" w:rsidRDefault="000D2C1B">
          <w:pPr>
            <w:pStyle w:val="31"/>
            <w:tabs>
              <w:tab w:val="right" w:leader="dot" w:pos="8296"/>
            </w:tabs>
            <w:ind w:firstLine="480"/>
            <w:rPr>
              <w:rFonts w:asciiTheme="minorHAnsi" w:eastAsiaTheme="minorEastAsia" w:hAnsiTheme="minorHAnsi"/>
              <w:noProof/>
            </w:rPr>
          </w:pPr>
          <w:hyperlink w:anchor="_Toc199885033" w:history="1">
            <w:r w:rsidRPr="00B218EE">
              <w:rPr>
                <w:rStyle w:val="af1"/>
                <w:noProof/>
              </w:rPr>
              <w:t xml:space="preserve">5.2.7 </w:t>
            </w:r>
            <w:r w:rsidRPr="00B218EE">
              <w:rPr>
                <w:rStyle w:val="af1"/>
                <w:rFonts w:hint="eastAsia"/>
                <w:noProof/>
              </w:rPr>
              <w:t>數位創新結果</w:t>
            </w:r>
            <w:r>
              <w:rPr>
                <w:noProof/>
                <w:webHidden/>
              </w:rPr>
              <w:tab/>
            </w:r>
            <w:r>
              <w:rPr>
                <w:noProof/>
                <w:webHidden/>
              </w:rPr>
              <w:fldChar w:fldCharType="begin"/>
            </w:r>
            <w:r>
              <w:rPr>
                <w:noProof/>
                <w:webHidden/>
              </w:rPr>
              <w:instrText xml:space="preserve"> PAGEREF _Toc199885033 \h </w:instrText>
            </w:r>
            <w:r>
              <w:rPr>
                <w:noProof/>
                <w:webHidden/>
              </w:rPr>
            </w:r>
            <w:r>
              <w:rPr>
                <w:noProof/>
                <w:webHidden/>
              </w:rPr>
              <w:fldChar w:fldCharType="separate"/>
            </w:r>
            <w:r>
              <w:rPr>
                <w:noProof/>
                <w:webHidden/>
              </w:rPr>
              <w:t>62</w:t>
            </w:r>
            <w:r>
              <w:rPr>
                <w:noProof/>
                <w:webHidden/>
              </w:rPr>
              <w:fldChar w:fldCharType="end"/>
            </w:r>
          </w:hyperlink>
        </w:p>
        <w:p w14:paraId="2BB99CB9" w14:textId="581F964D" w:rsidR="000D2C1B" w:rsidRDefault="000D2C1B">
          <w:pPr>
            <w:pStyle w:val="21"/>
            <w:tabs>
              <w:tab w:val="right" w:leader="dot" w:pos="8296"/>
            </w:tabs>
            <w:ind w:firstLine="480"/>
            <w:rPr>
              <w:rFonts w:asciiTheme="minorHAnsi" w:eastAsiaTheme="minorEastAsia" w:hAnsiTheme="minorHAnsi"/>
              <w:noProof/>
            </w:rPr>
          </w:pPr>
          <w:hyperlink w:anchor="_Toc199885034" w:history="1">
            <w:r w:rsidRPr="00B218EE">
              <w:rPr>
                <w:rStyle w:val="af1"/>
                <w:rFonts w:hint="eastAsia"/>
                <w:noProof/>
              </w:rPr>
              <w:t>第一階段個案分析表</w:t>
            </w:r>
            <w:r>
              <w:rPr>
                <w:noProof/>
                <w:webHidden/>
              </w:rPr>
              <w:tab/>
            </w:r>
            <w:r>
              <w:rPr>
                <w:noProof/>
                <w:webHidden/>
              </w:rPr>
              <w:fldChar w:fldCharType="begin"/>
            </w:r>
            <w:r>
              <w:rPr>
                <w:noProof/>
                <w:webHidden/>
              </w:rPr>
              <w:instrText xml:space="preserve"> PAGEREF _Toc199885034 \h </w:instrText>
            </w:r>
            <w:r>
              <w:rPr>
                <w:noProof/>
                <w:webHidden/>
              </w:rPr>
            </w:r>
            <w:r>
              <w:rPr>
                <w:noProof/>
                <w:webHidden/>
              </w:rPr>
              <w:fldChar w:fldCharType="separate"/>
            </w:r>
            <w:r>
              <w:rPr>
                <w:noProof/>
                <w:webHidden/>
              </w:rPr>
              <w:t>64</w:t>
            </w:r>
            <w:r>
              <w:rPr>
                <w:noProof/>
                <w:webHidden/>
              </w:rPr>
              <w:fldChar w:fldCharType="end"/>
            </w:r>
          </w:hyperlink>
        </w:p>
        <w:p w14:paraId="0ABE34C9" w14:textId="01DF70BA" w:rsidR="000D2C1B" w:rsidRDefault="000D2C1B">
          <w:pPr>
            <w:pStyle w:val="21"/>
            <w:tabs>
              <w:tab w:val="right" w:leader="dot" w:pos="8296"/>
            </w:tabs>
            <w:ind w:firstLine="480"/>
            <w:rPr>
              <w:rFonts w:asciiTheme="minorHAnsi" w:eastAsiaTheme="minorEastAsia" w:hAnsiTheme="minorHAnsi"/>
              <w:noProof/>
            </w:rPr>
          </w:pPr>
          <w:hyperlink w:anchor="_Toc199885035" w:history="1">
            <w:r w:rsidRPr="00B218EE">
              <w:rPr>
                <w:rStyle w:val="af1"/>
                <w:noProof/>
              </w:rPr>
              <w:t xml:space="preserve">5.3 </w:t>
            </w:r>
            <w:r w:rsidRPr="00B218EE">
              <w:rPr>
                <w:rStyle w:val="af1"/>
                <w:rFonts w:hint="eastAsia"/>
                <w:noProof/>
              </w:rPr>
              <w:t>第二階段：資安與私有</w:t>
            </w:r>
            <w:r>
              <w:rPr>
                <w:noProof/>
                <w:webHidden/>
              </w:rPr>
              <w:tab/>
            </w:r>
            <w:r>
              <w:rPr>
                <w:noProof/>
                <w:webHidden/>
              </w:rPr>
              <w:fldChar w:fldCharType="begin"/>
            </w:r>
            <w:r>
              <w:rPr>
                <w:noProof/>
                <w:webHidden/>
              </w:rPr>
              <w:instrText xml:space="preserve"> PAGEREF _Toc199885035 \h </w:instrText>
            </w:r>
            <w:r>
              <w:rPr>
                <w:noProof/>
                <w:webHidden/>
              </w:rPr>
            </w:r>
            <w:r>
              <w:rPr>
                <w:noProof/>
                <w:webHidden/>
              </w:rPr>
              <w:fldChar w:fldCharType="separate"/>
            </w:r>
            <w:r>
              <w:rPr>
                <w:noProof/>
                <w:webHidden/>
              </w:rPr>
              <w:t>65</w:t>
            </w:r>
            <w:r>
              <w:rPr>
                <w:noProof/>
                <w:webHidden/>
              </w:rPr>
              <w:fldChar w:fldCharType="end"/>
            </w:r>
          </w:hyperlink>
        </w:p>
        <w:p w14:paraId="3DFBB2C0" w14:textId="79E5B5C0" w:rsidR="000D2C1B" w:rsidRDefault="000D2C1B">
          <w:pPr>
            <w:pStyle w:val="31"/>
            <w:tabs>
              <w:tab w:val="right" w:leader="dot" w:pos="8296"/>
            </w:tabs>
            <w:ind w:firstLine="480"/>
            <w:rPr>
              <w:rFonts w:asciiTheme="minorHAnsi" w:eastAsiaTheme="minorEastAsia" w:hAnsiTheme="minorHAnsi"/>
              <w:noProof/>
            </w:rPr>
          </w:pPr>
          <w:hyperlink w:anchor="_Toc199885036" w:history="1">
            <w:r w:rsidRPr="00B218EE">
              <w:rPr>
                <w:rStyle w:val="af1"/>
                <w:noProof/>
              </w:rPr>
              <w:t xml:space="preserve">5.3.1 </w:t>
            </w:r>
            <w:r w:rsidRPr="00B218EE">
              <w:rPr>
                <w:rStyle w:val="af1"/>
                <w:rFonts w:hint="eastAsia"/>
                <w:noProof/>
              </w:rPr>
              <w:t>產業需求</w:t>
            </w:r>
            <w:r>
              <w:rPr>
                <w:noProof/>
                <w:webHidden/>
              </w:rPr>
              <w:tab/>
            </w:r>
            <w:r>
              <w:rPr>
                <w:noProof/>
                <w:webHidden/>
              </w:rPr>
              <w:fldChar w:fldCharType="begin"/>
            </w:r>
            <w:r>
              <w:rPr>
                <w:noProof/>
                <w:webHidden/>
              </w:rPr>
              <w:instrText xml:space="preserve"> PAGEREF _Toc199885036 \h </w:instrText>
            </w:r>
            <w:r>
              <w:rPr>
                <w:noProof/>
                <w:webHidden/>
              </w:rPr>
            </w:r>
            <w:r>
              <w:rPr>
                <w:noProof/>
                <w:webHidden/>
              </w:rPr>
              <w:fldChar w:fldCharType="separate"/>
            </w:r>
            <w:r>
              <w:rPr>
                <w:noProof/>
                <w:webHidden/>
              </w:rPr>
              <w:t>65</w:t>
            </w:r>
            <w:r>
              <w:rPr>
                <w:noProof/>
                <w:webHidden/>
              </w:rPr>
              <w:fldChar w:fldCharType="end"/>
            </w:r>
          </w:hyperlink>
        </w:p>
        <w:p w14:paraId="7C053E46" w14:textId="023F1FE9" w:rsidR="000D2C1B" w:rsidRDefault="000D2C1B">
          <w:pPr>
            <w:pStyle w:val="31"/>
            <w:tabs>
              <w:tab w:val="right" w:leader="dot" w:pos="8296"/>
            </w:tabs>
            <w:ind w:firstLine="480"/>
            <w:rPr>
              <w:rFonts w:asciiTheme="minorHAnsi" w:eastAsiaTheme="minorEastAsia" w:hAnsiTheme="minorHAnsi"/>
              <w:noProof/>
            </w:rPr>
          </w:pPr>
          <w:hyperlink w:anchor="_Toc199885037" w:history="1">
            <w:r w:rsidRPr="00B218EE">
              <w:rPr>
                <w:rStyle w:val="af1"/>
                <w:noProof/>
              </w:rPr>
              <w:t xml:space="preserve">5.3.2 </w:t>
            </w:r>
            <w:r w:rsidRPr="00B218EE">
              <w:rPr>
                <w:rStyle w:val="af1"/>
                <w:rFonts w:hint="eastAsia"/>
                <w:noProof/>
              </w:rPr>
              <w:t>企業能力</w:t>
            </w:r>
            <w:r>
              <w:rPr>
                <w:noProof/>
                <w:webHidden/>
              </w:rPr>
              <w:tab/>
            </w:r>
            <w:r>
              <w:rPr>
                <w:noProof/>
                <w:webHidden/>
              </w:rPr>
              <w:fldChar w:fldCharType="begin"/>
            </w:r>
            <w:r>
              <w:rPr>
                <w:noProof/>
                <w:webHidden/>
              </w:rPr>
              <w:instrText xml:space="preserve"> PAGEREF _Toc199885037 \h </w:instrText>
            </w:r>
            <w:r>
              <w:rPr>
                <w:noProof/>
                <w:webHidden/>
              </w:rPr>
            </w:r>
            <w:r>
              <w:rPr>
                <w:noProof/>
                <w:webHidden/>
              </w:rPr>
              <w:fldChar w:fldCharType="separate"/>
            </w:r>
            <w:r>
              <w:rPr>
                <w:noProof/>
                <w:webHidden/>
              </w:rPr>
              <w:t>66</w:t>
            </w:r>
            <w:r>
              <w:rPr>
                <w:noProof/>
                <w:webHidden/>
              </w:rPr>
              <w:fldChar w:fldCharType="end"/>
            </w:r>
          </w:hyperlink>
        </w:p>
        <w:p w14:paraId="7032EB0E" w14:textId="0BA02FCD" w:rsidR="000D2C1B" w:rsidRDefault="000D2C1B">
          <w:pPr>
            <w:pStyle w:val="31"/>
            <w:tabs>
              <w:tab w:val="left" w:pos="2220"/>
              <w:tab w:val="right" w:leader="dot" w:pos="8296"/>
            </w:tabs>
            <w:ind w:firstLine="480"/>
            <w:rPr>
              <w:rFonts w:asciiTheme="minorHAnsi" w:eastAsiaTheme="minorEastAsia" w:hAnsiTheme="minorHAnsi"/>
              <w:noProof/>
            </w:rPr>
          </w:pPr>
          <w:hyperlink w:anchor="_Toc199885038" w:history="1">
            <w:r w:rsidRPr="00B218EE">
              <w:rPr>
                <w:rStyle w:val="af1"/>
                <w:noProof/>
              </w:rPr>
              <w:t>5.3.3</w:t>
            </w:r>
            <w:r>
              <w:rPr>
                <w:rFonts w:asciiTheme="minorHAnsi" w:eastAsiaTheme="minorEastAsia" w:hAnsiTheme="minorHAnsi"/>
                <w:noProof/>
              </w:rPr>
              <w:tab/>
            </w:r>
            <w:r w:rsidRPr="00B218EE">
              <w:rPr>
                <w:rStyle w:val="af1"/>
                <w:rFonts w:hint="eastAsia"/>
                <w:noProof/>
              </w:rPr>
              <w:t>探索可供性</w:t>
            </w:r>
            <w:r>
              <w:rPr>
                <w:noProof/>
                <w:webHidden/>
              </w:rPr>
              <w:tab/>
            </w:r>
            <w:r>
              <w:rPr>
                <w:noProof/>
                <w:webHidden/>
              </w:rPr>
              <w:fldChar w:fldCharType="begin"/>
            </w:r>
            <w:r>
              <w:rPr>
                <w:noProof/>
                <w:webHidden/>
              </w:rPr>
              <w:instrText xml:space="preserve"> PAGEREF _Toc199885038 \h </w:instrText>
            </w:r>
            <w:r>
              <w:rPr>
                <w:noProof/>
                <w:webHidden/>
              </w:rPr>
            </w:r>
            <w:r>
              <w:rPr>
                <w:noProof/>
                <w:webHidden/>
              </w:rPr>
              <w:fldChar w:fldCharType="separate"/>
            </w:r>
            <w:r>
              <w:rPr>
                <w:noProof/>
                <w:webHidden/>
              </w:rPr>
              <w:t>67</w:t>
            </w:r>
            <w:r>
              <w:rPr>
                <w:noProof/>
                <w:webHidden/>
              </w:rPr>
              <w:fldChar w:fldCharType="end"/>
            </w:r>
          </w:hyperlink>
        </w:p>
        <w:p w14:paraId="6C705A04" w14:textId="612E57FD" w:rsidR="000D2C1B" w:rsidRDefault="000D2C1B">
          <w:pPr>
            <w:pStyle w:val="31"/>
            <w:tabs>
              <w:tab w:val="right" w:leader="dot" w:pos="8296"/>
            </w:tabs>
            <w:ind w:firstLine="480"/>
            <w:rPr>
              <w:rFonts w:asciiTheme="minorHAnsi" w:eastAsiaTheme="minorEastAsia" w:hAnsiTheme="minorHAnsi"/>
              <w:noProof/>
            </w:rPr>
          </w:pPr>
          <w:hyperlink w:anchor="_Toc199885039" w:history="1">
            <w:r w:rsidRPr="00B218EE">
              <w:rPr>
                <w:rStyle w:val="af1"/>
                <w:noProof/>
              </w:rPr>
              <w:t xml:space="preserve">5.3.4 </w:t>
            </w:r>
            <w:r w:rsidRPr="00B218EE">
              <w:rPr>
                <w:rStyle w:val="af1"/>
                <w:rFonts w:hint="eastAsia"/>
                <w:noProof/>
              </w:rPr>
              <w:t>深耕運用</w:t>
            </w:r>
            <w:r>
              <w:rPr>
                <w:noProof/>
                <w:webHidden/>
              </w:rPr>
              <w:tab/>
            </w:r>
            <w:r>
              <w:rPr>
                <w:noProof/>
                <w:webHidden/>
              </w:rPr>
              <w:fldChar w:fldCharType="begin"/>
            </w:r>
            <w:r>
              <w:rPr>
                <w:noProof/>
                <w:webHidden/>
              </w:rPr>
              <w:instrText xml:space="preserve"> PAGEREF _Toc199885039 \h </w:instrText>
            </w:r>
            <w:r>
              <w:rPr>
                <w:noProof/>
                <w:webHidden/>
              </w:rPr>
            </w:r>
            <w:r>
              <w:rPr>
                <w:noProof/>
                <w:webHidden/>
              </w:rPr>
              <w:fldChar w:fldCharType="separate"/>
            </w:r>
            <w:r>
              <w:rPr>
                <w:noProof/>
                <w:webHidden/>
              </w:rPr>
              <w:t>68</w:t>
            </w:r>
            <w:r>
              <w:rPr>
                <w:noProof/>
                <w:webHidden/>
              </w:rPr>
              <w:fldChar w:fldCharType="end"/>
            </w:r>
          </w:hyperlink>
        </w:p>
        <w:p w14:paraId="2D3A34E1" w14:textId="7648ADF5" w:rsidR="000D2C1B" w:rsidRDefault="000D2C1B">
          <w:pPr>
            <w:pStyle w:val="31"/>
            <w:tabs>
              <w:tab w:val="right" w:leader="dot" w:pos="8296"/>
            </w:tabs>
            <w:ind w:firstLine="480"/>
            <w:rPr>
              <w:rFonts w:asciiTheme="minorHAnsi" w:eastAsiaTheme="minorEastAsia" w:hAnsiTheme="minorHAnsi"/>
              <w:noProof/>
            </w:rPr>
          </w:pPr>
          <w:hyperlink w:anchor="_Toc199885040" w:history="1">
            <w:r w:rsidRPr="00B218EE">
              <w:rPr>
                <w:rStyle w:val="af1"/>
                <w:noProof/>
              </w:rPr>
              <w:t xml:space="preserve">5.3.5 </w:t>
            </w:r>
            <w:r w:rsidRPr="00B218EE">
              <w:rPr>
                <w:rStyle w:val="af1"/>
                <w:rFonts w:hint="eastAsia"/>
                <w:noProof/>
              </w:rPr>
              <w:t>創新探索</w:t>
            </w:r>
            <w:r>
              <w:rPr>
                <w:noProof/>
                <w:webHidden/>
              </w:rPr>
              <w:tab/>
            </w:r>
            <w:r>
              <w:rPr>
                <w:noProof/>
                <w:webHidden/>
              </w:rPr>
              <w:fldChar w:fldCharType="begin"/>
            </w:r>
            <w:r>
              <w:rPr>
                <w:noProof/>
                <w:webHidden/>
              </w:rPr>
              <w:instrText xml:space="preserve"> PAGEREF _Toc199885040 \h </w:instrText>
            </w:r>
            <w:r>
              <w:rPr>
                <w:noProof/>
                <w:webHidden/>
              </w:rPr>
            </w:r>
            <w:r>
              <w:rPr>
                <w:noProof/>
                <w:webHidden/>
              </w:rPr>
              <w:fldChar w:fldCharType="separate"/>
            </w:r>
            <w:r>
              <w:rPr>
                <w:noProof/>
                <w:webHidden/>
              </w:rPr>
              <w:t>70</w:t>
            </w:r>
            <w:r>
              <w:rPr>
                <w:noProof/>
                <w:webHidden/>
              </w:rPr>
              <w:fldChar w:fldCharType="end"/>
            </w:r>
          </w:hyperlink>
        </w:p>
        <w:p w14:paraId="2D0B6518" w14:textId="74960FC3" w:rsidR="000D2C1B" w:rsidRDefault="000D2C1B">
          <w:pPr>
            <w:pStyle w:val="31"/>
            <w:tabs>
              <w:tab w:val="right" w:leader="dot" w:pos="8296"/>
            </w:tabs>
            <w:ind w:firstLine="480"/>
            <w:rPr>
              <w:rFonts w:asciiTheme="minorHAnsi" w:eastAsiaTheme="minorEastAsia" w:hAnsiTheme="minorHAnsi"/>
              <w:noProof/>
            </w:rPr>
          </w:pPr>
          <w:hyperlink w:anchor="_Toc199885041" w:history="1">
            <w:r w:rsidRPr="00B218EE">
              <w:rPr>
                <w:rStyle w:val="af1"/>
                <w:noProof/>
              </w:rPr>
              <w:t xml:space="preserve">5.3.6 </w:t>
            </w:r>
            <w:r w:rsidRPr="00B218EE">
              <w:rPr>
                <w:rStyle w:val="af1"/>
                <w:rFonts w:hint="eastAsia"/>
                <w:noProof/>
              </w:rPr>
              <w:t>平衡機制</w:t>
            </w:r>
            <w:r>
              <w:rPr>
                <w:noProof/>
                <w:webHidden/>
              </w:rPr>
              <w:tab/>
            </w:r>
            <w:r>
              <w:rPr>
                <w:noProof/>
                <w:webHidden/>
              </w:rPr>
              <w:fldChar w:fldCharType="begin"/>
            </w:r>
            <w:r>
              <w:rPr>
                <w:noProof/>
                <w:webHidden/>
              </w:rPr>
              <w:instrText xml:space="preserve"> PAGEREF _Toc199885041 \h </w:instrText>
            </w:r>
            <w:r>
              <w:rPr>
                <w:noProof/>
                <w:webHidden/>
              </w:rPr>
            </w:r>
            <w:r>
              <w:rPr>
                <w:noProof/>
                <w:webHidden/>
              </w:rPr>
              <w:fldChar w:fldCharType="separate"/>
            </w:r>
            <w:r>
              <w:rPr>
                <w:noProof/>
                <w:webHidden/>
              </w:rPr>
              <w:t>71</w:t>
            </w:r>
            <w:r>
              <w:rPr>
                <w:noProof/>
                <w:webHidden/>
              </w:rPr>
              <w:fldChar w:fldCharType="end"/>
            </w:r>
          </w:hyperlink>
        </w:p>
        <w:p w14:paraId="29321CE4" w14:textId="416C9792" w:rsidR="000D2C1B" w:rsidRDefault="000D2C1B">
          <w:pPr>
            <w:pStyle w:val="31"/>
            <w:tabs>
              <w:tab w:val="right" w:leader="dot" w:pos="8296"/>
            </w:tabs>
            <w:ind w:firstLine="480"/>
            <w:rPr>
              <w:rFonts w:asciiTheme="minorHAnsi" w:eastAsiaTheme="minorEastAsia" w:hAnsiTheme="minorHAnsi"/>
              <w:noProof/>
            </w:rPr>
          </w:pPr>
          <w:hyperlink w:anchor="_Toc199885042" w:history="1">
            <w:r w:rsidRPr="00B218EE">
              <w:rPr>
                <w:rStyle w:val="af1"/>
                <w:noProof/>
              </w:rPr>
              <w:t xml:space="preserve">5.3.7 </w:t>
            </w:r>
            <w:r w:rsidRPr="00B218EE">
              <w:rPr>
                <w:rStyle w:val="af1"/>
                <w:rFonts w:hint="eastAsia"/>
                <w:noProof/>
              </w:rPr>
              <w:t>數位創新結果</w:t>
            </w:r>
            <w:r>
              <w:rPr>
                <w:noProof/>
                <w:webHidden/>
              </w:rPr>
              <w:tab/>
            </w:r>
            <w:r>
              <w:rPr>
                <w:noProof/>
                <w:webHidden/>
              </w:rPr>
              <w:fldChar w:fldCharType="begin"/>
            </w:r>
            <w:r>
              <w:rPr>
                <w:noProof/>
                <w:webHidden/>
              </w:rPr>
              <w:instrText xml:space="preserve"> PAGEREF _Toc199885042 \h </w:instrText>
            </w:r>
            <w:r>
              <w:rPr>
                <w:noProof/>
                <w:webHidden/>
              </w:rPr>
            </w:r>
            <w:r>
              <w:rPr>
                <w:noProof/>
                <w:webHidden/>
              </w:rPr>
              <w:fldChar w:fldCharType="separate"/>
            </w:r>
            <w:r>
              <w:rPr>
                <w:noProof/>
                <w:webHidden/>
              </w:rPr>
              <w:t>72</w:t>
            </w:r>
            <w:r>
              <w:rPr>
                <w:noProof/>
                <w:webHidden/>
              </w:rPr>
              <w:fldChar w:fldCharType="end"/>
            </w:r>
          </w:hyperlink>
        </w:p>
        <w:p w14:paraId="028B2223" w14:textId="4E14EDB7" w:rsidR="000D2C1B" w:rsidRDefault="000D2C1B">
          <w:pPr>
            <w:pStyle w:val="21"/>
            <w:tabs>
              <w:tab w:val="right" w:leader="dot" w:pos="8296"/>
            </w:tabs>
            <w:ind w:firstLine="480"/>
            <w:rPr>
              <w:rFonts w:asciiTheme="minorHAnsi" w:eastAsiaTheme="minorEastAsia" w:hAnsiTheme="minorHAnsi"/>
              <w:noProof/>
            </w:rPr>
          </w:pPr>
          <w:hyperlink w:anchor="_Toc199885043" w:history="1">
            <w:r w:rsidRPr="00B218EE">
              <w:rPr>
                <w:rStyle w:val="af1"/>
                <w:rFonts w:hint="eastAsia"/>
                <w:noProof/>
              </w:rPr>
              <w:t>第二階段個案分析表</w:t>
            </w:r>
            <w:r>
              <w:rPr>
                <w:noProof/>
                <w:webHidden/>
              </w:rPr>
              <w:tab/>
            </w:r>
            <w:r>
              <w:rPr>
                <w:noProof/>
                <w:webHidden/>
              </w:rPr>
              <w:fldChar w:fldCharType="begin"/>
            </w:r>
            <w:r>
              <w:rPr>
                <w:noProof/>
                <w:webHidden/>
              </w:rPr>
              <w:instrText xml:space="preserve"> PAGEREF _Toc199885043 \h </w:instrText>
            </w:r>
            <w:r>
              <w:rPr>
                <w:noProof/>
                <w:webHidden/>
              </w:rPr>
            </w:r>
            <w:r>
              <w:rPr>
                <w:noProof/>
                <w:webHidden/>
              </w:rPr>
              <w:fldChar w:fldCharType="separate"/>
            </w:r>
            <w:r>
              <w:rPr>
                <w:noProof/>
                <w:webHidden/>
              </w:rPr>
              <w:t>74</w:t>
            </w:r>
            <w:r>
              <w:rPr>
                <w:noProof/>
                <w:webHidden/>
              </w:rPr>
              <w:fldChar w:fldCharType="end"/>
            </w:r>
          </w:hyperlink>
        </w:p>
        <w:p w14:paraId="2EA93AE2" w14:textId="09574984" w:rsidR="000D2C1B" w:rsidRDefault="000D2C1B">
          <w:pPr>
            <w:pStyle w:val="21"/>
            <w:tabs>
              <w:tab w:val="right" w:leader="dot" w:pos="8296"/>
            </w:tabs>
            <w:ind w:firstLine="480"/>
            <w:rPr>
              <w:rFonts w:asciiTheme="minorHAnsi" w:eastAsiaTheme="minorEastAsia" w:hAnsiTheme="minorHAnsi"/>
              <w:noProof/>
            </w:rPr>
          </w:pPr>
          <w:hyperlink w:anchor="_Toc199885044" w:history="1">
            <w:r w:rsidRPr="00B218EE">
              <w:rPr>
                <w:rStyle w:val="af1"/>
                <w:noProof/>
              </w:rPr>
              <w:t xml:space="preserve">5.4 </w:t>
            </w:r>
            <w:r w:rsidRPr="00B218EE">
              <w:rPr>
                <w:rStyle w:val="af1"/>
                <w:rFonts w:hint="eastAsia"/>
                <w:noProof/>
              </w:rPr>
              <w:t>第三階段：銷售與推廣</w:t>
            </w:r>
            <w:r>
              <w:rPr>
                <w:noProof/>
                <w:webHidden/>
              </w:rPr>
              <w:tab/>
            </w:r>
            <w:r>
              <w:rPr>
                <w:noProof/>
                <w:webHidden/>
              </w:rPr>
              <w:fldChar w:fldCharType="begin"/>
            </w:r>
            <w:r>
              <w:rPr>
                <w:noProof/>
                <w:webHidden/>
              </w:rPr>
              <w:instrText xml:space="preserve"> PAGEREF _Toc199885044 \h </w:instrText>
            </w:r>
            <w:r>
              <w:rPr>
                <w:noProof/>
                <w:webHidden/>
              </w:rPr>
            </w:r>
            <w:r>
              <w:rPr>
                <w:noProof/>
                <w:webHidden/>
              </w:rPr>
              <w:fldChar w:fldCharType="separate"/>
            </w:r>
            <w:r>
              <w:rPr>
                <w:noProof/>
                <w:webHidden/>
              </w:rPr>
              <w:t>75</w:t>
            </w:r>
            <w:r>
              <w:rPr>
                <w:noProof/>
                <w:webHidden/>
              </w:rPr>
              <w:fldChar w:fldCharType="end"/>
            </w:r>
          </w:hyperlink>
        </w:p>
        <w:p w14:paraId="2D44C35A" w14:textId="0337E90E" w:rsidR="000D2C1B" w:rsidRDefault="000D2C1B">
          <w:pPr>
            <w:pStyle w:val="31"/>
            <w:tabs>
              <w:tab w:val="right" w:leader="dot" w:pos="8296"/>
            </w:tabs>
            <w:ind w:firstLine="480"/>
            <w:rPr>
              <w:rFonts w:asciiTheme="minorHAnsi" w:eastAsiaTheme="minorEastAsia" w:hAnsiTheme="minorHAnsi"/>
              <w:noProof/>
            </w:rPr>
          </w:pPr>
          <w:hyperlink w:anchor="_Toc199885045" w:history="1">
            <w:r w:rsidRPr="00B218EE">
              <w:rPr>
                <w:rStyle w:val="af1"/>
                <w:noProof/>
              </w:rPr>
              <w:t xml:space="preserve">5.4.1 </w:t>
            </w:r>
            <w:r w:rsidRPr="00B218EE">
              <w:rPr>
                <w:rStyle w:val="af1"/>
                <w:rFonts w:hint="eastAsia"/>
                <w:noProof/>
              </w:rPr>
              <w:t>產業需求</w:t>
            </w:r>
            <w:r>
              <w:rPr>
                <w:noProof/>
                <w:webHidden/>
              </w:rPr>
              <w:tab/>
            </w:r>
            <w:r>
              <w:rPr>
                <w:noProof/>
                <w:webHidden/>
              </w:rPr>
              <w:fldChar w:fldCharType="begin"/>
            </w:r>
            <w:r>
              <w:rPr>
                <w:noProof/>
                <w:webHidden/>
              </w:rPr>
              <w:instrText xml:space="preserve"> PAGEREF _Toc199885045 \h </w:instrText>
            </w:r>
            <w:r>
              <w:rPr>
                <w:noProof/>
                <w:webHidden/>
              </w:rPr>
            </w:r>
            <w:r>
              <w:rPr>
                <w:noProof/>
                <w:webHidden/>
              </w:rPr>
              <w:fldChar w:fldCharType="separate"/>
            </w:r>
            <w:r>
              <w:rPr>
                <w:noProof/>
                <w:webHidden/>
              </w:rPr>
              <w:t>75</w:t>
            </w:r>
            <w:r>
              <w:rPr>
                <w:noProof/>
                <w:webHidden/>
              </w:rPr>
              <w:fldChar w:fldCharType="end"/>
            </w:r>
          </w:hyperlink>
        </w:p>
        <w:p w14:paraId="4207169B" w14:textId="455C8281" w:rsidR="000D2C1B" w:rsidRDefault="000D2C1B">
          <w:pPr>
            <w:pStyle w:val="31"/>
            <w:tabs>
              <w:tab w:val="right" w:leader="dot" w:pos="8296"/>
            </w:tabs>
            <w:ind w:firstLine="480"/>
            <w:rPr>
              <w:rFonts w:asciiTheme="minorHAnsi" w:eastAsiaTheme="minorEastAsia" w:hAnsiTheme="minorHAnsi"/>
              <w:noProof/>
            </w:rPr>
          </w:pPr>
          <w:hyperlink w:anchor="_Toc199885046" w:history="1">
            <w:r w:rsidRPr="00B218EE">
              <w:rPr>
                <w:rStyle w:val="af1"/>
                <w:noProof/>
              </w:rPr>
              <w:t xml:space="preserve">5.4.2 </w:t>
            </w:r>
            <w:r w:rsidRPr="00B218EE">
              <w:rPr>
                <w:rStyle w:val="af1"/>
                <w:rFonts w:hint="eastAsia"/>
                <w:noProof/>
              </w:rPr>
              <w:t>企業能力</w:t>
            </w:r>
            <w:r>
              <w:rPr>
                <w:noProof/>
                <w:webHidden/>
              </w:rPr>
              <w:tab/>
            </w:r>
            <w:r>
              <w:rPr>
                <w:noProof/>
                <w:webHidden/>
              </w:rPr>
              <w:fldChar w:fldCharType="begin"/>
            </w:r>
            <w:r>
              <w:rPr>
                <w:noProof/>
                <w:webHidden/>
              </w:rPr>
              <w:instrText xml:space="preserve"> PAGEREF _Toc199885046 \h </w:instrText>
            </w:r>
            <w:r>
              <w:rPr>
                <w:noProof/>
                <w:webHidden/>
              </w:rPr>
            </w:r>
            <w:r>
              <w:rPr>
                <w:noProof/>
                <w:webHidden/>
              </w:rPr>
              <w:fldChar w:fldCharType="separate"/>
            </w:r>
            <w:r>
              <w:rPr>
                <w:noProof/>
                <w:webHidden/>
              </w:rPr>
              <w:t>76</w:t>
            </w:r>
            <w:r>
              <w:rPr>
                <w:noProof/>
                <w:webHidden/>
              </w:rPr>
              <w:fldChar w:fldCharType="end"/>
            </w:r>
          </w:hyperlink>
        </w:p>
        <w:p w14:paraId="24FB1A04" w14:textId="7F08D360" w:rsidR="000D2C1B" w:rsidRDefault="000D2C1B">
          <w:pPr>
            <w:pStyle w:val="31"/>
            <w:tabs>
              <w:tab w:val="right" w:leader="dot" w:pos="8296"/>
            </w:tabs>
            <w:ind w:firstLine="480"/>
            <w:rPr>
              <w:rFonts w:asciiTheme="minorHAnsi" w:eastAsiaTheme="minorEastAsia" w:hAnsiTheme="minorHAnsi"/>
              <w:noProof/>
            </w:rPr>
          </w:pPr>
          <w:hyperlink w:anchor="_Toc199885047" w:history="1">
            <w:r w:rsidRPr="00B218EE">
              <w:rPr>
                <w:rStyle w:val="af1"/>
                <w:noProof/>
              </w:rPr>
              <w:t xml:space="preserve">5.4.3 </w:t>
            </w:r>
            <w:r w:rsidRPr="00B218EE">
              <w:rPr>
                <w:rStyle w:val="af1"/>
                <w:rFonts w:hint="eastAsia"/>
                <w:noProof/>
              </w:rPr>
              <w:t>探索可供性</w:t>
            </w:r>
            <w:r>
              <w:rPr>
                <w:noProof/>
                <w:webHidden/>
              </w:rPr>
              <w:tab/>
            </w:r>
            <w:r>
              <w:rPr>
                <w:noProof/>
                <w:webHidden/>
              </w:rPr>
              <w:fldChar w:fldCharType="begin"/>
            </w:r>
            <w:r>
              <w:rPr>
                <w:noProof/>
                <w:webHidden/>
              </w:rPr>
              <w:instrText xml:space="preserve"> PAGEREF _Toc199885047 \h </w:instrText>
            </w:r>
            <w:r>
              <w:rPr>
                <w:noProof/>
                <w:webHidden/>
              </w:rPr>
            </w:r>
            <w:r>
              <w:rPr>
                <w:noProof/>
                <w:webHidden/>
              </w:rPr>
              <w:fldChar w:fldCharType="separate"/>
            </w:r>
            <w:r>
              <w:rPr>
                <w:noProof/>
                <w:webHidden/>
              </w:rPr>
              <w:t>77</w:t>
            </w:r>
            <w:r>
              <w:rPr>
                <w:noProof/>
                <w:webHidden/>
              </w:rPr>
              <w:fldChar w:fldCharType="end"/>
            </w:r>
          </w:hyperlink>
        </w:p>
        <w:p w14:paraId="5021DFE6" w14:textId="3183A8F2" w:rsidR="000D2C1B" w:rsidRDefault="000D2C1B">
          <w:pPr>
            <w:pStyle w:val="31"/>
            <w:tabs>
              <w:tab w:val="right" w:leader="dot" w:pos="8296"/>
            </w:tabs>
            <w:ind w:firstLine="480"/>
            <w:rPr>
              <w:rFonts w:asciiTheme="minorHAnsi" w:eastAsiaTheme="minorEastAsia" w:hAnsiTheme="minorHAnsi"/>
              <w:noProof/>
            </w:rPr>
          </w:pPr>
          <w:hyperlink w:anchor="_Toc199885048" w:history="1">
            <w:r w:rsidRPr="00B218EE">
              <w:rPr>
                <w:rStyle w:val="af1"/>
                <w:noProof/>
              </w:rPr>
              <w:t xml:space="preserve">5.4.4 </w:t>
            </w:r>
            <w:r w:rsidRPr="00B218EE">
              <w:rPr>
                <w:rStyle w:val="af1"/>
                <w:rFonts w:hint="eastAsia"/>
                <w:noProof/>
              </w:rPr>
              <w:t>深耕運用</w:t>
            </w:r>
            <w:r>
              <w:rPr>
                <w:noProof/>
                <w:webHidden/>
              </w:rPr>
              <w:tab/>
            </w:r>
            <w:r>
              <w:rPr>
                <w:noProof/>
                <w:webHidden/>
              </w:rPr>
              <w:fldChar w:fldCharType="begin"/>
            </w:r>
            <w:r>
              <w:rPr>
                <w:noProof/>
                <w:webHidden/>
              </w:rPr>
              <w:instrText xml:space="preserve"> PAGEREF _Toc199885048 \h </w:instrText>
            </w:r>
            <w:r>
              <w:rPr>
                <w:noProof/>
                <w:webHidden/>
              </w:rPr>
            </w:r>
            <w:r>
              <w:rPr>
                <w:noProof/>
                <w:webHidden/>
              </w:rPr>
              <w:fldChar w:fldCharType="separate"/>
            </w:r>
            <w:r>
              <w:rPr>
                <w:noProof/>
                <w:webHidden/>
              </w:rPr>
              <w:t>79</w:t>
            </w:r>
            <w:r>
              <w:rPr>
                <w:noProof/>
                <w:webHidden/>
              </w:rPr>
              <w:fldChar w:fldCharType="end"/>
            </w:r>
          </w:hyperlink>
        </w:p>
        <w:p w14:paraId="3E97493B" w14:textId="2EDEEF82" w:rsidR="000D2C1B" w:rsidRDefault="000D2C1B">
          <w:pPr>
            <w:pStyle w:val="31"/>
            <w:tabs>
              <w:tab w:val="right" w:leader="dot" w:pos="8296"/>
            </w:tabs>
            <w:ind w:firstLine="480"/>
            <w:rPr>
              <w:rFonts w:asciiTheme="minorHAnsi" w:eastAsiaTheme="minorEastAsia" w:hAnsiTheme="minorHAnsi"/>
              <w:noProof/>
            </w:rPr>
          </w:pPr>
          <w:hyperlink w:anchor="_Toc199885049" w:history="1">
            <w:r w:rsidRPr="00B218EE">
              <w:rPr>
                <w:rStyle w:val="af1"/>
                <w:noProof/>
              </w:rPr>
              <w:t xml:space="preserve">5.4.5 </w:t>
            </w:r>
            <w:r w:rsidRPr="00B218EE">
              <w:rPr>
                <w:rStyle w:val="af1"/>
                <w:rFonts w:hint="eastAsia"/>
                <w:noProof/>
              </w:rPr>
              <w:t>創新探索</w:t>
            </w:r>
            <w:r>
              <w:rPr>
                <w:noProof/>
                <w:webHidden/>
              </w:rPr>
              <w:tab/>
            </w:r>
            <w:r>
              <w:rPr>
                <w:noProof/>
                <w:webHidden/>
              </w:rPr>
              <w:fldChar w:fldCharType="begin"/>
            </w:r>
            <w:r>
              <w:rPr>
                <w:noProof/>
                <w:webHidden/>
              </w:rPr>
              <w:instrText xml:space="preserve"> PAGEREF _Toc199885049 \h </w:instrText>
            </w:r>
            <w:r>
              <w:rPr>
                <w:noProof/>
                <w:webHidden/>
              </w:rPr>
            </w:r>
            <w:r>
              <w:rPr>
                <w:noProof/>
                <w:webHidden/>
              </w:rPr>
              <w:fldChar w:fldCharType="separate"/>
            </w:r>
            <w:r>
              <w:rPr>
                <w:noProof/>
                <w:webHidden/>
              </w:rPr>
              <w:t>80</w:t>
            </w:r>
            <w:r>
              <w:rPr>
                <w:noProof/>
                <w:webHidden/>
              </w:rPr>
              <w:fldChar w:fldCharType="end"/>
            </w:r>
          </w:hyperlink>
        </w:p>
        <w:p w14:paraId="4CE12BA2" w14:textId="721D7D11" w:rsidR="000D2C1B" w:rsidRDefault="000D2C1B">
          <w:pPr>
            <w:pStyle w:val="31"/>
            <w:tabs>
              <w:tab w:val="right" w:leader="dot" w:pos="8296"/>
            </w:tabs>
            <w:ind w:firstLine="480"/>
            <w:rPr>
              <w:rFonts w:asciiTheme="minorHAnsi" w:eastAsiaTheme="minorEastAsia" w:hAnsiTheme="minorHAnsi"/>
              <w:noProof/>
            </w:rPr>
          </w:pPr>
          <w:hyperlink w:anchor="_Toc199885050" w:history="1">
            <w:r w:rsidRPr="00B218EE">
              <w:rPr>
                <w:rStyle w:val="af1"/>
                <w:noProof/>
              </w:rPr>
              <w:t xml:space="preserve">5.4.6 </w:t>
            </w:r>
            <w:r w:rsidRPr="00B218EE">
              <w:rPr>
                <w:rStyle w:val="af1"/>
                <w:rFonts w:hint="eastAsia"/>
                <w:noProof/>
              </w:rPr>
              <w:t>平衡機制</w:t>
            </w:r>
            <w:r>
              <w:rPr>
                <w:noProof/>
                <w:webHidden/>
              </w:rPr>
              <w:tab/>
            </w:r>
            <w:r>
              <w:rPr>
                <w:noProof/>
                <w:webHidden/>
              </w:rPr>
              <w:fldChar w:fldCharType="begin"/>
            </w:r>
            <w:r>
              <w:rPr>
                <w:noProof/>
                <w:webHidden/>
              </w:rPr>
              <w:instrText xml:space="preserve"> PAGEREF _Toc199885050 \h </w:instrText>
            </w:r>
            <w:r>
              <w:rPr>
                <w:noProof/>
                <w:webHidden/>
              </w:rPr>
            </w:r>
            <w:r>
              <w:rPr>
                <w:noProof/>
                <w:webHidden/>
              </w:rPr>
              <w:fldChar w:fldCharType="separate"/>
            </w:r>
            <w:r>
              <w:rPr>
                <w:noProof/>
                <w:webHidden/>
              </w:rPr>
              <w:t>81</w:t>
            </w:r>
            <w:r>
              <w:rPr>
                <w:noProof/>
                <w:webHidden/>
              </w:rPr>
              <w:fldChar w:fldCharType="end"/>
            </w:r>
          </w:hyperlink>
        </w:p>
        <w:p w14:paraId="7553BF76" w14:textId="5F278580" w:rsidR="000D2C1B" w:rsidRDefault="000D2C1B">
          <w:pPr>
            <w:pStyle w:val="31"/>
            <w:tabs>
              <w:tab w:val="right" w:leader="dot" w:pos="8296"/>
            </w:tabs>
            <w:ind w:firstLine="480"/>
            <w:rPr>
              <w:rFonts w:asciiTheme="minorHAnsi" w:eastAsiaTheme="minorEastAsia" w:hAnsiTheme="minorHAnsi"/>
              <w:noProof/>
            </w:rPr>
          </w:pPr>
          <w:hyperlink w:anchor="_Toc199885051" w:history="1">
            <w:r w:rsidRPr="00B218EE">
              <w:rPr>
                <w:rStyle w:val="af1"/>
                <w:noProof/>
              </w:rPr>
              <w:t xml:space="preserve">5.4.7 </w:t>
            </w:r>
            <w:r w:rsidRPr="00B218EE">
              <w:rPr>
                <w:rStyle w:val="af1"/>
                <w:rFonts w:hint="eastAsia"/>
                <w:noProof/>
              </w:rPr>
              <w:t>數位創新結果</w:t>
            </w:r>
            <w:r>
              <w:rPr>
                <w:noProof/>
                <w:webHidden/>
              </w:rPr>
              <w:tab/>
            </w:r>
            <w:r>
              <w:rPr>
                <w:noProof/>
                <w:webHidden/>
              </w:rPr>
              <w:fldChar w:fldCharType="begin"/>
            </w:r>
            <w:r>
              <w:rPr>
                <w:noProof/>
                <w:webHidden/>
              </w:rPr>
              <w:instrText xml:space="preserve"> PAGEREF _Toc199885051 \h </w:instrText>
            </w:r>
            <w:r>
              <w:rPr>
                <w:noProof/>
                <w:webHidden/>
              </w:rPr>
            </w:r>
            <w:r>
              <w:rPr>
                <w:noProof/>
                <w:webHidden/>
              </w:rPr>
              <w:fldChar w:fldCharType="separate"/>
            </w:r>
            <w:r>
              <w:rPr>
                <w:noProof/>
                <w:webHidden/>
              </w:rPr>
              <w:t>82</w:t>
            </w:r>
            <w:r>
              <w:rPr>
                <w:noProof/>
                <w:webHidden/>
              </w:rPr>
              <w:fldChar w:fldCharType="end"/>
            </w:r>
          </w:hyperlink>
        </w:p>
        <w:p w14:paraId="28E51B5D" w14:textId="5644A358" w:rsidR="000D2C1B" w:rsidRDefault="000D2C1B">
          <w:pPr>
            <w:pStyle w:val="21"/>
            <w:tabs>
              <w:tab w:val="right" w:leader="dot" w:pos="8296"/>
            </w:tabs>
            <w:ind w:firstLine="480"/>
            <w:rPr>
              <w:rFonts w:asciiTheme="minorHAnsi" w:eastAsiaTheme="minorEastAsia" w:hAnsiTheme="minorHAnsi"/>
              <w:noProof/>
            </w:rPr>
          </w:pPr>
          <w:hyperlink w:anchor="_Toc199885052" w:history="1">
            <w:r w:rsidRPr="00B218EE">
              <w:rPr>
                <w:rStyle w:val="af1"/>
                <w:rFonts w:hint="eastAsia"/>
                <w:noProof/>
              </w:rPr>
              <w:t>第三階段個案分析表</w:t>
            </w:r>
            <w:r>
              <w:rPr>
                <w:noProof/>
                <w:webHidden/>
              </w:rPr>
              <w:tab/>
            </w:r>
            <w:r>
              <w:rPr>
                <w:noProof/>
                <w:webHidden/>
              </w:rPr>
              <w:fldChar w:fldCharType="begin"/>
            </w:r>
            <w:r>
              <w:rPr>
                <w:noProof/>
                <w:webHidden/>
              </w:rPr>
              <w:instrText xml:space="preserve"> PAGEREF _Toc199885052 \h </w:instrText>
            </w:r>
            <w:r>
              <w:rPr>
                <w:noProof/>
                <w:webHidden/>
              </w:rPr>
            </w:r>
            <w:r>
              <w:rPr>
                <w:noProof/>
                <w:webHidden/>
              </w:rPr>
              <w:fldChar w:fldCharType="separate"/>
            </w:r>
            <w:r>
              <w:rPr>
                <w:noProof/>
                <w:webHidden/>
              </w:rPr>
              <w:t>84</w:t>
            </w:r>
            <w:r>
              <w:rPr>
                <w:noProof/>
                <w:webHidden/>
              </w:rPr>
              <w:fldChar w:fldCharType="end"/>
            </w:r>
          </w:hyperlink>
        </w:p>
        <w:p w14:paraId="78577E3F" w14:textId="579C4693" w:rsidR="000D2C1B" w:rsidRDefault="000D2C1B">
          <w:pPr>
            <w:pStyle w:val="21"/>
            <w:tabs>
              <w:tab w:val="right" w:leader="dot" w:pos="8296"/>
            </w:tabs>
            <w:ind w:firstLine="480"/>
            <w:rPr>
              <w:rFonts w:asciiTheme="minorHAnsi" w:eastAsiaTheme="minorEastAsia" w:hAnsiTheme="minorHAnsi"/>
              <w:noProof/>
            </w:rPr>
          </w:pPr>
          <w:hyperlink w:anchor="_Toc199885053" w:history="1">
            <w:r w:rsidRPr="00B218EE">
              <w:rPr>
                <w:rStyle w:val="af1"/>
                <w:noProof/>
              </w:rPr>
              <w:t xml:space="preserve">5.5 </w:t>
            </w:r>
            <w:r w:rsidRPr="00B218EE">
              <w:rPr>
                <w:rStyle w:val="af1"/>
                <w:rFonts w:hint="eastAsia"/>
                <w:noProof/>
              </w:rPr>
              <w:t>第四階段：多元新應用</w:t>
            </w:r>
            <w:r>
              <w:rPr>
                <w:noProof/>
                <w:webHidden/>
              </w:rPr>
              <w:tab/>
            </w:r>
            <w:r>
              <w:rPr>
                <w:noProof/>
                <w:webHidden/>
              </w:rPr>
              <w:fldChar w:fldCharType="begin"/>
            </w:r>
            <w:r>
              <w:rPr>
                <w:noProof/>
                <w:webHidden/>
              </w:rPr>
              <w:instrText xml:space="preserve"> PAGEREF _Toc199885053 \h </w:instrText>
            </w:r>
            <w:r>
              <w:rPr>
                <w:noProof/>
                <w:webHidden/>
              </w:rPr>
            </w:r>
            <w:r>
              <w:rPr>
                <w:noProof/>
                <w:webHidden/>
              </w:rPr>
              <w:fldChar w:fldCharType="separate"/>
            </w:r>
            <w:r>
              <w:rPr>
                <w:noProof/>
                <w:webHidden/>
              </w:rPr>
              <w:t>85</w:t>
            </w:r>
            <w:r>
              <w:rPr>
                <w:noProof/>
                <w:webHidden/>
              </w:rPr>
              <w:fldChar w:fldCharType="end"/>
            </w:r>
          </w:hyperlink>
        </w:p>
        <w:p w14:paraId="4F933152" w14:textId="0A23B132" w:rsidR="000D2C1B" w:rsidRDefault="000D2C1B">
          <w:pPr>
            <w:pStyle w:val="31"/>
            <w:tabs>
              <w:tab w:val="right" w:leader="dot" w:pos="8296"/>
            </w:tabs>
            <w:ind w:firstLine="480"/>
            <w:rPr>
              <w:rFonts w:asciiTheme="minorHAnsi" w:eastAsiaTheme="minorEastAsia" w:hAnsiTheme="minorHAnsi"/>
              <w:noProof/>
            </w:rPr>
          </w:pPr>
          <w:hyperlink w:anchor="_Toc199885054" w:history="1">
            <w:r w:rsidRPr="00B218EE">
              <w:rPr>
                <w:rStyle w:val="af1"/>
                <w:noProof/>
              </w:rPr>
              <w:t xml:space="preserve">5.5.1 </w:t>
            </w:r>
            <w:r w:rsidRPr="00B218EE">
              <w:rPr>
                <w:rStyle w:val="af1"/>
                <w:rFonts w:hint="eastAsia"/>
                <w:noProof/>
              </w:rPr>
              <w:t>產業需求</w:t>
            </w:r>
            <w:r>
              <w:rPr>
                <w:noProof/>
                <w:webHidden/>
              </w:rPr>
              <w:tab/>
            </w:r>
            <w:r>
              <w:rPr>
                <w:noProof/>
                <w:webHidden/>
              </w:rPr>
              <w:fldChar w:fldCharType="begin"/>
            </w:r>
            <w:r>
              <w:rPr>
                <w:noProof/>
                <w:webHidden/>
              </w:rPr>
              <w:instrText xml:space="preserve"> PAGEREF _Toc199885054 \h </w:instrText>
            </w:r>
            <w:r>
              <w:rPr>
                <w:noProof/>
                <w:webHidden/>
              </w:rPr>
            </w:r>
            <w:r>
              <w:rPr>
                <w:noProof/>
                <w:webHidden/>
              </w:rPr>
              <w:fldChar w:fldCharType="separate"/>
            </w:r>
            <w:r>
              <w:rPr>
                <w:noProof/>
                <w:webHidden/>
              </w:rPr>
              <w:t>85</w:t>
            </w:r>
            <w:r>
              <w:rPr>
                <w:noProof/>
                <w:webHidden/>
              </w:rPr>
              <w:fldChar w:fldCharType="end"/>
            </w:r>
          </w:hyperlink>
        </w:p>
        <w:p w14:paraId="5CD7E922" w14:textId="4FD5E6DA" w:rsidR="000D2C1B" w:rsidRDefault="000D2C1B">
          <w:pPr>
            <w:pStyle w:val="31"/>
            <w:tabs>
              <w:tab w:val="right" w:leader="dot" w:pos="8296"/>
            </w:tabs>
            <w:ind w:firstLine="480"/>
            <w:rPr>
              <w:rFonts w:asciiTheme="minorHAnsi" w:eastAsiaTheme="minorEastAsia" w:hAnsiTheme="minorHAnsi"/>
              <w:noProof/>
            </w:rPr>
          </w:pPr>
          <w:hyperlink w:anchor="_Toc199885055" w:history="1">
            <w:r w:rsidRPr="00B218EE">
              <w:rPr>
                <w:rStyle w:val="af1"/>
                <w:noProof/>
              </w:rPr>
              <w:t xml:space="preserve">5.5.2 </w:t>
            </w:r>
            <w:r w:rsidRPr="00B218EE">
              <w:rPr>
                <w:rStyle w:val="af1"/>
                <w:rFonts w:hint="eastAsia"/>
                <w:noProof/>
              </w:rPr>
              <w:t>企業能力</w:t>
            </w:r>
            <w:r>
              <w:rPr>
                <w:noProof/>
                <w:webHidden/>
              </w:rPr>
              <w:tab/>
            </w:r>
            <w:r>
              <w:rPr>
                <w:noProof/>
                <w:webHidden/>
              </w:rPr>
              <w:fldChar w:fldCharType="begin"/>
            </w:r>
            <w:r>
              <w:rPr>
                <w:noProof/>
                <w:webHidden/>
              </w:rPr>
              <w:instrText xml:space="preserve"> PAGEREF _Toc199885055 \h </w:instrText>
            </w:r>
            <w:r>
              <w:rPr>
                <w:noProof/>
                <w:webHidden/>
              </w:rPr>
            </w:r>
            <w:r>
              <w:rPr>
                <w:noProof/>
                <w:webHidden/>
              </w:rPr>
              <w:fldChar w:fldCharType="separate"/>
            </w:r>
            <w:r>
              <w:rPr>
                <w:noProof/>
                <w:webHidden/>
              </w:rPr>
              <w:t>86</w:t>
            </w:r>
            <w:r>
              <w:rPr>
                <w:noProof/>
                <w:webHidden/>
              </w:rPr>
              <w:fldChar w:fldCharType="end"/>
            </w:r>
          </w:hyperlink>
        </w:p>
        <w:p w14:paraId="6217AF17" w14:textId="72037BB2" w:rsidR="000D2C1B" w:rsidRDefault="000D2C1B">
          <w:pPr>
            <w:pStyle w:val="31"/>
            <w:tabs>
              <w:tab w:val="right" w:leader="dot" w:pos="8296"/>
            </w:tabs>
            <w:ind w:firstLine="480"/>
            <w:rPr>
              <w:rFonts w:asciiTheme="minorHAnsi" w:eastAsiaTheme="minorEastAsia" w:hAnsiTheme="minorHAnsi"/>
              <w:noProof/>
            </w:rPr>
          </w:pPr>
          <w:hyperlink w:anchor="_Toc199885056" w:history="1">
            <w:r w:rsidRPr="00B218EE">
              <w:rPr>
                <w:rStyle w:val="af1"/>
                <w:noProof/>
              </w:rPr>
              <w:t xml:space="preserve">5.5.3 </w:t>
            </w:r>
            <w:r w:rsidRPr="00B218EE">
              <w:rPr>
                <w:rStyle w:val="af1"/>
                <w:rFonts w:hint="eastAsia"/>
                <w:noProof/>
              </w:rPr>
              <w:t>探索可供性</w:t>
            </w:r>
            <w:r>
              <w:rPr>
                <w:noProof/>
                <w:webHidden/>
              </w:rPr>
              <w:tab/>
            </w:r>
            <w:r>
              <w:rPr>
                <w:noProof/>
                <w:webHidden/>
              </w:rPr>
              <w:fldChar w:fldCharType="begin"/>
            </w:r>
            <w:r>
              <w:rPr>
                <w:noProof/>
                <w:webHidden/>
              </w:rPr>
              <w:instrText xml:space="preserve"> PAGEREF _Toc199885056 \h </w:instrText>
            </w:r>
            <w:r>
              <w:rPr>
                <w:noProof/>
                <w:webHidden/>
              </w:rPr>
            </w:r>
            <w:r>
              <w:rPr>
                <w:noProof/>
                <w:webHidden/>
              </w:rPr>
              <w:fldChar w:fldCharType="separate"/>
            </w:r>
            <w:r>
              <w:rPr>
                <w:noProof/>
                <w:webHidden/>
              </w:rPr>
              <w:t>87</w:t>
            </w:r>
            <w:r>
              <w:rPr>
                <w:noProof/>
                <w:webHidden/>
              </w:rPr>
              <w:fldChar w:fldCharType="end"/>
            </w:r>
          </w:hyperlink>
        </w:p>
        <w:p w14:paraId="41A4FB38" w14:textId="34DB85BA" w:rsidR="000D2C1B" w:rsidRDefault="000D2C1B">
          <w:pPr>
            <w:pStyle w:val="31"/>
            <w:tabs>
              <w:tab w:val="right" w:leader="dot" w:pos="8296"/>
            </w:tabs>
            <w:ind w:firstLine="480"/>
            <w:rPr>
              <w:rFonts w:asciiTheme="minorHAnsi" w:eastAsiaTheme="minorEastAsia" w:hAnsiTheme="minorHAnsi"/>
              <w:noProof/>
            </w:rPr>
          </w:pPr>
          <w:hyperlink w:anchor="_Toc199885057" w:history="1">
            <w:r w:rsidRPr="00B218EE">
              <w:rPr>
                <w:rStyle w:val="af1"/>
                <w:noProof/>
              </w:rPr>
              <w:t xml:space="preserve">5.5.4 </w:t>
            </w:r>
            <w:r w:rsidRPr="00B218EE">
              <w:rPr>
                <w:rStyle w:val="af1"/>
                <w:rFonts w:hint="eastAsia"/>
                <w:noProof/>
              </w:rPr>
              <w:t>深耕運用</w:t>
            </w:r>
            <w:r>
              <w:rPr>
                <w:noProof/>
                <w:webHidden/>
              </w:rPr>
              <w:tab/>
            </w:r>
            <w:r>
              <w:rPr>
                <w:noProof/>
                <w:webHidden/>
              </w:rPr>
              <w:fldChar w:fldCharType="begin"/>
            </w:r>
            <w:r>
              <w:rPr>
                <w:noProof/>
                <w:webHidden/>
              </w:rPr>
              <w:instrText xml:space="preserve"> PAGEREF _Toc199885057 \h </w:instrText>
            </w:r>
            <w:r>
              <w:rPr>
                <w:noProof/>
                <w:webHidden/>
              </w:rPr>
            </w:r>
            <w:r>
              <w:rPr>
                <w:noProof/>
                <w:webHidden/>
              </w:rPr>
              <w:fldChar w:fldCharType="separate"/>
            </w:r>
            <w:r>
              <w:rPr>
                <w:noProof/>
                <w:webHidden/>
              </w:rPr>
              <w:t>89</w:t>
            </w:r>
            <w:r>
              <w:rPr>
                <w:noProof/>
                <w:webHidden/>
              </w:rPr>
              <w:fldChar w:fldCharType="end"/>
            </w:r>
          </w:hyperlink>
        </w:p>
        <w:p w14:paraId="71466277" w14:textId="510F8E22" w:rsidR="000D2C1B" w:rsidRDefault="000D2C1B">
          <w:pPr>
            <w:pStyle w:val="31"/>
            <w:tabs>
              <w:tab w:val="right" w:leader="dot" w:pos="8296"/>
            </w:tabs>
            <w:ind w:firstLine="480"/>
            <w:rPr>
              <w:rFonts w:asciiTheme="minorHAnsi" w:eastAsiaTheme="minorEastAsia" w:hAnsiTheme="minorHAnsi"/>
              <w:noProof/>
            </w:rPr>
          </w:pPr>
          <w:hyperlink w:anchor="_Toc199885058" w:history="1">
            <w:r w:rsidRPr="00B218EE">
              <w:rPr>
                <w:rStyle w:val="af1"/>
                <w:noProof/>
              </w:rPr>
              <w:t xml:space="preserve">5.5.5 </w:t>
            </w:r>
            <w:r w:rsidRPr="00B218EE">
              <w:rPr>
                <w:rStyle w:val="af1"/>
                <w:rFonts w:hint="eastAsia"/>
                <w:noProof/>
              </w:rPr>
              <w:t>創新探索</w:t>
            </w:r>
            <w:r>
              <w:rPr>
                <w:noProof/>
                <w:webHidden/>
              </w:rPr>
              <w:tab/>
            </w:r>
            <w:r>
              <w:rPr>
                <w:noProof/>
                <w:webHidden/>
              </w:rPr>
              <w:fldChar w:fldCharType="begin"/>
            </w:r>
            <w:r>
              <w:rPr>
                <w:noProof/>
                <w:webHidden/>
              </w:rPr>
              <w:instrText xml:space="preserve"> PAGEREF _Toc199885058 \h </w:instrText>
            </w:r>
            <w:r>
              <w:rPr>
                <w:noProof/>
                <w:webHidden/>
              </w:rPr>
            </w:r>
            <w:r>
              <w:rPr>
                <w:noProof/>
                <w:webHidden/>
              </w:rPr>
              <w:fldChar w:fldCharType="separate"/>
            </w:r>
            <w:r>
              <w:rPr>
                <w:noProof/>
                <w:webHidden/>
              </w:rPr>
              <w:t>91</w:t>
            </w:r>
            <w:r>
              <w:rPr>
                <w:noProof/>
                <w:webHidden/>
              </w:rPr>
              <w:fldChar w:fldCharType="end"/>
            </w:r>
          </w:hyperlink>
        </w:p>
        <w:p w14:paraId="343C683E" w14:textId="30F88A4A" w:rsidR="000D2C1B" w:rsidRDefault="000D2C1B">
          <w:pPr>
            <w:pStyle w:val="31"/>
            <w:tabs>
              <w:tab w:val="right" w:leader="dot" w:pos="8296"/>
            </w:tabs>
            <w:ind w:firstLine="480"/>
            <w:rPr>
              <w:rFonts w:asciiTheme="minorHAnsi" w:eastAsiaTheme="minorEastAsia" w:hAnsiTheme="minorHAnsi"/>
              <w:noProof/>
            </w:rPr>
          </w:pPr>
          <w:hyperlink w:anchor="_Toc199885059" w:history="1">
            <w:r w:rsidRPr="00B218EE">
              <w:rPr>
                <w:rStyle w:val="af1"/>
                <w:noProof/>
              </w:rPr>
              <w:t xml:space="preserve">5.5.6 </w:t>
            </w:r>
            <w:r w:rsidRPr="00B218EE">
              <w:rPr>
                <w:rStyle w:val="af1"/>
                <w:rFonts w:hint="eastAsia"/>
                <w:noProof/>
              </w:rPr>
              <w:t>平衡機制</w:t>
            </w:r>
            <w:r>
              <w:rPr>
                <w:noProof/>
                <w:webHidden/>
              </w:rPr>
              <w:tab/>
            </w:r>
            <w:r>
              <w:rPr>
                <w:noProof/>
                <w:webHidden/>
              </w:rPr>
              <w:fldChar w:fldCharType="begin"/>
            </w:r>
            <w:r>
              <w:rPr>
                <w:noProof/>
                <w:webHidden/>
              </w:rPr>
              <w:instrText xml:space="preserve"> PAGEREF _Toc199885059 \h </w:instrText>
            </w:r>
            <w:r>
              <w:rPr>
                <w:noProof/>
                <w:webHidden/>
              </w:rPr>
            </w:r>
            <w:r>
              <w:rPr>
                <w:noProof/>
                <w:webHidden/>
              </w:rPr>
              <w:fldChar w:fldCharType="separate"/>
            </w:r>
            <w:r>
              <w:rPr>
                <w:noProof/>
                <w:webHidden/>
              </w:rPr>
              <w:t>91</w:t>
            </w:r>
            <w:r>
              <w:rPr>
                <w:noProof/>
                <w:webHidden/>
              </w:rPr>
              <w:fldChar w:fldCharType="end"/>
            </w:r>
          </w:hyperlink>
        </w:p>
        <w:p w14:paraId="0C77D37D" w14:textId="644819FE" w:rsidR="000D2C1B" w:rsidRDefault="000D2C1B">
          <w:pPr>
            <w:pStyle w:val="31"/>
            <w:tabs>
              <w:tab w:val="right" w:leader="dot" w:pos="8296"/>
            </w:tabs>
            <w:ind w:firstLine="480"/>
            <w:rPr>
              <w:rFonts w:asciiTheme="minorHAnsi" w:eastAsiaTheme="minorEastAsia" w:hAnsiTheme="minorHAnsi"/>
              <w:noProof/>
            </w:rPr>
          </w:pPr>
          <w:hyperlink w:anchor="_Toc199885060" w:history="1">
            <w:r w:rsidRPr="00B218EE">
              <w:rPr>
                <w:rStyle w:val="af1"/>
                <w:noProof/>
              </w:rPr>
              <w:t xml:space="preserve">5.5.7 </w:t>
            </w:r>
            <w:r w:rsidRPr="00B218EE">
              <w:rPr>
                <w:rStyle w:val="af1"/>
                <w:rFonts w:hint="eastAsia"/>
                <w:noProof/>
              </w:rPr>
              <w:t>數位創新結果</w:t>
            </w:r>
            <w:r>
              <w:rPr>
                <w:noProof/>
                <w:webHidden/>
              </w:rPr>
              <w:tab/>
            </w:r>
            <w:r>
              <w:rPr>
                <w:noProof/>
                <w:webHidden/>
              </w:rPr>
              <w:fldChar w:fldCharType="begin"/>
            </w:r>
            <w:r>
              <w:rPr>
                <w:noProof/>
                <w:webHidden/>
              </w:rPr>
              <w:instrText xml:space="preserve"> PAGEREF _Toc199885060 \h </w:instrText>
            </w:r>
            <w:r>
              <w:rPr>
                <w:noProof/>
                <w:webHidden/>
              </w:rPr>
            </w:r>
            <w:r>
              <w:rPr>
                <w:noProof/>
                <w:webHidden/>
              </w:rPr>
              <w:fldChar w:fldCharType="separate"/>
            </w:r>
            <w:r>
              <w:rPr>
                <w:noProof/>
                <w:webHidden/>
              </w:rPr>
              <w:t>93</w:t>
            </w:r>
            <w:r>
              <w:rPr>
                <w:noProof/>
                <w:webHidden/>
              </w:rPr>
              <w:fldChar w:fldCharType="end"/>
            </w:r>
          </w:hyperlink>
        </w:p>
        <w:p w14:paraId="6BF92864" w14:textId="2E113705" w:rsidR="000D2C1B" w:rsidRDefault="000D2C1B">
          <w:pPr>
            <w:pStyle w:val="21"/>
            <w:tabs>
              <w:tab w:val="right" w:leader="dot" w:pos="8296"/>
            </w:tabs>
            <w:ind w:firstLine="480"/>
            <w:rPr>
              <w:rFonts w:asciiTheme="minorHAnsi" w:eastAsiaTheme="minorEastAsia" w:hAnsiTheme="minorHAnsi"/>
              <w:noProof/>
            </w:rPr>
          </w:pPr>
          <w:hyperlink w:anchor="_Toc199885061" w:history="1">
            <w:r w:rsidRPr="00B218EE">
              <w:rPr>
                <w:rStyle w:val="af1"/>
                <w:rFonts w:hint="eastAsia"/>
                <w:noProof/>
              </w:rPr>
              <w:t>第四階段個案分析表</w:t>
            </w:r>
            <w:r>
              <w:rPr>
                <w:noProof/>
                <w:webHidden/>
              </w:rPr>
              <w:tab/>
            </w:r>
            <w:r>
              <w:rPr>
                <w:noProof/>
                <w:webHidden/>
              </w:rPr>
              <w:fldChar w:fldCharType="begin"/>
            </w:r>
            <w:r>
              <w:rPr>
                <w:noProof/>
                <w:webHidden/>
              </w:rPr>
              <w:instrText xml:space="preserve"> PAGEREF _Toc199885061 \h </w:instrText>
            </w:r>
            <w:r>
              <w:rPr>
                <w:noProof/>
                <w:webHidden/>
              </w:rPr>
            </w:r>
            <w:r>
              <w:rPr>
                <w:noProof/>
                <w:webHidden/>
              </w:rPr>
              <w:fldChar w:fldCharType="separate"/>
            </w:r>
            <w:r>
              <w:rPr>
                <w:noProof/>
                <w:webHidden/>
              </w:rPr>
              <w:t>97</w:t>
            </w:r>
            <w:r>
              <w:rPr>
                <w:noProof/>
                <w:webHidden/>
              </w:rPr>
              <w:fldChar w:fldCharType="end"/>
            </w:r>
          </w:hyperlink>
        </w:p>
        <w:p w14:paraId="508F7731" w14:textId="5DCC2420" w:rsidR="000D2C1B" w:rsidRDefault="000D2C1B">
          <w:pPr>
            <w:pStyle w:val="21"/>
            <w:tabs>
              <w:tab w:val="right" w:leader="dot" w:pos="8296"/>
            </w:tabs>
            <w:ind w:firstLine="480"/>
            <w:rPr>
              <w:rFonts w:asciiTheme="minorHAnsi" w:eastAsiaTheme="minorEastAsia" w:hAnsiTheme="minorHAnsi"/>
              <w:noProof/>
            </w:rPr>
          </w:pPr>
          <w:hyperlink w:anchor="_Toc199885062" w:history="1">
            <w:r w:rsidRPr="00B218EE">
              <w:rPr>
                <w:rStyle w:val="af1"/>
                <w:noProof/>
              </w:rPr>
              <w:t xml:space="preserve">5.6 </w:t>
            </w:r>
            <w:r w:rsidRPr="00B218EE">
              <w:rPr>
                <w:rStyle w:val="af1"/>
                <w:rFonts w:hint="eastAsia"/>
                <w:noProof/>
              </w:rPr>
              <w:t>個案分析小節</w:t>
            </w:r>
            <w:r>
              <w:rPr>
                <w:noProof/>
                <w:webHidden/>
              </w:rPr>
              <w:tab/>
            </w:r>
            <w:r>
              <w:rPr>
                <w:noProof/>
                <w:webHidden/>
              </w:rPr>
              <w:fldChar w:fldCharType="begin"/>
            </w:r>
            <w:r>
              <w:rPr>
                <w:noProof/>
                <w:webHidden/>
              </w:rPr>
              <w:instrText xml:space="preserve"> PAGEREF _Toc199885062 \h </w:instrText>
            </w:r>
            <w:r>
              <w:rPr>
                <w:noProof/>
                <w:webHidden/>
              </w:rPr>
            </w:r>
            <w:r>
              <w:rPr>
                <w:noProof/>
                <w:webHidden/>
              </w:rPr>
              <w:fldChar w:fldCharType="separate"/>
            </w:r>
            <w:r>
              <w:rPr>
                <w:noProof/>
                <w:webHidden/>
              </w:rPr>
              <w:t>98</w:t>
            </w:r>
            <w:r>
              <w:rPr>
                <w:noProof/>
                <w:webHidden/>
              </w:rPr>
              <w:fldChar w:fldCharType="end"/>
            </w:r>
          </w:hyperlink>
        </w:p>
        <w:p w14:paraId="2ADC7E2D" w14:textId="47DBF0A7" w:rsidR="000D2C1B" w:rsidRDefault="000D2C1B">
          <w:pPr>
            <w:pStyle w:val="11"/>
            <w:tabs>
              <w:tab w:val="right" w:leader="dot" w:pos="8296"/>
            </w:tabs>
            <w:ind w:firstLine="480"/>
            <w:rPr>
              <w:rFonts w:asciiTheme="minorHAnsi" w:eastAsiaTheme="minorEastAsia" w:hAnsiTheme="minorHAnsi"/>
              <w:noProof/>
            </w:rPr>
          </w:pPr>
          <w:hyperlink w:anchor="_Toc199885063" w:history="1">
            <w:r w:rsidRPr="00B218EE">
              <w:rPr>
                <w:rStyle w:val="af1"/>
                <w:rFonts w:hint="eastAsia"/>
                <w:noProof/>
              </w:rPr>
              <w:t>第六章、研究結論與建議</w:t>
            </w:r>
            <w:r>
              <w:rPr>
                <w:noProof/>
                <w:webHidden/>
              </w:rPr>
              <w:tab/>
            </w:r>
            <w:r>
              <w:rPr>
                <w:noProof/>
                <w:webHidden/>
              </w:rPr>
              <w:fldChar w:fldCharType="begin"/>
            </w:r>
            <w:r>
              <w:rPr>
                <w:noProof/>
                <w:webHidden/>
              </w:rPr>
              <w:instrText xml:space="preserve"> PAGEREF _Toc199885063 \h </w:instrText>
            </w:r>
            <w:r>
              <w:rPr>
                <w:noProof/>
                <w:webHidden/>
              </w:rPr>
            </w:r>
            <w:r>
              <w:rPr>
                <w:noProof/>
                <w:webHidden/>
              </w:rPr>
              <w:fldChar w:fldCharType="separate"/>
            </w:r>
            <w:r>
              <w:rPr>
                <w:noProof/>
                <w:webHidden/>
              </w:rPr>
              <w:t>99</w:t>
            </w:r>
            <w:r>
              <w:rPr>
                <w:noProof/>
                <w:webHidden/>
              </w:rPr>
              <w:fldChar w:fldCharType="end"/>
            </w:r>
          </w:hyperlink>
        </w:p>
        <w:p w14:paraId="67E142FC" w14:textId="70F6F46F" w:rsidR="000D2C1B" w:rsidRDefault="000D2C1B">
          <w:pPr>
            <w:pStyle w:val="21"/>
            <w:tabs>
              <w:tab w:val="right" w:leader="dot" w:pos="8296"/>
            </w:tabs>
            <w:ind w:firstLine="480"/>
            <w:rPr>
              <w:rFonts w:asciiTheme="minorHAnsi" w:eastAsiaTheme="minorEastAsia" w:hAnsiTheme="minorHAnsi"/>
              <w:noProof/>
            </w:rPr>
          </w:pPr>
          <w:hyperlink w:anchor="_Toc199885064" w:history="1">
            <w:r w:rsidRPr="00B218EE">
              <w:rPr>
                <w:rStyle w:val="af1"/>
                <w:noProof/>
              </w:rPr>
              <w:t xml:space="preserve">6.1 </w:t>
            </w:r>
            <w:r w:rsidRPr="00B218EE">
              <w:rPr>
                <w:rStyle w:val="af1"/>
                <w:rFonts w:hint="eastAsia"/>
                <w:noProof/>
              </w:rPr>
              <w:t>結論與研究貢獻</w:t>
            </w:r>
            <w:r>
              <w:rPr>
                <w:noProof/>
                <w:webHidden/>
              </w:rPr>
              <w:tab/>
            </w:r>
            <w:r>
              <w:rPr>
                <w:noProof/>
                <w:webHidden/>
              </w:rPr>
              <w:fldChar w:fldCharType="begin"/>
            </w:r>
            <w:r>
              <w:rPr>
                <w:noProof/>
                <w:webHidden/>
              </w:rPr>
              <w:instrText xml:space="preserve"> PAGEREF _Toc199885064 \h </w:instrText>
            </w:r>
            <w:r>
              <w:rPr>
                <w:noProof/>
                <w:webHidden/>
              </w:rPr>
            </w:r>
            <w:r>
              <w:rPr>
                <w:noProof/>
                <w:webHidden/>
              </w:rPr>
              <w:fldChar w:fldCharType="separate"/>
            </w:r>
            <w:r>
              <w:rPr>
                <w:noProof/>
                <w:webHidden/>
              </w:rPr>
              <w:t>99</w:t>
            </w:r>
            <w:r>
              <w:rPr>
                <w:noProof/>
                <w:webHidden/>
              </w:rPr>
              <w:fldChar w:fldCharType="end"/>
            </w:r>
          </w:hyperlink>
        </w:p>
        <w:p w14:paraId="47D3B80E" w14:textId="6854194F" w:rsidR="000D2C1B" w:rsidRDefault="000D2C1B">
          <w:pPr>
            <w:pStyle w:val="21"/>
            <w:tabs>
              <w:tab w:val="right" w:leader="dot" w:pos="8296"/>
            </w:tabs>
            <w:ind w:firstLine="480"/>
            <w:rPr>
              <w:rFonts w:asciiTheme="minorHAnsi" w:eastAsiaTheme="minorEastAsia" w:hAnsiTheme="minorHAnsi"/>
              <w:noProof/>
            </w:rPr>
          </w:pPr>
          <w:hyperlink w:anchor="_Toc199885065" w:history="1">
            <w:r w:rsidRPr="00B218EE">
              <w:rPr>
                <w:rStyle w:val="af1"/>
                <w:noProof/>
              </w:rPr>
              <w:t xml:space="preserve">6.2 </w:t>
            </w:r>
            <w:r w:rsidRPr="00B218EE">
              <w:rPr>
                <w:rStyle w:val="af1"/>
                <w:rFonts w:hint="eastAsia"/>
                <w:noProof/>
              </w:rPr>
              <w:t>研究限制與未來研究方向</w:t>
            </w:r>
            <w:r>
              <w:rPr>
                <w:noProof/>
                <w:webHidden/>
              </w:rPr>
              <w:tab/>
            </w:r>
            <w:r>
              <w:rPr>
                <w:noProof/>
                <w:webHidden/>
              </w:rPr>
              <w:fldChar w:fldCharType="begin"/>
            </w:r>
            <w:r>
              <w:rPr>
                <w:noProof/>
                <w:webHidden/>
              </w:rPr>
              <w:instrText xml:space="preserve"> PAGEREF _Toc199885065 \h </w:instrText>
            </w:r>
            <w:r>
              <w:rPr>
                <w:noProof/>
                <w:webHidden/>
              </w:rPr>
            </w:r>
            <w:r>
              <w:rPr>
                <w:noProof/>
                <w:webHidden/>
              </w:rPr>
              <w:fldChar w:fldCharType="separate"/>
            </w:r>
            <w:r>
              <w:rPr>
                <w:noProof/>
                <w:webHidden/>
              </w:rPr>
              <w:t>99</w:t>
            </w:r>
            <w:r>
              <w:rPr>
                <w:noProof/>
                <w:webHidden/>
              </w:rPr>
              <w:fldChar w:fldCharType="end"/>
            </w:r>
          </w:hyperlink>
        </w:p>
        <w:p w14:paraId="2048CA41" w14:textId="47B58E46" w:rsidR="000D2C1B" w:rsidRDefault="000D2C1B">
          <w:pPr>
            <w:pStyle w:val="11"/>
            <w:tabs>
              <w:tab w:val="right" w:leader="dot" w:pos="8296"/>
            </w:tabs>
            <w:ind w:firstLine="480"/>
            <w:rPr>
              <w:rFonts w:asciiTheme="minorHAnsi" w:eastAsiaTheme="minorEastAsia" w:hAnsiTheme="minorHAnsi"/>
              <w:noProof/>
            </w:rPr>
          </w:pPr>
          <w:hyperlink w:anchor="_Toc199885066" w:history="1">
            <w:r w:rsidRPr="00B218EE">
              <w:rPr>
                <w:rStyle w:val="af1"/>
                <w:rFonts w:hint="eastAsia"/>
                <w:noProof/>
              </w:rPr>
              <w:t>第七章、參考文獻</w:t>
            </w:r>
            <w:r>
              <w:rPr>
                <w:noProof/>
                <w:webHidden/>
              </w:rPr>
              <w:tab/>
            </w:r>
            <w:r>
              <w:rPr>
                <w:noProof/>
                <w:webHidden/>
              </w:rPr>
              <w:fldChar w:fldCharType="begin"/>
            </w:r>
            <w:r>
              <w:rPr>
                <w:noProof/>
                <w:webHidden/>
              </w:rPr>
              <w:instrText xml:space="preserve"> PAGEREF _Toc199885066 \h </w:instrText>
            </w:r>
            <w:r>
              <w:rPr>
                <w:noProof/>
                <w:webHidden/>
              </w:rPr>
            </w:r>
            <w:r>
              <w:rPr>
                <w:noProof/>
                <w:webHidden/>
              </w:rPr>
              <w:fldChar w:fldCharType="separate"/>
            </w:r>
            <w:r>
              <w:rPr>
                <w:noProof/>
                <w:webHidden/>
              </w:rPr>
              <w:t>99</w:t>
            </w:r>
            <w:r>
              <w:rPr>
                <w:noProof/>
                <w:webHidden/>
              </w:rPr>
              <w:fldChar w:fldCharType="end"/>
            </w:r>
          </w:hyperlink>
        </w:p>
        <w:p w14:paraId="7988DDC2" w14:textId="2383D8EF"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9884986"/>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9884987"/>
      <w:r>
        <w:rPr>
          <w:rFonts w:hint="eastAsia"/>
        </w:rPr>
        <w:t xml:space="preserve">1.1 </w:t>
      </w:r>
      <w:commentRangeStart w:id="5"/>
      <w:r>
        <w:t>研究背景與動機</w:t>
      </w:r>
      <w:commentRangeEnd w:id="5"/>
      <w:r w:rsidR="00706C19">
        <w:rPr>
          <w:rStyle w:val="af6"/>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proofErr w:type="gramStart"/>
      <w:r w:rsidR="00C55A57" w:rsidRPr="00C55A57">
        <w:t>近十年來</w:t>
      </w:r>
      <w:proofErr w:type="gramEnd"/>
      <w:r w:rsidR="00C55A57" w:rsidRPr="00C55A57">
        <w:t>，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6"/>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6"/>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6"/>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proofErr w:type="gramStart"/>
      <w:r w:rsidR="007F5C62" w:rsidRPr="00B16E84">
        <w:t>年均</w:t>
      </w:r>
      <w:r w:rsidR="007F5C62">
        <w:rPr>
          <w:rFonts w:hint="eastAsia"/>
        </w:rPr>
        <w:t>總</w:t>
      </w:r>
      <w:r w:rsidR="007F5C62" w:rsidRPr="00B16E84">
        <w:t>出口</w:t>
      </w:r>
      <w:proofErr w:type="gramEnd"/>
      <w:r w:rsidR="007F5C62" w:rsidRPr="00B16E84">
        <w:t>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6"/>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6"/>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proofErr w:type="gramStart"/>
      <w:r w:rsidR="00D64934" w:rsidRPr="00D64934">
        <w:t>疫</w:t>
      </w:r>
      <w:proofErr w:type="gramEnd"/>
      <w:r w:rsidR="00D64934" w:rsidRPr="00D64934">
        <w:t>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proofErr w:type="gramStart"/>
      <w:r w:rsidR="00D64934" w:rsidRPr="00D64934">
        <w:t>疫</w:t>
      </w:r>
      <w:r w:rsidR="00EF5024">
        <w:rPr>
          <w:rFonts w:hint="eastAsia"/>
        </w:rPr>
        <w:t>情而</w:t>
      </w:r>
      <w:proofErr w:type="gramEnd"/>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proofErr w:type="gramStart"/>
      <w:r w:rsidR="00681324">
        <w:rPr>
          <w:rFonts w:hint="eastAsia"/>
        </w:rPr>
        <w:t>疫情趨</w:t>
      </w:r>
      <w:proofErr w:type="gramEnd"/>
      <w:r w:rsidR="00681324">
        <w:rPr>
          <w:rFonts w:hint="eastAsia"/>
        </w:rPr>
        <w:t>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proofErr w:type="gramStart"/>
      <w:r w:rsidRPr="00681324">
        <w:t>此外，</w:t>
      </w:r>
      <w:proofErr w:type="gramEnd"/>
      <w:r w:rsidRPr="00681324">
        <w:t>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proofErr w:type="gramStart"/>
      <w:r w:rsidR="00541B69">
        <w:rPr>
          <w:rFonts w:hint="eastAsia"/>
        </w:rPr>
        <w:t>此外</w:t>
      </w:r>
      <w:r w:rsidR="00A143CA">
        <w:rPr>
          <w:rFonts w:hint="eastAsia"/>
        </w:rPr>
        <w:t>，</w:t>
      </w:r>
      <w:proofErr w:type="gramEnd"/>
      <w:r w:rsidRPr="00173DAF">
        <w:t>在</w:t>
      </w:r>
      <w:proofErr w:type="gramStart"/>
      <w:r w:rsidR="00963C1D">
        <w:rPr>
          <w:rFonts w:hint="eastAsia"/>
        </w:rPr>
        <w:t>台灣</w:t>
      </w:r>
      <w:r w:rsidRPr="00173DAF">
        <w:t>少子化</w:t>
      </w:r>
      <w:proofErr w:type="gramEnd"/>
      <w:r w:rsidRPr="00173DAF">
        <w:t>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w:t>
      </w:r>
      <w:proofErr w:type="gramStart"/>
      <w:r w:rsidRPr="00470CCE">
        <w:t>數位共好計畫</w:t>
      </w:r>
      <w:proofErr w:type="gramEnd"/>
      <w:r w:rsidRPr="00470CCE">
        <w:t>」</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w:t>
      </w:r>
      <w:proofErr w:type="gramStart"/>
      <w:r w:rsidR="00455CAC">
        <w:rPr>
          <w:rFonts w:hint="eastAsia"/>
        </w:rPr>
        <w:t>提撥</w:t>
      </w:r>
      <w:proofErr w:type="gramEnd"/>
      <w:r w:rsidR="00455CAC">
        <w:rPr>
          <w:rFonts w:hint="eastAsia"/>
        </w:rPr>
        <w:t>，</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proofErr w:type="gramStart"/>
      <w:r w:rsidR="00342F8E">
        <w:rPr>
          <w:rFonts w:hint="eastAsia"/>
        </w:rPr>
        <w:t>（</w:t>
      </w:r>
      <w:proofErr w:type="spellStart"/>
      <w:proofErr w:type="gramEnd"/>
      <w:r w:rsidR="00342F8E" w:rsidRPr="00342F8E">
        <w:t>Frontier.cool</w:t>
      </w:r>
      <w:proofErr w:type="spellEnd"/>
      <w:proofErr w:type="gramStart"/>
      <w:r w:rsidR="00342F8E">
        <w:rPr>
          <w:rFonts w:hint="eastAsia"/>
        </w:rPr>
        <w:t>）</w:t>
      </w:r>
      <w:proofErr w:type="gramEnd"/>
      <w:r w:rsidRPr="00593B94">
        <w:t>推出的</w:t>
      </w:r>
      <w:proofErr w:type="spellStart"/>
      <w:r w:rsidRPr="00593B94">
        <w:t>TextileCloud</w:t>
      </w:r>
      <w:proofErr w:type="spellEnd"/>
      <w:r w:rsidRPr="00593B94">
        <w:t>™</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proofErr w:type="gramStart"/>
      <w:r w:rsidR="00BF52E3">
        <w:rPr>
          <w:rFonts w:hint="eastAsia"/>
        </w:rPr>
        <w:t>（</w:t>
      </w:r>
      <w:proofErr w:type="spellStart"/>
      <w:proofErr w:type="gramEnd"/>
      <w:r w:rsidR="00BF52E3" w:rsidRPr="00342F8E">
        <w:t>Frontier.cool</w:t>
      </w:r>
      <w:proofErr w:type="spellEnd"/>
      <w:proofErr w:type="gramStart"/>
      <w:r w:rsidR="00BF52E3">
        <w:rPr>
          <w:rFonts w:hint="eastAsia"/>
        </w:rPr>
        <w:t>）</w:t>
      </w:r>
      <w:proofErr w:type="gramEnd"/>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w:t>
      </w:r>
      <w:proofErr w:type="gramStart"/>
      <w:r w:rsidRPr="00734CBB">
        <w:t>盪</w:t>
      </w:r>
      <w:proofErr w:type="gramEnd"/>
      <w:r w:rsidRPr="00734CBB">
        <w:t>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199884988"/>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proofErr w:type="gramStart"/>
      <w:r w:rsidR="00026A77">
        <w:rPr>
          <w:rFonts w:hint="eastAsia"/>
        </w:rPr>
        <w:t>（</w:t>
      </w:r>
      <w:proofErr w:type="gramEnd"/>
      <w:r w:rsidR="00026A77">
        <w:rPr>
          <w:rFonts w:hint="eastAsia"/>
        </w:rPr>
        <w:t>以下簡稱</w:t>
      </w:r>
      <w:proofErr w:type="spellStart"/>
      <w:r w:rsidR="00026A77" w:rsidRPr="00026A77">
        <w:t>Frontier.cool</w:t>
      </w:r>
      <w:proofErr w:type="spellEnd"/>
      <w:proofErr w:type="gramStart"/>
      <w:r w:rsidR="00026A77">
        <w:rPr>
          <w:rFonts w:hint="eastAsia"/>
        </w:rPr>
        <w:t>）</w:t>
      </w:r>
      <w:proofErr w:type="gramEnd"/>
      <w:r w:rsidR="00026A77">
        <w:rPr>
          <w:rFonts w:hint="eastAsia"/>
        </w:rPr>
        <w:t>為主要研究對象，</w:t>
      </w:r>
      <w:r w:rsidR="00607A66">
        <w:rPr>
          <w:rFonts w:hint="eastAsia"/>
        </w:rPr>
        <w:t>分析</w:t>
      </w:r>
      <w:proofErr w:type="spellStart"/>
      <w:r w:rsidR="008C7222" w:rsidRPr="00026A77">
        <w:t>Frontier.cool</w:t>
      </w:r>
      <w:proofErr w:type="spellEnd"/>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w:t>
      </w:r>
      <w:proofErr w:type="gramStart"/>
      <w:r w:rsidR="00774DB4" w:rsidRPr="00774DB4">
        <w:t>可供性實踐</w:t>
      </w:r>
      <w:proofErr w:type="gramEnd"/>
      <w:r w:rsidR="00774DB4" w:rsidRPr="00774DB4">
        <w:t>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pPr>
        <w:pStyle w:val="151"/>
        <w:numPr>
          <w:ilvl w:val="0"/>
          <w:numId w:val="3"/>
        </w:numPr>
      </w:pPr>
      <w:r w:rsidRPr="00F15452">
        <w:t>探討數位平台發展歷程中，科技</w:t>
      </w:r>
      <w:proofErr w:type="gramStart"/>
      <w:r w:rsidRPr="00F15452">
        <w:t>可供性制定</w:t>
      </w:r>
      <w:proofErr w:type="gramEnd"/>
      <w:r w:rsidRPr="00F15452">
        <w:t>與演化之軌跡</w:t>
      </w:r>
      <w:r w:rsidR="007364F3" w:rsidRPr="00F15452">
        <w:rPr>
          <w:rFonts w:hint="eastAsia"/>
        </w:rPr>
        <w:t>。</w:t>
      </w:r>
    </w:p>
    <w:p w14:paraId="458C12F9" w14:textId="3B511895" w:rsidR="00FA715B" w:rsidRPr="00F15452" w:rsidRDefault="000D622A">
      <w:pPr>
        <w:pStyle w:val="151"/>
        <w:numPr>
          <w:ilvl w:val="0"/>
          <w:numId w:val="3"/>
        </w:numPr>
      </w:pPr>
      <w:r w:rsidRPr="00F15452">
        <w:rPr>
          <w:rFonts w:hint="eastAsia"/>
        </w:rPr>
        <w:t>探討</w:t>
      </w:r>
      <w:proofErr w:type="gramStart"/>
      <w:r w:rsidRPr="00F15452">
        <w:t>可供性制定</w:t>
      </w:r>
      <w:proofErr w:type="gramEnd"/>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pPr>
        <w:pStyle w:val="151"/>
        <w:numPr>
          <w:ilvl w:val="0"/>
          <w:numId w:val="3"/>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57ED5A3" w:rsidR="00DE6233" w:rsidRPr="000220EC" w:rsidRDefault="00DE6233">
      <w:pPr>
        <w:pStyle w:val="151"/>
        <w:numPr>
          <w:ilvl w:val="0"/>
          <w:numId w:val="4"/>
        </w:numPr>
      </w:pPr>
      <w:r w:rsidRPr="000220EC">
        <w:rPr>
          <w:rFonts w:hint="eastAsia"/>
        </w:rPr>
        <w:t>探討</w:t>
      </w:r>
      <w:proofErr w:type="gramStart"/>
      <w:r w:rsidRPr="000220EC">
        <w:rPr>
          <w:rFonts w:hint="eastAsia"/>
        </w:rPr>
        <w:t>可供性制定</w:t>
      </w:r>
      <w:proofErr w:type="gramEnd"/>
      <w:r w:rsidRPr="000220EC">
        <w:rPr>
          <w:rFonts w:hint="eastAsia"/>
        </w:rPr>
        <w:t>過程中，</w:t>
      </w:r>
      <w:r w:rsidRPr="000220EC">
        <w:t>企業如何展現雙元性能力，</w:t>
      </w:r>
      <w:r w:rsidR="009C2439" w:rsidRPr="000220EC">
        <w:rPr>
          <w:rFonts w:hint="eastAsia"/>
        </w:rPr>
        <w:t>實現</w:t>
      </w:r>
      <w:r w:rsidRPr="000220EC">
        <w:t>「</w:t>
      </w:r>
      <w:proofErr w:type="gramStart"/>
      <w:r w:rsidRPr="000220EC">
        <w:t>可供性探索</w:t>
      </w:r>
      <w:proofErr w:type="gramEnd"/>
      <w:r w:rsidRPr="000220EC">
        <w:t>」與「</w:t>
      </w:r>
      <w:proofErr w:type="gramStart"/>
      <w:r w:rsidRPr="000220EC">
        <w:t>可供性實踐</w:t>
      </w:r>
      <w:proofErr w:type="gramEnd"/>
      <w:r w:rsidRPr="000220EC">
        <w:t>」雙重行動？</w:t>
      </w:r>
    </w:p>
    <w:p w14:paraId="16C1E07F" w14:textId="38604389" w:rsidR="0065632F" w:rsidRPr="005A1073" w:rsidRDefault="00C65BC1">
      <w:pPr>
        <w:pStyle w:val="151"/>
        <w:numPr>
          <w:ilvl w:val="0"/>
          <w:numId w:val="4"/>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12" w:name="_Toc199884989"/>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w:t>
      </w:r>
      <w:proofErr w:type="gramStart"/>
      <w:r w:rsidRPr="009E595D">
        <w:t>可供性與</w:t>
      </w:r>
      <w:proofErr w:type="gramEnd"/>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w:t>
      </w:r>
      <w:proofErr w:type="gramStart"/>
      <w:r w:rsidR="00B55002" w:rsidRPr="00B55002">
        <w:t>可供性</w:t>
      </w:r>
      <w:proofErr w:type="gramEnd"/>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w:t>
      </w:r>
      <w:proofErr w:type="gramStart"/>
      <w:r w:rsidR="00F7586B">
        <w:rPr>
          <w:rFonts w:hint="eastAsia"/>
        </w:rPr>
        <w:t>結構式的訪談</w:t>
      </w:r>
      <w:proofErr w:type="gramEnd"/>
      <w:r w:rsidR="00F7586B">
        <w:rPr>
          <w:rFonts w:hint="eastAsia"/>
        </w:rPr>
        <w:t>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w:t>
      </w:r>
      <w:proofErr w:type="gramStart"/>
      <w:r w:rsidR="00065026">
        <w:rPr>
          <w:rFonts w:hint="eastAsia"/>
        </w:rPr>
        <w:t>可供性</w:t>
      </w:r>
      <w:r w:rsidRPr="00B55002">
        <w:t>行動</w:t>
      </w:r>
      <w:proofErr w:type="gramEnd"/>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DE06CF">
      <w:pPr>
        <w:pStyle w:val="afff"/>
      </w:pPr>
      <w:r w:rsidRPr="005626B8">
        <w:rPr>
          <w:rFonts w:hint="eastAsia"/>
        </w:rPr>
        <w:t>研究流程圖</w:t>
      </w:r>
    </w:p>
    <w:p w14:paraId="7BBF88DD" w14:textId="19427C70" w:rsidR="005626B8" w:rsidRPr="00FF20C5" w:rsidRDefault="005626B8" w:rsidP="00DE06CF">
      <w:pPr>
        <w:pStyle w:val="afff"/>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3" w:name="_Toc199884990"/>
      <w:r>
        <w:rPr>
          <w:rFonts w:hint="eastAsia"/>
        </w:rPr>
        <w:lastRenderedPageBreak/>
        <w:t xml:space="preserve">1.4 </w:t>
      </w:r>
      <w:r>
        <w:rPr>
          <w:rFonts w:hint="eastAsia"/>
        </w:rPr>
        <w:t>論文架構</w:t>
      </w:r>
      <w:bookmarkEnd w:id="13"/>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w:t>
      </w:r>
      <w:proofErr w:type="gramStart"/>
      <w:r w:rsidR="00A22417" w:rsidRPr="0070465A">
        <w:t>可供性</w:t>
      </w:r>
      <w:proofErr w:type="gramEnd"/>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2A5D1BE" w14:textId="7AC1779E" w:rsidR="00631D05" w:rsidRPr="00631D05" w:rsidRDefault="008A1B72" w:rsidP="00631D05">
      <w:pPr>
        <w:pStyle w:val="1"/>
      </w:pPr>
      <w:bookmarkStart w:id="14" w:name="_Toc199884991"/>
      <w:r>
        <w:rPr>
          <w:rFonts w:hint="eastAsia"/>
        </w:rPr>
        <w:lastRenderedPageBreak/>
        <w:t>第</w:t>
      </w:r>
      <w:r>
        <w:t>二章、文獻探討</w:t>
      </w:r>
      <w:bookmarkEnd w:id="14"/>
    </w:p>
    <w:p w14:paraId="708862AA" w14:textId="69C2A916" w:rsidR="00ED04CB" w:rsidRDefault="00ED04CB" w:rsidP="00ED04CB">
      <w:pPr>
        <w:pStyle w:val="2"/>
      </w:pPr>
      <w:bookmarkStart w:id="15" w:name="_Toc198803538"/>
      <w:bookmarkStart w:id="16" w:name="_Toc199884992"/>
      <w:r>
        <w:rPr>
          <w:rFonts w:hint="eastAsia"/>
        </w:rPr>
        <w:t xml:space="preserve">2.1 </w:t>
      </w:r>
      <w:r w:rsidRPr="002071AB">
        <w:rPr>
          <w:rFonts w:hint="eastAsia"/>
        </w:rPr>
        <w:t>制定</w:t>
      </w:r>
      <w:r>
        <w:rPr>
          <w:rFonts w:hint="eastAsia"/>
        </w:rPr>
        <w:t>（</w:t>
      </w:r>
      <w:r w:rsidRPr="002071AB">
        <w:rPr>
          <w:rFonts w:hint="eastAsia"/>
        </w:rPr>
        <w:t>Enactment</w:t>
      </w:r>
      <w:r>
        <w:rPr>
          <w:rFonts w:hint="eastAsia"/>
        </w:rPr>
        <w:t>）</w:t>
      </w:r>
      <w:bookmarkEnd w:id="15"/>
      <w:bookmarkEnd w:id="16"/>
    </w:p>
    <w:p w14:paraId="3B3E068C" w14:textId="741BE517" w:rsidR="00ED04CB" w:rsidRDefault="00ED04CB" w:rsidP="00ED04CB">
      <w:pPr>
        <w:pStyle w:val="3"/>
      </w:pPr>
      <w:bookmarkStart w:id="17" w:name="_Toc198803539"/>
      <w:bookmarkStart w:id="18" w:name="_Toc199884993"/>
      <w:r>
        <w:rPr>
          <w:rFonts w:hint="eastAsia"/>
        </w:rPr>
        <w:t xml:space="preserve">2.1.1 </w:t>
      </w:r>
      <w:bookmarkEnd w:id="17"/>
      <w:r w:rsidRPr="00362A89">
        <w:rPr>
          <w:rFonts w:hint="eastAsia"/>
        </w:rPr>
        <w:t>制定起源與基本</w:t>
      </w:r>
      <w:r>
        <w:rPr>
          <w:rFonts w:hint="eastAsia"/>
        </w:rPr>
        <w:t>定義</w:t>
      </w:r>
      <w:bookmarkEnd w:id="18"/>
    </w:p>
    <w:p w14:paraId="558E0D30" w14:textId="4AA59442" w:rsidR="00ED04CB" w:rsidRDefault="00ED04CB" w:rsidP="00ED04CB">
      <w:pPr>
        <w:pStyle w:val="15"/>
        <w:ind w:firstLine="480"/>
      </w:pPr>
      <w:bookmarkStart w:id="19"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proofErr w:type="gramStart"/>
      <w:r w:rsidR="00E55DF4">
        <w:rPr>
          <w:rFonts w:hint="eastAsia"/>
        </w:rPr>
        <w:t>不</w:t>
      </w:r>
      <w:proofErr w:type="gramEnd"/>
      <w:r w:rsidR="00E55DF4">
        <w:rPr>
          <w:rFonts w:hint="eastAsia"/>
        </w:rPr>
        <w:t>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20"/>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20"/>
      <w:r w:rsidR="002872AC">
        <w:rPr>
          <w:rStyle w:val="af6"/>
        </w:rPr>
        <w:commentReference w:id="20"/>
      </w:r>
      <w:r w:rsidR="002872AC">
        <w:rPr>
          <w:rFonts w:hint="eastAsia"/>
        </w:rPr>
        <w:t>。</w:t>
      </w:r>
    </w:p>
    <w:bookmarkEnd w:id="19"/>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proofErr w:type="gramStart"/>
      <w:r w:rsidRPr="00A0302B">
        <w:t>–</w:t>
      </w:r>
      <w:proofErr w:type="gramEnd"/>
      <w:r>
        <w:rPr>
          <w:rFonts w:hint="eastAsia"/>
        </w:rPr>
        <w:t>S</w:t>
      </w:r>
      <w:r w:rsidRPr="00A0302B">
        <w:t>election</w:t>
      </w:r>
      <w:proofErr w:type="gramStart"/>
      <w:r w:rsidRPr="00A0302B">
        <w:t>–</w:t>
      </w:r>
      <w:proofErr w:type="gramEnd"/>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w:t>
      </w:r>
      <w:proofErr w:type="gramStart"/>
      <w:r w:rsidRPr="00F32A90">
        <w:t>–</w:t>
      </w:r>
      <w:proofErr w:type="gramEnd"/>
      <w:r w:rsidRPr="00F32A90">
        <w:t>Selection</w:t>
      </w:r>
      <w:proofErr w:type="gramStart"/>
      <w:r w:rsidRPr="00F32A90">
        <w:t>–</w:t>
      </w:r>
      <w:proofErr w:type="gramEnd"/>
      <w:r w:rsidRPr="00F32A90">
        <w:t>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w:t>
      </w:r>
      <w:r w:rsidRPr="002F7F11">
        <w:rPr>
          <w:color w:val="EE0000"/>
        </w:rPr>
        <w:lastRenderedPageBreak/>
        <w:t>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21"/>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21"/>
      <w:r>
        <w:rPr>
          <w:rStyle w:val="af6"/>
        </w:rPr>
        <w:commentReference w:id="21"/>
      </w:r>
      <w:r>
        <w:rPr>
          <w:rFonts w:hint="eastAsia"/>
        </w:rPr>
        <w:t>。</w:t>
      </w:r>
      <w:r w:rsidRPr="004F0D54">
        <w:t>特別是在面對不確定或突發情境時，</w:t>
      </w:r>
      <w:commentRangeStart w:id="22"/>
      <w:r w:rsidRPr="00CF7159">
        <w:t>人們</w:t>
      </w:r>
      <w:r w:rsidR="00471933">
        <w:rPr>
          <w:rFonts w:hint="eastAsia"/>
        </w:rPr>
        <w:t>會</w:t>
      </w:r>
      <w:r w:rsidRPr="00CF7159">
        <w:t>透過試探性</w:t>
      </w:r>
      <w:r w:rsidRPr="00792D6B">
        <w:rPr>
          <w:color w:val="EE0000"/>
        </w:rPr>
        <w:t>行動來</w:t>
      </w:r>
      <w:proofErr w:type="gramStart"/>
      <w:r w:rsidRPr="00792D6B">
        <w:rPr>
          <w:color w:val="EE0000"/>
        </w:rPr>
        <w:t>釐</w:t>
      </w:r>
      <w:proofErr w:type="gramEnd"/>
      <w:r w:rsidRPr="00792D6B">
        <w:rPr>
          <w:color w:val="EE0000"/>
        </w:rPr>
        <w:t>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22"/>
      <w:r>
        <w:rPr>
          <w:rStyle w:val="af6"/>
        </w:rPr>
        <w:commentReference w:id="22"/>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23"/>
      <w:r w:rsidRPr="00EF4988">
        <w:rPr>
          <w:i/>
          <w:iCs/>
          <w:color w:val="EE0000"/>
        </w:rPr>
        <w:t>How can I know what I think until I see what I say?</w:t>
      </w:r>
      <w:commentRangeEnd w:id="23"/>
      <w:r w:rsidR="0089184A">
        <w:rPr>
          <w:rStyle w:val="af6"/>
        </w:rPr>
        <w:commentReference w:id="23"/>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24"/>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24"/>
      <w:r w:rsidRPr="00A63C43">
        <w:rPr>
          <w:rStyle w:val="af6"/>
          <w:sz w:val="24"/>
          <w:szCs w:val="24"/>
        </w:rPr>
        <w:commentReference w:id="24"/>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2D10DB41"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25"/>
      <w:r w:rsidRPr="0047702A">
        <w:t>共生性制定行動</w:t>
      </w:r>
      <w:commentRangeEnd w:id="25"/>
      <w:r w:rsidRPr="0047702A">
        <w:rPr>
          <w:rStyle w:val="af6"/>
        </w:rPr>
        <w:commentReference w:id="25"/>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w:t>
      </w:r>
      <w:proofErr w:type="gramStart"/>
      <w:r w:rsidRPr="002F0CA3">
        <w:t>環境互構</w:t>
      </w:r>
      <w:proofErr w:type="gramEnd"/>
      <w:r w:rsidRPr="002F0CA3">
        <w:t>」架構圖（圖</w:t>
      </w:r>
      <w:r w:rsidRPr="002F0CA3">
        <w:t>OO</w:t>
      </w:r>
      <w:r w:rsidRPr="002F0CA3">
        <w:t>），以說明環境與制定之間的</w:t>
      </w:r>
      <w:r>
        <w:rPr>
          <w:rFonts w:hint="eastAsia"/>
        </w:rPr>
        <w:t>關係</w:t>
      </w:r>
      <w:r w:rsidRPr="002F0CA3">
        <w:t>。</w:t>
      </w:r>
    </w:p>
    <w:p w14:paraId="427E3453" w14:textId="77777777" w:rsidR="00ED04CB" w:rsidRPr="00B64FD6" w:rsidRDefault="00ED04CB" w:rsidP="00ED04CB">
      <w:pPr>
        <w:pStyle w:val="afe"/>
        <w:ind w:firstLine="480"/>
      </w:pPr>
      <w:r w:rsidRPr="00C3350E">
        <w:rPr>
          <w:noProof/>
        </w:rPr>
        <w:lastRenderedPageBreak/>
        <w:drawing>
          <wp:inline distT="0" distB="0" distL="0" distR="0" wp14:anchorId="516E6ABF" wp14:editId="1401F768">
            <wp:extent cx="4018384" cy="1619977"/>
            <wp:effectExtent l="0" t="0" r="1270"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2B08863" w14:textId="0A91F751" w:rsidR="00ED04CB" w:rsidRPr="0066163F" w:rsidRDefault="00ED04CB" w:rsidP="0066163F">
      <w:pPr>
        <w:pStyle w:val="afff"/>
        <w:ind w:firstLine="480"/>
      </w:pPr>
      <w:r>
        <w:rPr>
          <w:rFonts w:hint="eastAsia"/>
        </w:rPr>
        <w:t>圖</w:t>
      </w:r>
      <w:r>
        <w:rPr>
          <w:rFonts w:hint="eastAsia"/>
        </w:rPr>
        <w:t xml:space="preserve"> </w:t>
      </w:r>
      <w:r>
        <w:rPr>
          <w:rFonts w:hint="eastAsia"/>
        </w:rPr>
        <w:t>環境與制定關係圖</w:t>
      </w:r>
      <w:bookmarkStart w:id="26" w:name="_Toc198803541"/>
    </w:p>
    <w:p w14:paraId="496CDC9C" w14:textId="78CD1EB6" w:rsidR="00ED04CB" w:rsidRPr="00E71EBD" w:rsidRDefault="00ED04CB" w:rsidP="00ED04CB">
      <w:pPr>
        <w:pStyle w:val="3"/>
      </w:pPr>
      <w:bookmarkStart w:id="27" w:name="_Toc199884994"/>
      <w:r>
        <w:rPr>
          <w:rFonts w:hint="eastAsia"/>
        </w:rPr>
        <w:t xml:space="preserve">2.1.2 </w:t>
      </w:r>
      <w:r>
        <w:rPr>
          <w:rFonts w:hint="eastAsia"/>
        </w:rPr>
        <w:t>制定動態循環過程</w:t>
      </w:r>
      <w:bookmarkEnd w:id="26"/>
      <w:r w:rsidR="00432C84">
        <w:rPr>
          <w:rFonts w:hint="eastAsia"/>
        </w:rPr>
        <w:t>與應用</w:t>
      </w:r>
      <w:bookmarkEnd w:id="27"/>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28"/>
      <w:r w:rsidRPr="003630D2">
        <w:t>反應又</w:t>
      </w:r>
      <w:r w:rsidR="007358BA">
        <w:rPr>
          <w:rFonts w:hint="eastAsia"/>
        </w:rPr>
        <w:t>將</w:t>
      </w:r>
      <w:r w:rsidRPr="003630D2">
        <w:t>改變</w:t>
      </w:r>
      <w:r>
        <w:rPr>
          <w:rFonts w:hint="eastAsia"/>
        </w:rPr>
        <w:t>環境情境</w:t>
      </w:r>
      <w:commentRangeEnd w:id="28"/>
      <w:r>
        <w:rPr>
          <w:rStyle w:val="af6"/>
        </w:rPr>
        <w:commentReference w:id="28"/>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29"/>
      <w:r w:rsidRPr="005E297B">
        <w:t>環境不是客觀</w:t>
      </w:r>
      <w:r w:rsidR="008D42DB">
        <w:rPr>
          <w:rFonts w:hint="eastAsia"/>
        </w:rPr>
        <w:t>存在</w:t>
      </w:r>
      <w:r w:rsidRPr="005E297B">
        <w:t>，而是行動與結構之間互動後共同建構的產物</w:t>
      </w:r>
      <w:commentRangeEnd w:id="29"/>
      <w:r>
        <w:rPr>
          <w:rStyle w:val="af6"/>
        </w:rPr>
        <w:commentReference w:id="29"/>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434B0588" w:rsidR="00ED04CB" w:rsidRDefault="00ED04CB" w:rsidP="00A7194A">
      <w:pPr>
        <w:pStyle w:val="15"/>
        <w:ind w:firstLine="480"/>
      </w:pPr>
      <w:r>
        <w:rPr>
          <w:rFonts w:hint="eastAsia"/>
        </w:rPr>
        <w:t>在</w:t>
      </w:r>
      <w:commentRangeStart w:id="30"/>
      <w:r w:rsidRPr="004A47A4">
        <w:t>Orlikowski</w:t>
      </w:r>
      <w:commentRangeEnd w:id="30"/>
      <w:r>
        <w:rPr>
          <w:rStyle w:val="af6"/>
        </w:rPr>
        <w:commentReference w:id="30"/>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proofErr w:type="gramStart"/>
      <w:r w:rsidRPr="00B150B5">
        <w:t>此外，</w:t>
      </w:r>
      <w:proofErr w:type="gramEnd"/>
      <w:r w:rsidRPr="00B150B5">
        <w:t>後續學者也從不同層次延伸制定理論的應用</w:t>
      </w:r>
      <w:r>
        <w:rPr>
          <w:rFonts w:hint="eastAsia"/>
        </w:rPr>
        <w:t>。</w:t>
      </w:r>
      <w:r w:rsidRPr="00A70CB5">
        <w:t>例如</w:t>
      </w:r>
      <w:r w:rsidRPr="00F45239">
        <w:t>Gioia</w:t>
      </w:r>
      <w:r w:rsidRPr="00F45239">
        <w:t>與</w:t>
      </w:r>
      <w:proofErr w:type="spellStart"/>
      <w:r w:rsidRPr="00F45239">
        <w:lastRenderedPageBreak/>
        <w:t>Chittipeddi</w:t>
      </w:r>
      <w:proofErr w:type="spellEnd"/>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proofErr w:type="gramStart"/>
      <w:r w:rsidR="004A61A5">
        <w:rPr>
          <w:rFonts w:hint="eastAsia"/>
        </w:rPr>
        <w:t>訂定願景</w:t>
      </w:r>
      <w:proofErr w:type="gramEnd"/>
      <w:r w:rsidR="004A61A5">
        <w:rPr>
          <w:rFonts w:hint="eastAsia"/>
        </w:rPr>
        <w:t>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31"/>
      <w:r w:rsidRPr="00F45239">
        <w:t>（</w:t>
      </w:r>
      <w:r w:rsidRPr="00F45239">
        <w:t xml:space="preserve">Gioia &amp; </w:t>
      </w:r>
      <w:proofErr w:type="spellStart"/>
      <w:r w:rsidRPr="00F45239">
        <w:t>Chittipeddi</w:t>
      </w:r>
      <w:proofErr w:type="spellEnd"/>
      <w:r w:rsidRPr="00F45239">
        <w:t>, 1991</w:t>
      </w:r>
      <w:r w:rsidRPr="00F45239">
        <w:t>）</w:t>
      </w:r>
      <w:commentRangeEnd w:id="31"/>
      <w:r>
        <w:rPr>
          <w:rStyle w:val="af6"/>
        </w:rPr>
        <w:commentReference w:id="31"/>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32"/>
      <w:proofErr w:type="spellStart"/>
      <w:r w:rsidRPr="00B63179">
        <w:t>Giddens</w:t>
      </w:r>
      <w:proofErr w:type="spellEnd"/>
      <w:r w:rsidRPr="00B63179">
        <w:t>, 1984</w:t>
      </w:r>
      <w:r w:rsidRPr="00B63179">
        <w:t>）</w:t>
      </w:r>
      <w:commentRangeEnd w:id="32"/>
      <w:r>
        <w:rPr>
          <w:rStyle w:val="af6"/>
        </w:rPr>
        <w:commentReference w:id="32"/>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33"/>
      <w:r w:rsidRPr="00A877C0">
        <w:t>（</w:t>
      </w:r>
      <w:r w:rsidRPr="00A877C0">
        <w:t>Weick &amp; Putnam, 2006</w:t>
      </w:r>
      <w:r w:rsidRPr="00A877C0">
        <w:t>）</w:t>
      </w:r>
      <w:commentRangeEnd w:id="33"/>
      <w:r>
        <w:rPr>
          <w:rStyle w:val="af6"/>
        </w:rPr>
        <w:commentReference w:id="33"/>
      </w:r>
      <w:r w:rsidRPr="00A877C0">
        <w:t>。</w:t>
      </w:r>
    </w:p>
    <w:p w14:paraId="6B30F980" w14:textId="0A6DA1B8" w:rsidR="00ED04CB" w:rsidRPr="008E5C2D" w:rsidRDefault="00ED04CB" w:rsidP="00F72612">
      <w:pPr>
        <w:pStyle w:val="15"/>
        <w:ind w:firstLine="480"/>
      </w:pPr>
      <w:r w:rsidRPr="005133FB">
        <w:t>在創業領域中，林家五等人亦提出「創業家</w:t>
      </w:r>
      <w:proofErr w:type="gramStart"/>
      <w:r w:rsidRPr="005133FB">
        <w:t>的釋意歷程</w:t>
      </w:r>
      <w:proofErr w:type="gramEnd"/>
      <w:r w:rsidRPr="005133FB">
        <w:t>」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28DBDAE5"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34"/>
      <w:r w:rsidRPr="00B3713C">
        <w:rPr>
          <w:color w:val="EE0000"/>
        </w:rPr>
        <w:t>創造出</w:t>
      </w:r>
      <w:r w:rsidR="00625F25">
        <w:rPr>
          <w:rFonts w:hint="eastAsia"/>
          <w:color w:val="EE0000"/>
        </w:rPr>
        <w:t>行動者</w:t>
      </w:r>
      <w:r w:rsidRPr="00B3713C">
        <w:rPr>
          <w:color w:val="EE0000"/>
        </w:rPr>
        <w:t>所面對的部分環境</w:t>
      </w:r>
      <w:commentRangeEnd w:id="34"/>
      <w:r w:rsidRPr="00B3713C">
        <w:rPr>
          <w:rStyle w:val="af6"/>
          <w:color w:val="EE0000"/>
        </w:rPr>
        <w:commentReference w:id="34"/>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534397">
        <w:rPr>
          <w:rFonts w:hint="eastAsia"/>
        </w:rPr>
        <w:t>O</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6C6567">
      <w:pPr>
        <w:pStyle w:val="afe"/>
      </w:pPr>
      <w:r w:rsidRPr="006C6567">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070AC94" w:rsidR="006C6567" w:rsidRDefault="006C6567" w:rsidP="006C6567">
      <w:pPr>
        <w:pStyle w:val="afe"/>
      </w:pPr>
      <w:r>
        <w:rPr>
          <w:rFonts w:hint="eastAsia"/>
        </w:rPr>
        <w:t>圖</w:t>
      </w:r>
      <w:r>
        <w:rPr>
          <w:rFonts w:hint="eastAsia"/>
        </w:rPr>
        <w:t xml:space="preserve"> </w:t>
      </w:r>
      <w:r>
        <w:rPr>
          <w:rFonts w:hint="eastAsia"/>
        </w:rPr>
        <w:t>制定循環圖</w:t>
      </w:r>
    </w:p>
    <w:p w14:paraId="4B5A3D22" w14:textId="77777777" w:rsidR="00FE4836" w:rsidRDefault="00FE4836">
      <w:pPr>
        <w:widowControl/>
        <w:ind w:firstLineChars="0" w:firstLine="0"/>
        <w:rPr>
          <w:rFonts w:cstheme="majorBidi"/>
          <w:b/>
          <w:sz w:val="36"/>
          <w:szCs w:val="40"/>
        </w:rPr>
      </w:pPr>
      <w:r>
        <w:br w:type="page"/>
      </w:r>
    </w:p>
    <w:p w14:paraId="321615CE" w14:textId="24C0B08C" w:rsidR="002071AB" w:rsidRDefault="002071AB" w:rsidP="00D21C7E">
      <w:pPr>
        <w:pStyle w:val="2"/>
      </w:pPr>
      <w:bookmarkStart w:id="35" w:name="_Toc199884995"/>
      <w:r>
        <w:rPr>
          <w:rFonts w:hint="eastAsia"/>
        </w:rPr>
        <w:lastRenderedPageBreak/>
        <w:t>2.</w:t>
      </w:r>
      <w:r w:rsidR="003579E7">
        <w:rPr>
          <w:rFonts w:hint="eastAsia"/>
        </w:rPr>
        <w:t xml:space="preserve">2 </w:t>
      </w:r>
      <w:proofErr w:type="gramStart"/>
      <w:r>
        <w:rPr>
          <w:rFonts w:hint="eastAsia"/>
        </w:rPr>
        <w:t>可供性</w:t>
      </w:r>
      <w:proofErr w:type="gramEnd"/>
      <w:r>
        <w:rPr>
          <w:rFonts w:hint="eastAsia"/>
        </w:rPr>
        <w:t>（</w:t>
      </w:r>
      <w:r w:rsidRPr="002071AB">
        <w:t>Affordance</w:t>
      </w:r>
      <w:r>
        <w:rPr>
          <w:rFonts w:hint="eastAsia"/>
        </w:rPr>
        <w:t>）</w:t>
      </w:r>
      <w:bookmarkEnd w:id="35"/>
    </w:p>
    <w:p w14:paraId="7C7EB79F" w14:textId="36E9069C" w:rsidR="003579E7" w:rsidRDefault="0042165D" w:rsidP="00FF4469">
      <w:pPr>
        <w:pStyle w:val="3"/>
      </w:pPr>
      <w:bookmarkStart w:id="36" w:name="_Toc199884996"/>
      <w:r>
        <w:rPr>
          <w:rFonts w:hint="eastAsia"/>
        </w:rPr>
        <w:t xml:space="preserve">2.2.1 </w:t>
      </w:r>
      <w:proofErr w:type="gramStart"/>
      <w:r w:rsidR="00C14958">
        <w:rPr>
          <w:rFonts w:hint="eastAsia"/>
        </w:rPr>
        <w:t>可供性</w:t>
      </w:r>
      <w:commentRangeStart w:id="37"/>
      <w:r w:rsidR="008B0166">
        <w:rPr>
          <w:rFonts w:hint="eastAsia"/>
        </w:rPr>
        <w:t>起源</w:t>
      </w:r>
      <w:commentRangeEnd w:id="37"/>
      <w:proofErr w:type="gramEnd"/>
      <w:r w:rsidR="00BC37EE">
        <w:rPr>
          <w:rStyle w:val="af6"/>
          <w:rFonts w:cstheme="minorBidi"/>
          <w:b w:val="0"/>
        </w:rPr>
        <w:commentReference w:id="37"/>
      </w:r>
      <w:r w:rsidR="008B0166">
        <w:rPr>
          <w:rFonts w:hint="eastAsia"/>
        </w:rPr>
        <w:t>與</w:t>
      </w:r>
      <w:r w:rsidR="006047EA" w:rsidRPr="00362A89">
        <w:rPr>
          <w:rFonts w:hint="eastAsia"/>
        </w:rPr>
        <w:t>基本</w:t>
      </w:r>
      <w:r w:rsidR="006047EA">
        <w:rPr>
          <w:rFonts w:hint="eastAsia"/>
        </w:rPr>
        <w:t>定義</w:t>
      </w:r>
      <w:bookmarkEnd w:id="36"/>
    </w:p>
    <w:p w14:paraId="6B8F8573" w14:textId="154AFC13" w:rsidR="006B0474" w:rsidRDefault="00973CFA" w:rsidP="008B38A6">
      <w:pPr>
        <w:pStyle w:val="15"/>
        <w:ind w:firstLine="480"/>
      </w:pPr>
      <w:proofErr w:type="gramStart"/>
      <w:r w:rsidRPr="00C6402B">
        <w:t>可供性</w:t>
      </w:r>
      <w:proofErr w:type="gramEnd"/>
      <w:r w:rsidRPr="00C6402B">
        <w:t>（</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proofErr w:type="gramStart"/>
      <w:r w:rsidRPr="00C6402B">
        <w:t>可供性</w:t>
      </w:r>
      <w:r w:rsidRPr="004D5FD6">
        <w:t>定義</w:t>
      </w:r>
      <w:proofErr w:type="gramEnd"/>
      <w:r w:rsidRPr="004D5FD6">
        <w:t>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w:t>
      </w:r>
      <w:proofErr w:type="gramStart"/>
      <w:r w:rsidRPr="00C6402B">
        <w:t>之間，</w:t>
      </w:r>
      <w:proofErr w:type="gramEnd"/>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w:t>
      </w:r>
      <w:proofErr w:type="gramStart"/>
      <w:r w:rsidRPr="00DA46F5">
        <w:t>可供性不是</w:t>
      </w:r>
      <w:proofErr w:type="gramEnd"/>
      <w:r w:rsidRPr="00DA46F5">
        <w:t>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proofErr w:type="gramStart"/>
      <w:r>
        <w:rPr>
          <w:rFonts w:hint="eastAsia"/>
        </w:rPr>
        <w:t>可供性</w:t>
      </w:r>
      <w:r w:rsidRPr="00E906EB">
        <w:rPr>
          <w:color w:val="EE0000"/>
        </w:rPr>
        <w:t>依附</w:t>
      </w:r>
      <w:proofErr w:type="gramEnd"/>
      <w:r w:rsidRPr="00E906EB">
        <w:rPr>
          <w:color w:val="EE0000"/>
        </w:rPr>
        <w:t>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38"/>
      <w:r>
        <w:rPr>
          <w:rFonts w:hint="eastAsia"/>
          <w:color w:val="EE0000"/>
        </w:rPr>
        <w:t>直接存在、卻不必然可視或已知</w:t>
      </w:r>
      <w:commentRangeEnd w:id="38"/>
      <w:r>
        <w:rPr>
          <w:rStyle w:val="af6"/>
        </w:rPr>
        <w:commentReference w:id="38"/>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proofErr w:type="gramStart"/>
      <w:r w:rsidRPr="00BD77C8">
        <w:t>可供性</w:t>
      </w:r>
      <w:r>
        <w:rPr>
          <w:rFonts w:hint="eastAsia"/>
        </w:rPr>
        <w:t>的</w:t>
      </w:r>
      <w:proofErr w:type="gramEnd"/>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w:t>
      </w:r>
      <w:proofErr w:type="gramStart"/>
      <w:r w:rsidRPr="00BD77C8">
        <w:t>可供性</w:t>
      </w:r>
      <w:proofErr w:type="gramEnd"/>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39"/>
      <w:r w:rsidRPr="00080427">
        <w:t>環境</w:t>
      </w:r>
      <w:commentRangeEnd w:id="39"/>
      <w:r>
        <w:rPr>
          <w:rStyle w:val="af6"/>
        </w:rPr>
        <w:commentReference w:id="39"/>
      </w:r>
      <w:r w:rsidRPr="00080427">
        <w:t>中</w:t>
      </w:r>
      <w:r>
        <w:rPr>
          <w:rFonts w:hint="eastAsia"/>
        </w:rPr>
        <w:t>各</w:t>
      </w:r>
      <w:r w:rsidRPr="00080427">
        <w:t>要素皆可能</w:t>
      </w:r>
      <w:r>
        <w:rPr>
          <w:rFonts w:hint="eastAsia"/>
        </w:rPr>
        <w:t>成為</w:t>
      </w:r>
      <w:proofErr w:type="gramStart"/>
      <w:r w:rsidRPr="00080427">
        <w:t>可供性的</w:t>
      </w:r>
      <w:proofErr w:type="gramEnd"/>
      <w:r w:rsidRPr="00080427">
        <w:t>來源，包含</w:t>
      </w:r>
      <w:r>
        <w:rPr>
          <w:rFonts w:hint="eastAsia"/>
        </w:rPr>
        <w:t>水、空氣</w:t>
      </w:r>
      <w:r w:rsidRPr="00080427">
        <w:t>、物質、表面、物體與其他動物</w:t>
      </w:r>
      <w:r>
        <w:rPr>
          <w:rFonts w:hint="eastAsia"/>
        </w:rPr>
        <w:t>等</w:t>
      </w:r>
      <w:r w:rsidRPr="00080427">
        <w:t>，</w:t>
      </w:r>
      <w:proofErr w:type="gramStart"/>
      <w:r>
        <w:rPr>
          <w:rFonts w:hint="eastAsia"/>
        </w:rPr>
        <w:t>可供性</w:t>
      </w:r>
      <w:r w:rsidRPr="00A9126D">
        <w:t>不僅</w:t>
      </w:r>
      <w:proofErr w:type="gramEnd"/>
      <w:r w:rsidRPr="00A9126D">
        <w:t>可能提供覓食、棲息等正面行動機會，也可能帶來受傷或死亡</w:t>
      </w:r>
      <w:r>
        <w:rPr>
          <w:rFonts w:hint="eastAsia"/>
        </w:rPr>
        <w:t>的</w:t>
      </w:r>
      <w:r w:rsidRPr="00A9126D">
        <w:t>風險，因此</w:t>
      </w:r>
      <w:proofErr w:type="gramStart"/>
      <w:r>
        <w:rPr>
          <w:rFonts w:hint="eastAsia"/>
        </w:rPr>
        <w:t>可供性</w:t>
      </w:r>
      <w:r w:rsidRPr="00A9126D">
        <w:t>需要</w:t>
      </w:r>
      <w:proofErr w:type="gramEnd"/>
      <w:r w:rsidRPr="00A9126D">
        <w:t>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proofErr w:type="gramStart"/>
      <w:r>
        <w:rPr>
          <w:rFonts w:hint="eastAsia"/>
        </w:rPr>
        <w:t>可供性</w:t>
      </w:r>
      <w:r w:rsidRPr="00E754D2">
        <w:t>的</w:t>
      </w:r>
      <w:proofErr w:type="gramEnd"/>
      <w:r w:rsidRPr="00E754D2">
        <w:t>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w:t>
      </w:r>
      <w:proofErr w:type="gramStart"/>
      <w:r w:rsidRPr="0035093D">
        <w:t>可供性源自</w:t>
      </w:r>
      <w:proofErr w:type="gramEnd"/>
      <w:r w:rsidRPr="0035093D">
        <w:t>生物與環境的互動結構，</w:t>
      </w:r>
      <w:r w:rsidRPr="0035093D">
        <w:t>Gibson</w:t>
      </w:r>
      <w:r w:rsidRPr="0035093D">
        <w:t>也指出</w:t>
      </w:r>
      <w:proofErr w:type="gramStart"/>
      <w:r>
        <w:rPr>
          <w:rFonts w:hint="eastAsia"/>
        </w:rPr>
        <w:t>可供性</w:t>
      </w:r>
      <w:r w:rsidRPr="0035093D">
        <w:t>並非</w:t>
      </w:r>
      <w:proofErr w:type="gramEnd"/>
      <w:r w:rsidRPr="0035093D">
        <w:t>恆定不變，而是可以</w:t>
      </w:r>
      <w:r w:rsidRPr="002838CA">
        <w:t>被調整、設計甚至創造</w:t>
      </w:r>
      <w:r>
        <w:rPr>
          <w:rFonts w:hint="eastAsia"/>
        </w:rPr>
        <w:t>出新的</w:t>
      </w:r>
      <w:proofErr w:type="gramStart"/>
      <w:r>
        <w:rPr>
          <w:rFonts w:hint="eastAsia"/>
        </w:rPr>
        <w:t>可供性</w:t>
      </w:r>
      <w:proofErr w:type="gramEnd"/>
      <w:r>
        <w:rPr>
          <w:rFonts w:hint="eastAsia"/>
        </w:rPr>
        <w:t>，</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40"/>
      <w:r>
        <w:rPr>
          <w:rFonts w:hint="eastAsia"/>
          <w:color w:val="EE0000"/>
        </w:rPr>
        <w:t>被改造後的舊環境</w:t>
      </w:r>
      <w:commentRangeEnd w:id="40"/>
      <w:r>
        <w:rPr>
          <w:rStyle w:val="af6"/>
        </w:rPr>
        <w:commentReference w:id="40"/>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w:t>
      </w:r>
      <w:proofErr w:type="gramStart"/>
      <w:r w:rsidRPr="00A51005">
        <w:t>可供性不僅</w:t>
      </w:r>
      <w:proofErr w:type="gramEnd"/>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proofErr w:type="gramStart"/>
      <w:r w:rsidRPr="009147F4">
        <w:t>釐</w:t>
      </w:r>
      <w:proofErr w:type="gramEnd"/>
      <w:r w:rsidRPr="009147F4">
        <w:t>清</w:t>
      </w:r>
      <w:proofErr w:type="gramStart"/>
      <w:r w:rsidRPr="009147F4">
        <w:t>可供性</w:t>
      </w:r>
      <w:proofErr w:type="gramEnd"/>
      <w:r w:rsidRPr="009147F4">
        <w:t>，以下將從其核心特性與後續學者的觀點加以說明</w:t>
      </w:r>
      <w:r>
        <w:rPr>
          <w:rFonts w:hint="eastAsia"/>
        </w:rPr>
        <w:t>：</w:t>
      </w:r>
    </w:p>
    <w:p w14:paraId="690E9622" w14:textId="5A44ADC5" w:rsidR="00A954FA" w:rsidRPr="00AC5A6C" w:rsidRDefault="00050DEB">
      <w:pPr>
        <w:pStyle w:val="151"/>
        <w:numPr>
          <w:ilvl w:val="0"/>
          <w:numId w:val="8"/>
        </w:numPr>
      </w:pPr>
      <w:commentRangeStart w:id="41"/>
      <w:r w:rsidRPr="00050DEB">
        <w:t>相對性</w:t>
      </w:r>
      <w:commentRangeEnd w:id="41"/>
      <w:r w:rsidR="003601CF">
        <w:rPr>
          <w:rStyle w:val="af6"/>
        </w:rPr>
        <w:commentReference w:id="41"/>
      </w:r>
      <w:r w:rsidRPr="00050DEB">
        <w:t>與</w:t>
      </w:r>
      <w:commentRangeStart w:id="42"/>
      <w:r w:rsidRPr="00050DEB">
        <w:t>互補性</w:t>
      </w:r>
      <w:commentRangeEnd w:id="42"/>
      <w:r w:rsidR="00DC09D9">
        <w:rPr>
          <w:rStyle w:val="af6"/>
        </w:rPr>
        <w:commentReference w:id="42"/>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proofErr w:type="gramStart"/>
      <w:r w:rsidRPr="00F472DB">
        <w:t>可供性具有</w:t>
      </w:r>
      <w:proofErr w:type="gramEnd"/>
      <w:r w:rsidRPr="00F472DB">
        <w:t>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w:t>
      </w:r>
      <w:proofErr w:type="gramStart"/>
      <w:r w:rsidRPr="00F472DB">
        <w:t>可供性</w:t>
      </w:r>
      <w:proofErr w:type="gramEnd"/>
      <w:r>
        <w:rPr>
          <w:rFonts w:hint="eastAsia"/>
        </w:rPr>
        <w:t>，</w:t>
      </w:r>
      <w:r w:rsidRPr="00F472DB">
        <w:t>如椅子對成人而言具備可坐的</w:t>
      </w:r>
      <w:proofErr w:type="gramStart"/>
      <w:r w:rsidRPr="00F472DB">
        <w:t>可供性</w:t>
      </w:r>
      <w:proofErr w:type="gramEnd"/>
      <w:r w:rsidRPr="00F472DB">
        <w:t>，但對於身高不足的孩童可能就不成立。</w:t>
      </w:r>
      <w:r w:rsidRPr="003601CF">
        <w:t>同時，</w:t>
      </w:r>
      <w:proofErr w:type="gramStart"/>
      <w:r w:rsidRPr="003601CF">
        <w:t>可供</w:t>
      </w:r>
      <w:r w:rsidRPr="000B6D30">
        <w:t>性也</w:t>
      </w:r>
      <w:proofErr w:type="gramEnd"/>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pPr>
        <w:pStyle w:val="15"/>
        <w:numPr>
          <w:ilvl w:val="0"/>
          <w:numId w:val="8"/>
        </w:numPr>
        <w:ind w:firstLineChars="0"/>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proofErr w:type="gramStart"/>
      <w:r w:rsidRPr="00172DC6">
        <w:rPr>
          <w:color w:val="EE0000"/>
        </w:rPr>
        <w:t>可供性</w:t>
      </w:r>
      <w:r>
        <w:rPr>
          <w:rFonts w:hint="eastAsia"/>
          <w:color w:val="EE0000"/>
        </w:rPr>
        <w:t>的</w:t>
      </w:r>
      <w:proofErr w:type="gramEnd"/>
      <w:r>
        <w:rPr>
          <w:rFonts w:hint="eastAsia"/>
          <w:color w:val="EE0000"/>
        </w:rPr>
        <w:t>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w:t>
      </w:r>
      <w:proofErr w:type="gramStart"/>
      <w:r w:rsidRPr="00431E1E">
        <w:t>可供性的</w:t>
      </w:r>
      <w:proofErr w:type="gramEnd"/>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proofErr w:type="gramStart"/>
      <w:r w:rsidRPr="001C664C">
        <w:t>可供性進一步</w:t>
      </w:r>
      <w:proofErr w:type="gramEnd"/>
      <w:r w:rsidRPr="001C664C">
        <w:t>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proofErr w:type="gramStart"/>
      <w:r>
        <w:rPr>
          <w:rFonts w:hint="eastAsia"/>
        </w:rPr>
        <w:t>可供性相關</w:t>
      </w:r>
      <w:proofErr w:type="gramEnd"/>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proofErr w:type="gramStart"/>
      <w:r w:rsidRPr="00AD7564">
        <w:t>可供性與</w:t>
      </w:r>
      <w:proofErr w:type="gramEnd"/>
      <w:r w:rsidRPr="00AD7564">
        <w:t>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proofErr w:type="spellStart"/>
      <w:r w:rsidRPr="00FD30CF">
        <w:t>Hutchby</w:t>
      </w:r>
      <w:proofErr w:type="spellEnd"/>
      <w:r w:rsidRPr="00A638B2">
        <w:t>提出「技術物質性」的概念</w:t>
      </w:r>
      <w:r>
        <w:rPr>
          <w:rFonts w:hint="eastAsia"/>
        </w:rPr>
        <w:t>，他認為</w:t>
      </w:r>
      <w:proofErr w:type="gramStart"/>
      <w:r>
        <w:rPr>
          <w:rFonts w:hint="eastAsia"/>
          <w:color w:val="EE0000"/>
        </w:rPr>
        <w:t>可供性</w:t>
      </w:r>
      <w:r w:rsidRPr="00136CA2">
        <w:rPr>
          <w:color w:val="EE0000"/>
        </w:rPr>
        <w:t>包含</w:t>
      </w:r>
      <w:proofErr w:type="gramEnd"/>
      <w:r w:rsidRPr="00136CA2">
        <w:rPr>
          <w:color w:val="EE0000"/>
        </w:rPr>
        <w:t>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w:t>
      </w:r>
      <w:proofErr w:type="gramStart"/>
      <w:r w:rsidRPr="005335CB">
        <w:t>可供性的</w:t>
      </w:r>
      <w:proofErr w:type="gramEnd"/>
      <w:r w:rsidRPr="005335CB">
        <w:t>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w:t>
      </w:r>
      <w:proofErr w:type="gramStart"/>
      <w:r w:rsidRPr="00BB2498">
        <w:t>可供性得以</w:t>
      </w:r>
      <w:proofErr w:type="gramEnd"/>
      <w:r w:rsidRPr="00BB2498">
        <w:t>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pPr>
        <w:pStyle w:val="15"/>
        <w:numPr>
          <w:ilvl w:val="0"/>
          <w:numId w:val="7"/>
        </w:numPr>
        <w:ind w:firstLineChars="0"/>
      </w:pPr>
      <w:r w:rsidRPr="000E7743">
        <w:t>真實</w:t>
      </w:r>
      <w:proofErr w:type="gramStart"/>
      <w:r w:rsidRPr="000E7743">
        <w:t>可供性</w:t>
      </w:r>
      <w:r>
        <w:rPr>
          <w:rFonts w:hint="eastAsia"/>
        </w:rPr>
        <w:t>與</w:t>
      </w:r>
      <w:proofErr w:type="gramEnd"/>
      <w:r w:rsidR="00434784">
        <w:rPr>
          <w:rFonts w:hint="eastAsia"/>
        </w:rPr>
        <w:t>感知</w:t>
      </w:r>
      <w:proofErr w:type="gramStart"/>
      <w:r w:rsidR="00434784">
        <w:rPr>
          <w:rFonts w:hint="eastAsia"/>
        </w:rPr>
        <w:t>可供性</w:t>
      </w:r>
      <w:proofErr w:type="gramEnd"/>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w:t>
      </w:r>
      <w:proofErr w:type="gramStart"/>
      <w:r w:rsidRPr="004C0685">
        <w:t>可供性</w:t>
      </w:r>
      <w:proofErr w:type="gramEnd"/>
      <w:r w:rsidRPr="004C0685">
        <w:t>，若行動者無法準確辨識其功能，仍可能造成誤判。</w:t>
      </w:r>
      <w:r>
        <w:rPr>
          <w:rFonts w:hint="eastAsia"/>
        </w:rPr>
        <w:t>回顧</w:t>
      </w:r>
      <w:r w:rsidR="00405AF5" w:rsidRPr="0067550D">
        <w:t>Gibson</w:t>
      </w:r>
      <w:r w:rsidR="007369C9">
        <w:rPr>
          <w:rFonts w:hint="eastAsia"/>
        </w:rPr>
        <w:t>所</w:t>
      </w:r>
      <w:r w:rsidR="00405AF5" w:rsidRPr="0067550D">
        <w:t>主張</w:t>
      </w:r>
      <w:proofErr w:type="gramStart"/>
      <w:r w:rsidR="00405AF5" w:rsidRPr="0067550D">
        <w:rPr>
          <w:rFonts w:hint="eastAsia"/>
        </w:rPr>
        <w:t>可供性</w:t>
      </w:r>
      <w:r w:rsidR="00405AF5" w:rsidRPr="0067550D">
        <w:rPr>
          <w:rFonts w:hint="eastAsia"/>
          <w:color w:val="0070C0"/>
        </w:rPr>
        <w:t>是</w:t>
      </w:r>
      <w:proofErr w:type="gramEnd"/>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w:t>
      </w:r>
      <w:proofErr w:type="gramStart"/>
      <w:r w:rsidRPr="005A4AF7">
        <w:t>可供性都</w:t>
      </w:r>
      <w:proofErr w:type="gramEnd"/>
      <w:r w:rsidRPr="005A4AF7">
        <w:t>能被行動者準確辨識，</w:t>
      </w:r>
      <w:r w:rsidR="003104E6">
        <w:rPr>
          <w:rFonts w:hint="eastAsia"/>
        </w:rPr>
        <w:t>因此</w:t>
      </w:r>
      <w:r w:rsidR="00106094">
        <w:rPr>
          <w:rFonts w:hint="eastAsia"/>
        </w:rPr>
        <w:t>提出</w:t>
      </w:r>
      <w:r w:rsidR="00DC654C">
        <w:rPr>
          <w:rFonts w:hint="eastAsia"/>
        </w:rPr>
        <w:t>「</w:t>
      </w:r>
      <w:r w:rsidRPr="000E7743">
        <w:t>真實</w:t>
      </w:r>
      <w:proofErr w:type="gramStart"/>
      <w:r w:rsidRPr="000E7743">
        <w:t>可供性</w:t>
      </w:r>
      <w:proofErr w:type="gramEnd"/>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w:t>
      </w:r>
      <w:proofErr w:type="gramStart"/>
      <w:r w:rsidRPr="000E7743">
        <w:t>可供性</w:t>
      </w:r>
      <w:proofErr w:type="gramEnd"/>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w:t>
      </w:r>
      <w:proofErr w:type="gramStart"/>
      <w:r w:rsidR="0016417C" w:rsidRPr="0016417C">
        <w:t>可供性</w:t>
      </w:r>
      <w:proofErr w:type="gramEnd"/>
      <w:r w:rsidR="00BF02CB" w:rsidRPr="00BF02CB">
        <w:t>（</w:t>
      </w:r>
      <w:r w:rsidR="00BF02CB" w:rsidRPr="00BF02CB">
        <w:t>Perceived Affordance</w:t>
      </w:r>
      <w:r w:rsidR="00BF02CB" w:rsidRPr="00BF02CB">
        <w:t>）</w:t>
      </w:r>
      <w:r w:rsidR="008751E0" w:rsidRPr="008751E0">
        <w:t>，但僅有具備觸控功能的螢幕</w:t>
      </w:r>
      <w:proofErr w:type="gramStart"/>
      <w:r w:rsidR="008751E0" w:rsidRPr="008751E0">
        <w:t>才</w:t>
      </w:r>
      <w:r w:rsidR="00F55CB3">
        <w:rPr>
          <w:rFonts w:hint="eastAsia"/>
        </w:rPr>
        <w:t>能</w:t>
      </w:r>
      <w:r w:rsidR="00AA71E9">
        <w:rPr>
          <w:rFonts w:hint="eastAsia"/>
        </w:rPr>
        <w:t>經</w:t>
      </w:r>
      <w:r w:rsidR="008751E0" w:rsidRPr="008751E0">
        <w:t>觸碰</w:t>
      </w:r>
      <w:proofErr w:type="gramEnd"/>
      <w:r w:rsidR="00AA71E9">
        <w:rPr>
          <w:rFonts w:hint="eastAsia"/>
        </w:rPr>
        <w:t>、</w:t>
      </w:r>
      <w:r w:rsidR="008751E0" w:rsidRPr="008751E0">
        <w:t>產生回饋</w:t>
      </w:r>
      <w:r w:rsidR="00BF4E5C">
        <w:rPr>
          <w:rFonts w:hint="eastAsia"/>
        </w:rPr>
        <w:t>而</w:t>
      </w:r>
      <w:r w:rsidR="008751E0" w:rsidRPr="008751E0">
        <w:t>構成真實</w:t>
      </w:r>
      <w:proofErr w:type="gramStart"/>
      <w:r w:rsidR="008751E0" w:rsidRPr="008751E0">
        <w:t>可供性</w:t>
      </w:r>
      <w:proofErr w:type="gramEnd"/>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4E342D">
      <w:pPr>
        <w:pStyle w:val="afe"/>
      </w:pPr>
      <w:r>
        <w:rPr>
          <w:noProof/>
        </w:rPr>
        <w:lastRenderedPageBreak/>
        <w:drawing>
          <wp:inline distT="0" distB="0" distL="0" distR="0" wp14:anchorId="723F8829" wp14:editId="61AA1B79">
            <wp:extent cx="2920410" cy="2221449"/>
            <wp:effectExtent l="0" t="0" r="0" b="762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30406" cy="2229053"/>
                    </a:xfrm>
                    <a:prstGeom prst="rect">
                      <a:avLst/>
                    </a:prstGeom>
                  </pic:spPr>
                </pic:pic>
              </a:graphicData>
            </a:graphic>
          </wp:inline>
        </w:drawing>
      </w:r>
    </w:p>
    <w:p w14:paraId="2ED80D72" w14:textId="4B0ED8F1" w:rsidR="00F641F3" w:rsidRDefault="00F641F3" w:rsidP="000100FD">
      <w:pPr>
        <w:pStyle w:val="afff"/>
      </w:pPr>
      <w:proofErr w:type="gramStart"/>
      <w:r>
        <w:rPr>
          <w:rFonts w:hint="eastAsia"/>
        </w:rPr>
        <w:t>G</w:t>
      </w:r>
      <w:r w:rsidR="00C37C68">
        <w:rPr>
          <w:rFonts w:hint="eastAsia"/>
        </w:rPr>
        <w:t>aver(</w:t>
      </w:r>
      <w:proofErr w:type="gramEnd"/>
      <w:r w:rsidR="00C37C68">
        <w:rPr>
          <w:rFonts w:hint="eastAsia"/>
        </w:rPr>
        <w:t>1991)</w:t>
      </w:r>
    </w:p>
    <w:p w14:paraId="52B3AA68" w14:textId="496E7DAC" w:rsidR="000100FD" w:rsidRDefault="000100FD" w:rsidP="000100FD">
      <w:pPr>
        <w:pStyle w:val="afff"/>
      </w:pPr>
      <w:r>
        <w:rPr>
          <w:rFonts w:hint="eastAsia"/>
        </w:rPr>
        <w:t>本研究整理自</w:t>
      </w:r>
      <w:proofErr w:type="spellStart"/>
      <w:r>
        <w:rPr>
          <w:rFonts w:hint="eastAsia"/>
        </w:rPr>
        <w:t>gaver</w:t>
      </w:r>
      <w:proofErr w:type="spellEnd"/>
      <w:r>
        <w:rPr>
          <w:rFonts w:hint="eastAsia"/>
        </w:rPr>
        <w:t>(1991)</w:t>
      </w:r>
    </w:p>
    <w:p w14:paraId="5944C1E6" w14:textId="77777777" w:rsidR="00A960EE" w:rsidRDefault="00A960EE" w:rsidP="00A960EE">
      <w:pPr>
        <w:pStyle w:val="15"/>
        <w:ind w:firstLine="480"/>
      </w:pPr>
      <w:r w:rsidRPr="006E0279">
        <w:t>圖</w:t>
      </w:r>
      <w:r>
        <w:rPr>
          <w:rFonts w:hint="eastAsia"/>
        </w:rPr>
        <w:t>O</w:t>
      </w:r>
      <w:r w:rsidRPr="006E0279">
        <w:t>說明了</w:t>
      </w:r>
      <w:proofErr w:type="gramStart"/>
      <w:r w:rsidRPr="006E0279">
        <w:t>可供性</w:t>
      </w:r>
      <w:proofErr w:type="gramEnd"/>
      <w:r w:rsidRPr="006E0279">
        <w:t>（</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w:t>
      </w:r>
      <w:proofErr w:type="gramStart"/>
      <w:r>
        <w:rPr>
          <w:rFonts w:hint="eastAsia"/>
        </w:rPr>
        <w:t>可供性</w:t>
      </w:r>
      <w:proofErr w:type="gramEnd"/>
      <w:r>
        <w:rPr>
          <w:rFonts w:hint="eastAsia"/>
        </w:rPr>
        <w:t>（</w:t>
      </w:r>
      <w:r>
        <w:rPr>
          <w:rFonts w:hint="eastAsia"/>
        </w:rPr>
        <w:t>Perceptible Affordance</w:t>
      </w:r>
      <w:r>
        <w:rPr>
          <w:rFonts w:hint="eastAsia"/>
        </w:rPr>
        <w:t>）：</w:t>
      </w:r>
      <w:proofErr w:type="gramStart"/>
      <w:r>
        <w:rPr>
          <w:rFonts w:hint="eastAsia"/>
        </w:rPr>
        <w:t>可供性存在</w:t>
      </w:r>
      <w:proofErr w:type="gramEnd"/>
      <w:r>
        <w:rPr>
          <w:rFonts w:hint="eastAsia"/>
        </w:rPr>
        <w:t>且可被感知，生物能正確察覺並加以操作。（二）隱藏</w:t>
      </w:r>
      <w:proofErr w:type="gramStart"/>
      <w:r>
        <w:rPr>
          <w:rFonts w:hint="eastAsia"/>
        </w:rPr>
        <w:t>可供性</w:t>
      </w:r>
      <w:proofErr w:type="gramEnd"/>
      <w:r>
        <w:rPr>
          <w:rFonts w:hint="eastAsia"/>
        </w:rPr>
        <w:t>（</w:t>
      </w:r>
      <w:r>
        <w:rPr>
          <w:rFonts w:hint="eastAsia"/>
        </w:rPr>
        <w:t>Hidden Affordance</w:t>
      </w:r>
      <w:r>
        <w:rPr>
          <w:rFonts w:hint="eastAsia"/>
        </w:rPr>
        <w:t>）：有實際</w:t>
      </w:r>
      <w:proofErr w:type="gramStart"/>
      <w:r>
        <w:rPr>
          <w:rFonts w:hint="eastAsia"/>
        </w:rPr>
        <w:t>可供性</w:t>
      </w:r>
      <w:proofErr w:type="gramEnd"/>
      <w:r>
        <w:rPr>
          <w:rFonts w:hint="eastAsia"/>
        </w:rPr>
        <w:t>，卻因缺乏足夠感知線索使生物無法察覺。（三）錯誤</w:t>
      </w:r>
      <w:proofErr w:type="gramStart"/>
      <w:r>
        <w:rPr>
          <w:rFonts w:hint="eastAsia"/>
        </w:rPr>
        <w:t>可供性</w:t>
      </w:r>
      <w:proofErr w:type="gramEnd"/>
      <w:r>
        <w:rPr>
          <w:rFonts w:hint="eastAsia"/>
        </w:rPr>
        <w:t>（</w:t>
      </w:r>
      <w:r>
        <w:rPr>
          <w:rFonts w:hint="eastAsia"/>
        </w:rPr>
        <w:t>False Affordance</w:t>
      </w:r>
      <w:r>
        <w:rPr>
          <w:rFonts w:hint="eastAsia"/>
        </w:rPr>
        <w:t>）：無實際</w:t>
      </w:r>
      <w:proofErr w:type="gramStart"/>
      <w:r>
        <w:rPr>
          <w:rFonts w:hint="eastAsia"/>
        </w:rPr>
        <w:t>可供性</w:t>
      </w:r>
      <w:proofErr w:type="gramEnd"/>
      <w:r>
        <w:rPr>
          <w:rFonts w:hint="eastAsia"/>
        </w:rPr>
        <w:t>，卻誤導生物以為可操作。（四）正確拒絕（</w:t>
      </w:r>
      <w:r>
        <w:rPr>
          <w:rFonts w:hint="eastAsia"/>
        </w:rPr>
        <w:t>Correct Rejection</w:t>
      </w:r>
      <w:r>
        <w:rPr>
          <w:rFonts w:hint="eastAsia"/>
        </w:rPr>
        <w:t>）：</w:t>
      </w:r>
      <w:proofErr w:type="gramStart"/>
      <w:r>
        <w:rPr>
          <w:rFonts w:hint="eastAsia"/>
        </w:rPr>
        <w:t>可供性不</w:t>
      </w:r>
      <w:proofErr w:type="gramEnd"/>
      <w:r>
        <w:rPr>
          <w:rFonts w:hint="eastAsia"/>
        </w:rPr>
        <w:t>存在，生物亦無錯誤感知，達成正確排除。</w:t>
      </w:r>
    </w:p>
    <w:p w14:paraId="36308B2C" w14:textId="259B910C" w:rsidR="00DB1306" w:rsidRDefault="00D70824" w:rsidP="00B87211">
      <w:pPr>
        <w:pStyle w:val="15"/>
        <w:ind w:firstLine="480"/>
      </w:pPr>
      <w:r w:rsidRPr="00D70824">
        <w:t>即使系統</w:t>
      </w:r>
      <w:r w:rsidR="00BF02CB">
        <w:rPr>
          <w:rFonts w:hint="eastAsia"/>
        </w:rPr>
        <w:t>並不支援</w:t>
      </w:r>
      <w:r w:rsidRPr="00D70824">
        <w:t>某項功能，</w:t>
      </w:r>
      <w:r w:rsidR="00DF5C40">
        <w:rPr>
          <w:rFonts w:hint="eastAsia"/>
        </w:rPr>
        <w:t>錯誤</w:t>
      </w:r>
      <w:proofErr w:type="gramStart"/>
      <w:r w:rsidRPr="00D70824">
        <w:t>可供性仍</w:t>
      </w:r>
      <w:proofErr w:type="gramEnd"/>
      <w:r w:rsidRPr="00D70824">
        <w:t>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proofErr w:type="gramStart"/>
      <w:r w:rsidR="00EB5A31">
        <w:rPr>
          <w:rFonts w:hint="eastAsia"/>
        </w:rPr>
        <w:t>此外</w:t>
      </w:r>
      <w:r w:rsidR="00AA71E9">
        <w:rPr>
          <w:rFonts w:hint="eastAsia"/>
        </w:rPr>
        <w:t>，</w:t>
      </w:r>
      <w:r w:rsidR="0030357B">
        <w:rPr>
          <w:rFonts w:hint="eastAsia"/>
        </w:rPr>
        <w:t>可</w:t>
      </w:r>
      <w:r w:rsidR="00A77AA4" w:rsidRPr="00A77AA4">
        <w:t>供性</w:t>
      </w:r>
      <w:proofErr w:type="gramEnd"/>
      <w:r w:rsidR="00A77AA4" w:rsidRPr="00A77AA4">
        <w:t>本身獨立於感知而存在，</w:t>
      </w:r>
      <w:r w:rsidR="00A259E5">
        <w:rPr>
          <w:rFonts w:hint="eastAsia"/>
        </w:rPr>
        <w:t>代表</w:t>
      </w:r>
      <w:proofErr w:type="gramStart"/>
      <w:r w:rsidR="00A259E5">
        <w:rPr>
          <w:rFonts w:hint="eastAsia"/>
        </w:rPr>
        <w:t>可供性</w:t>
      </w:r>
      <w:r w:rsidR="00A77AA4" w:rsidRPr="00A77AA4">
        <w:t>即便</w:t>
      </w:r>
      <w:proofErr w:type="gramEnd"/>
      <w:r w:rsidR="00A77AA4" w:rsidRPr="00A77AA4">
        <w:t>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w:t>
      </w:r>
      <w:proofErr w:type="gramStart"/>
      <w:r w:rsidR="002A15B3" w:rsidRPr="002A15B3">
        <w:rPr>
          <w:color w:val="0070C0"/>
        </w:rPr>
        <w:t>可供性</w:t>
      </w:r>
      <w:r w:rsidR="00A77AA4" w:rsidRPr="00A77AA4">
        <w:t>仍</w:t>
      </w:r>
      <w:proofErr w:type="gramEnd"/>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2F9B2B21" w14:textId="77777777" w:rsidR="00347957" w:rsidRDefault="00347957" w:rsidP="00B87211">
      <w:pPr>
        <w:pStyle w:val="15"/>
        <w:ind w:firstLine="480"/>
      </w:pPr>
    </w:p>
    <w:p w14:paraId="0B9BF854" w14:textId="7CDAD36E" w:rsidR="00622DA7" w:rsidRDefault="00622DA7">
      <w:pPr>
        <w:pStyle w:val="15"/>
        <w:numPr>
          <w:ilvl w:val="0"/>
          <w:numId w:val="7"/>
        </w:numPr>
        <w:ind w:firstLineChars="0"/>
      </w:pPr>
      <w:r>
        <w:rPr>
          <w:rFonts w:hint="eastAsia"/>
        </w:rPr>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lastRenderedPageBreak/>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proofErr w:type="gramStart"/>
      <w:r w:rsidR="00AE3D2E">
        <w:rPr>
          <w:rFonts w:hint="eastAsia"/>
        </w:rPr>
        <w:t>可供性</w:t>
      </w:r>
      <w:r w:rsidR="00DC6E09">
        <w:rPr>
          <w:rFonts w:hint="eastAsia"/>
        </w:rPr>
        <w:t>的</w:t>
      </w:r>
      <w:proofErr w:type="gramEnd"/>
      <w:r w:rsidR="00DC6E09">
        <w:rPr>
          <w:rFonts w:hint="eastAsia"/>
        </w:rPr>
        <w:t>理解與運作</w:t>
      </w:r>
      <w:r w:rsidR="005C1CA5">
        <w:rPr>
          <w:rFonts w:hint="eastAsia"/>
        </w:rPr>
        <w:t>受</w:t>
      </w:r>
      <w:commentRangeStart w:id="43"/>
      <w:r w:rsidR="005C1CA5" w:rsidRPr="00011781">
        <w:t>文化約束</w:t>
      </w:r>
      <w:commentRangeEnd w:id="43"/>
      <w:r w:rsidR="005C1CA5">
        <w:rPr>
          <w:rStyle w:val="af6"/>
        </w:rPr>
        <w:commentReference w:id="43"/>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w:t>
      </w:r>
      <w:proofErr w:type="gramStart"/>
      <w:r w:rsidR="005C1CA5" w:rsidRPr="00D26E3D">
        <w:t>可供性</w:t>
      </w:r>
      <w:r w:rsidR="005C1CA5">
        <w:rPr>
          <w:rFonts w:hint="eastAsia"/>
        </w:rPr>
        <w:t>是否</w:t>
      </w:r>
      <w:proofErr w:type="gramEnd"/>
      <w:r w:rsidR="005C1CA5" w:rsidRPr="00D26E3D">
        <w:t>存在，但</w:t>
      </w:r>
      <w:r w:rsidR="005C1CA5">
        <w:rPr>
          <w:rFonts w:hint="eastAsia"/>
        </w:rPr>
        <w:t>文化</w:t>
      </w:r>
      <w:r w:rsidR="005C1CA5" w:rsidRPr="00D26E3D">
        <w:t>強化某些</w:t>
      </w:r>
      <w:proofErr w:type="gramStart"/>
      <w:r w:rsidR="005C1CA5" w:rsidRPr="00D26E3D">
        <w:t>可供性的</w:t>
      </w:r>
      <w:proofErr w:type="gramEnd"/>
      <w:r w:rsidR="005C1CA5" w:rsidRPr="00D26E3D">
        <w:t>顯著性，</w:t>
      </w:r>
      <w:r w:rsidR="008D6E3A">
        <w:rPr>
          <w:rFonts w:hint="eastAsia"/>
        </w:rPr>
        <w:t>提升</w:t>
      </w:r>
      <w:proofErr w:type="gramStart"/>
      <w:r w:rsidR="005C1CA5">
        <w:rPr>
          <w:rFonts w:hint="eastAsia"/>
        </w:rPr>
        <w:t>可供性發生</w:t>
      </w:r>
      <w:proofErr w:type="gramEnd"/>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51C29A17"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DD42CD">
        <w:t>對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w:t>
      </w:r>
      <w:proofErr w:type="gramStart"/>
      <w:r w:rsidRPr="00DD42CD">
        <w:t>可供性</w:t>
      </w:r>
      <w:proofErr w:type="gramEnd"/>
      <w:r w:rsidRPr="00DD42CD">
        <w:t>（</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1AE42196" w:rsidR="00666F18" w:rsidRPr="006904ED" w:rsidRDefault="00EF4309">
      <w:pPr>
        <w:pStyle w:val="15"/>
        <w:numPr>
          <w:ilvl w:val="0"/>
          <w:numId w:val="7"/>
        </w:numPr>
        <w:ind w:firstLineChars="0"/>
      </w:pPr>
      <w:r>
        <w:rPr>
          <w:rFonts w:hint="eastAsia"/>
        </w:rPr>
        <w:t>探索</w:t>
      </w:r>
      <w:proofErr w:type="gramStart"/>
      <w:r>
        <w:rPr>
          <w:rFonts w:hint="eastAsia"/>
        </w:rPr>
        <w:t>可供性</w:t>
      </w:r>
      <w:proofErr w:type="gramEnd"/>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w:t>
      </w:r>
      <w:proofErr w:type="gramStart"/>
      <w:r>
        <w:rPr>
          <w:rFonts w:hint="eastAsia"/>
        </w:rPr>
        <w:t>可供性的確</w:t>
      </w:r>
      <w:proofErr w:type="gramEnd"/>
      <w:r>
        <w:rPr>
          <w:rFonts w:hint="eastAsia"/>
        </w:rPr>
        <w:t>可直接被人</w:t>
      </w:r>
      <w:r w:rsidRPr="00FF4FAB">
        <w:t>們感知</w:t>
      </w:r>
      <w:r>
        <w:rPr>
          <w:rFonts w:hint="eastAsia"/>
        </w:rPr>
        <w:t>與了解</w:t>
      </w:r>
      <w:r w:rsidRPr="00FF4FAB">
        <w:t>，</w:t>
      </w:r>
      <w:r w:rsidRPr="006866E5">
        <w:rPr>
          <w:rFonts w:hint="eastAsia"/>
          <w:color w:val="EE0000"/>
        </w:rPr>
        <w:t>但較複雜的</w:t>
      </w:r>
      <w:proofErr w:type="gramStart"/>
      <w:r w:rsidRPr="006866E5">
        <w:rPr>
          <w:color w:val="EE0000"/>
        </w:rPr>
        <w:t>可供性不一定</w:t>
      </w:r>
      <w:proofErr w:type="gramEnd"/>
      <w:r w:rsidRPr="006866E5">
        <w:rPr>
          <w:color w:val="EE0000"/>
        </w:rPr>
        <w:t>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w:t>
      </w:r>
      <w:proofErr w:type="gramStart"/>
      <w:r>
        <w:rPr>
          <w:rFonts w:hint="eastAsia"/>
        </w:rPr>
        <w:t>可供性的</w:t>
      </w:r>
      <w:proofErr w:type="gramEnd"/>
      <w:r>
        <w:rPr>
          <w:rFonts w:hint="eastAsia"/>
        </w:rPr>
        <w:t>論點，補充說明</w:t>
      </w:r>
      <w:proofErr w:type="gramStart"/>
      <w:r w:rsidRPr="00DB1306">
        <w:t>可供性也</w:t>
      </w:r>
      <w:proofErr w:type="gramEnd"/>
      <w:r w:rsidRPr="00DB1306">
        <w:t>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w:t>
      </w:r>
      <w:proofErr w:type="gramStart"/>
      <w:r w:rsidRPr="0089592A">
        <w:t>可供性成為</w:t>
      </w:r>
      <w:proofErr w:type="gramEnd"/>
      <w:r w:rsidRPr="0089592A">
        <w:t>重要的設計考量。當物</w:t>
      </w:r>
      <w:r w:rsidRPr="0089592A">
        <w:lastRenderedPageBreak/>
        <w:t>件的「</w:t>
      </w:r>
      <w:r w:rsidR="00CA451E">
        <w:rPr>
          <w:rFonts w:hint="eastAsia"/>
        </w:rPr>
        <w:t>可感知</w:t>
      </w:r>
      <w:proofErr w:type="gramStart"/>
      <w:r w:rsidR="00CA451E">
        <w:rPr>
          <w:rFonts w:hint="eastAsia"/>
        </w:rPr>
        <w:t>可供性</w:t>
      </w:r>
      <w:proofErr w:type="gramEnd"/>
      <w:r w:rsidRPr="0089592A">
        <w:t>」（</w:t>
      </w:r>
      <w:r w:rsidR="004F47D9" w:rsidRPr="004F47D9">
        <w:t>Perceived Affordance</w:t>
      </w:r>
      <w:r w:rsidRPr="0089592A">
        <w:t>）與其預期功能一致時，使用者能輕易理解其操作方式；</w:t>
      </w:r>
      <w:proofErr w:type="gramStart"/>
      <w:r w:rsidRPr="0089592A">
        <w:t>反之，</w:t>
      </w:r>
      <w:proofErr w:type="gramEnd"/>
      <w:r w:rsidRPr="0089592A">
        <w:t>若</w:t>
      </w:r>
      <w:r w:rsidR="00C22613">
        <w:rPr>
          <w:rFonts w:hint="eastAsia"/>
        </w:rPr>
        <w:t>「</w:t>
      </w:r>
      <w:r w:rsidR="00C1107C" w:rsidRPr="00C1107C">
        <w:t>錯誤</w:t>
      </w:r>
      <w:proofErr w:type="gramStart"/>
      <w:r w:rsidR="00C1107C" w:rsidRPr="00C1107C">
        <w:t>可供性</w:t>
      </w:r>
      <w:proofErr w:type="gramEnd"/>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roofErr w:type="gramStart"/>
      <w:r w:rsidRPr="0089592A">
        <w:t>此外，</w:t>
      </w:r>
      <w:proofErr w:type="gramEnd"/>
      <w:r w:rsidRPr="00E30ECE">
        <w:rPr>
          <w:color w:val="156082" w:themeColor="accent1"/>
        </w:rPr>
        <w:t>複雜物件的</w:t>
      </w:r>
      <w:proofErr w:type="gramStart"/>
      <w:r w:rsidRPr="00E30ECE">
        <w:rPr>
          <w:color w:val="156082" w:themeColor="accent1"/>
        </w:rPr>
        <w:t>可供性常</w:t>
      </w:r>
      <w:proofErr w:type="gramEnd"/>
      <w:r w:rsidRPr="00E30ECE">
        <w:rPr>
          <w:color w:val="156082" w:themeColor="accent1"/>
        </w:rPr>
        <w:t>依其所揭示的行為訊息連續性進行組織，而這些</w:t>
      </w:r>
      <w:proofErr w:type="gramStart"/>
      <w:r w:rsidRPr="00E30ECE">
        <w:rPr>
          <w:color w:val="156082" w:themeColor="accent1"/>
        </w:rPr>
        <w:t>可供性並非</w:t>
      </w:r>
      <w:proofErr w:type="gramEnd"/>
      <w:r w:rsidRPr="00E30ECE">
        <w:rPr>
          <w:color w:val="156082" w:themeColor="accent1"/>
        </w:rPr>
        <w:t>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proofErr w:type="gramStart"/>
      <w:r w:rsidRPr="00F53F1A">
        <w:t>可供性理論</w:t>
      </w:r>
      <w:proofErr w:type="gramEnd"/>
      <w:r w:rsidRPr="00F53F1A">
        <w:t>從</w:t>
      </w:r>
      <w:r w:rsidRPr="00F53F1A">
        <w:t>Gibson</w:t>
      </w:r>
      <w:r w:rsidRPr="00F53F1A">
        <w:t>的生態心理學出發，主張生物與</w:t>
      </w:r>
      <w:proofErr w:type="gramStart"/>
      <w:r w:rsidRPr="00F53F1A">
        <w:t>環境間的互動</w:t>
      </w:r>
      <w:proofErr w:type="gramEnd"/>
      <w:r w:rsidRPr="00F53F1A">
        <w:t>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w:t>
      </w:r>
      <w:proofErr w:type="gramStart"/>
      <w:r w:rsidRPr="00F53F1A">
        <w:t>可供性的</w:t>
      </w:r>
      <w:proofErr w:type="gramEnd"/>
      <w:r w:rsidRPr="00F53F1A">
        <w:t>概念從「存在」走向「知覺」與「互動探索」，不僅拓展了</w:t>
      </w:r>
      <w:proofErr w:type="gramStart"/>
      <w:r w:rsidRPr="00F53F1A">
        <w:t>可供性的</w:t>
      </w:r>
      <w:proofErr w:type="gramEnd"/>
      <w:r w:rsidRPr="00F53F1A">
        <w:t>適用範圍，也為後續探討科技、認知與使用者行動之間的關係奠定理論基礎。</w:t>
      </w:r>
    </w:p>
    <w:p w14:paraId="2540C290" w14:textId="77777777" w:rsidR="005B6A58" w:rsidRDefault="005B6A58" w:rsidP="002B6878">
      <w:pPr>
        <w:pStyle w:val="15"/>
        <w:ind w:firstLine="480"/>
      </w:pPr>
    </w:p>
    <w:p w14:paraId="48AA8662" w14:textId="55DD969E" w:rsidR="00F84363" w:rsidRDefault="000744D9" w:rsidP="002C68AB">
      <w:pPr>
        <w:pStyle w:val="3"/>
      </w:pPr>
      <w:bookmarkStart w:id="44" w:name="_Toc199884997"/>
      <w:r>
        <w:rPr>
          <w:rFonts w:hint="eastAsia"/>
        </w:rPr>
        <w:t>2.2.2</w:t>
      </w:r>
      <w:r w:rsidR="007F78D4">
        <w:rPr>
          <w:rFonts w:hint="eastAsia"/>
        </w:rPr>
        <w:t xml:space="preserve"> </w:t>
      </w:r>
      <w:proofErr w:type="gramStart"/>
      <w:r w:rsidR="00F84363">
        <w:rPr>
          <w:rFonts w:hint="eastAsia"/>
        </w:rPr>
        <w:t>可供性實現</w:t>
      </w:r>
      <w:proofErr w:type="gramEnd"/>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44"/>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proofErr w:type="gramStart"/>
      <w:r w:rsidR="00016A2D">
        <w:rPr>
          <w:rFonts w:hint="eastAsia"/>
        </w:rPr>
        <w:t>可供性實現</w:t>
      </w:r>
      <w:proofErr w:type="gramEnd"/>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proofErr w:type="gramStart"/>
      <w:r w:rsidRPr="003C735D">
        <w:rPr>
          <w:color w:val="EE0000"/>
        </w:rPr>
        <w:t>可供性</w:t>
      </w:r>
      <w:proofErr w:type="gramEnd"/>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w:t>
      </w:r>
      <w:proofErr w:type="gramStart"/>
      <w:r w:rsidR="002153EC" w:rsidRPr="002153EC">
        <w:t>可供性實現</w:t>
      </w:r>
      <w:proofErr w:type="gramEnd"/>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proofErr w:type="gramStart"/>
      <w:r w:rsidRPr="00F10D70">
        <w:t>可供性實現</w:t>
      </w:r>
      <w:proofErr w:type="gramEnd"/>
      <w:r w:rsidRPr="00F10D70">
        <w:t>的歷程並非單一、線性的步驟，而是充滿調整與回饋的動態過</w:t>
      </w:r>
      <w:r w:rsidRPr="00F10D70">
        <w:lastRenderedPageBreak/>
        <w:t>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w:t>
      </w:r>
      <w:proofErr w:type="gramStart"/>
      <w:r w:rsidR="008C0482">
        <w:rPr>
          <w:rFonts w:hint="eastAsia"/>
        </w:rPr>
        <w:t>可供性</w:t>
      </w:r>
      <w:r w:rsidR="00B3349D" w:rsidRPr="00B3349D">
        <w:t>尚未</w:t>
      </w:r>
      <w:proofErr w:type="gramEnd"/>
      <w:r w:rsidR="00B3349D" w:rsidRPr="00B3349D">
        <w:t>被明確</w:t>
      </w:r>
      <w:r w:rsidR="00B3349D">
        <w:rPr>
          <w:rFonts w:hint="eastAsia"/>
        </w:rPr>
        <w:t>覺察</w:t>
      </w:r>
      <w:r w:rsidR="00AB61C8">
        <w:rPr>
          <w:rFonts w:hint="eastAsia"/>
        </w:rPr>
        <w:t>，</w:t>
      </w:r>
      <w:proofErr w:type="gramStart"/>
      <w:r w:rsidR="008C0482">
        <w:rPr>
          <w:rFonts w:hint="eastAsia"/>
        </w:rPr>
        <w:t>可供性實現</w:t>
      </w:r>
      <w:proofErr w:type="gramEnd"/>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w:t>
      </w:r>
      <w:proofErr w:type="gramStart"/>
      <w:r w:rsidR="00914381" w:rsidRPr="00224EF0">
        <w:rPr>
          <w:color w:val="EE0000"/>
        </w:rPr>
        <w:t>供性後</w:t>
      </w:r>
      <w:proofErr w:type="gramEnd"/>
      <w:r w:rsidR="00914381" w:rsidRPr="00224EF0">
        <w:rPr>
          <w:color w:val="EE0000"/>
        </w:rPr>
        <w:t>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w:t>
      </w:r>
      <w:proofErr w:type="gramStart"/>
      <w:r w:rsidR="0013763C" w:rsidRPr="0013763C">
        <w:t>可供性</w:t>
      </w:r>
      <w:proofErr w:type="gramEnd"/>
      <w:r w:rsidR="0013763C" w:rsidRPr="0013763C">
        <w:t>」、「</w:t>
      </w:r>
      <w:proofErr w:type="gramStart"/>
      <w:r w:rsidR="0013763C" w:rsidRPr="0013763C">
        <w:t>可供性實現</w:t>
      </w:r>
      <w:proofErr w:type="gramEnd"/>
      <w:r w:rsidR="0013763C" w:rsidRPr="0013763C">
        <w:t>」與「行動結果」，對於</w:t>
      </w:r>
      <w:proofErr w:type="gramStart"/>
      <w:r w:rsidR="0013763C" w:rsidRPr="0013763C">
        <w:t>釐</w:t>
      </w:r>
      <w:proofErr w:type="gramEnd"/>
      <w:r w:rsidR="0013763C" w:rsidRPr="0013763C">
        <w:t>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proofErr w:type="gramStart"/>
      <w:r w:rsidRPr="00CD1BEC">
        <w:rPr>
          <w:color w:val="EE0000"/>
        </w:rPr>
        <w:t>可供性實現</w:t>
      </w:r>
      <w:proofErr w:type="gramEnd"/>
      <w:r w:rsidRPr="00CD1BEC">
        <w:rPr>
          <w:color w:val="EE0000"/>
        </w:rPr>
        <w:t>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w:t>
      </w:r>
      <w:proofErr w:type="gramStart"/>
      <w:r w:rsidR="00C72724" w:rsidRPr="00C72724">
        <w:rPr>
          <w:color w:val="EE0000"/>
        </w:rPr>
        <w:t>可供性</w:t>
      </w:r>
      <w:proofErr w:type="gramEnd"/>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w:t>
      </w:r>
      <w:proofErr w:type="gramStart"/>
      <w:r w:rsidR="00AC6855" w:rsidRPr="00AC6855">
        <w:t>準</w:t>
      </w:r>
      <w:proofErr w:type="gramEnd"/>
      <w:r w:rsidR="00AC6855" w:rsidRPr="00AC6855">
        <w:t>掌握</w:t>
      </w:r>
      <w:proofErr w:type="gramStart"/>
      <w:r w:rsidR="00AC6855" w:rsidRPr="00AC6855">
        <w:t>可供性實現</w:t>
      </w:r>
      <w:proofErr w:type="gramEnd"/>
      <w:r w:rsidR="00AC6855" w:rsidRPr="00AC6855">
        <w:t>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proofErr w:type="gramStart"/>
      <w:r w:rsidR="004642DA">
        <w:rPr>
          <w:rFonts w:hint="eastAsia"/>
        </w:rPr>
        <w:t>可供性</w:t>
      </w:r>
      <w:r w:rsidR="00AC6855" w:rsidRPr="00AC6855">
        <w:t>理論</w:t>
      </w:r>
      <w:proofErr w:type="gramEnd"/>
      <w:r w:rsidR="00AC6855" w:rsidRPr="00AC6855">
        <w:t>於資訊系統研究的操作準則：（</w:t>
      </w:r>
      <w:r w:rsidR="00AC6855" w:rsidRPr="00AC6855">
        <w:t>1</w:t>
      </w:r>
      <w:r w:rsidR="00AC6855" w:rsidRPr="00AC6855">
        <w:t>）</w:t>
      </w:r>
      <w:proofErr w:type="gramStart"/>
      <w:r w:rsidR="00AC6855" w:rsidRPr="00AF56A4">
        <w:rPr>
          <w:color w:val="EE0000"/>
        </w:rPr>
        <w:t>可供性並非</w:t>
      </w:r>
      <w:proofErr w:type="gramEnd"/>
      <w:r w:rsidR="00AC6855" w:rsidRPr="00AF56A4">
        <w:rPr>
          <w:color w:val="EE0000"/>
        </w:rPr>
        <w:t>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w:t>
      </w:r>
      <w:proofErr w:type="gramStart"/>
      <w:r w:rsidR="00AC6855" w:rsidRPr="007F1F04">
        <w:rPr>
          <w:color w:val="EE0000"/>
        </w:rPr>
        <w:t>可供性與可供性實現</w:t>
      </w:r>
      <w:proofErr w:type="gramEnd"/>
      <w:r w:rsidR="00AC6855" w:rsidRPr="007F1F04">
        <w:rPr>
          <w:color w:val="EE0000"/>
        </w:rPr>
        <w:t>，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w:t>
      </w:r>
      <w:proofErr w:type="gramStart"/>
      <w:r w:rsidR="005118BF" w:rsidRPr="005118BF">
        <w:t>可供性對應</w:t>
      </w:r>
      <w:proofErr w:type="gramEnd"/>
      <w:r w:rsidR="005118BF" w:rsidRPr="005118BF">
        <w:t>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w:t>
      </w:r>
      <w:proofErr w:type="gramStart"/>
      <w:r w:rsidR="00AC6855" w:rsidRPr="00AC6855">
        <w:t>可供性之間</w:t>
      </w:r>
      <w:proofErr w:type="gramEnd"/>
      <w:r w:rsidR="00AC6855" w:rsidRPr="00AC6855">
        <w:t>的依存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w:t>
      </w:r>
      <w:r w:rsidR="00BE76AC" w:rsidRPr="00BE76AC">
        <w:lastRenderedPageBreak/>
        <w:t>於</w:t>
      </w:r>
      <w:proofErr w:type="gramStart"/>
      <w:r w:rsidR="00BE76AC" w:rsidRPr="00BE76AC">
        <w:t>釐</w:t>
      </w:r>
      <w:proofErr w:type="gramEnd"/>
      <w:r w:rsidR="00BE76AC" w:rsidRPr="00BE76AC">
        <w:t>清</w:t>
      </w:r>
      <w:proofErr w:type="gramStart"/>
      <w:r w:rsidR="00BE76AC" w:rsidRPr="00BE76AC">
        <w:t>可供性理論</w:t>
      </w:r>
      <w:proofErr w:type="gramEnd"/>
      <w:r w:rsidR="00BE76AC" w:rsidRPr="00BE76AC">
        <w:t>的應用界線，也強調</w:t>
      </w:r>
      <w:proofErr w:type="gramStart"/>
      <w:r w:rsidR="00BE76AC" w:rsidRPr="00BE76AC">
        <w:t>可供性實現</w:t>
      </w:r>
      <w:proofErr w:type="gramEnd"/>
      <w:r w:rsidR="00BE76AC" w:rsidRPr="00BE76AC">
        <w:t>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16020A55" w:rsidR="00EF1CCC" w:rsidRDefault="002071AB" w:rsidP="00D21C7E">
      <w:pPr>
        <w:pStyle w:val="2"/>
      </w:pPr>
      <w:bookmarkStart w:id="45" w:name="_Toc199884998"/>
      <w:r>
        <w:rPr>
          <w:rFonts w:hint="eastAsia"/>
        </w:rPr>
        <w:lastRenderedPageBreak/>
        <w:t>2.</w:t>
      </w:r>
      <w:r w:rsidR="00474870">
        <w:rPr>
          <w:rFonts w:hint="eastAsia"/>
        </w:rPr>
        <w:t>3</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45"/>
    </w:p>
    <w:p w14:paraId="1E1D9A63" w14:textId="3484B720" w:rsidR="00474870" w:rsidRDefault="00474870" w:rsidP="00EE7728">
      <w:pPr>
        <w:pStyle w:val="3"/>
      </w:pPr>
      <w:bookmarkStart w:id="46" w:name="_Toc199884999"/>
      <w:r>
        <w:rPr>
          <w:rFonts w:hint="eastAsia"/>
        </w:rPr>
        <w:t xml:space="preserve">2.3.1 </w:t>
      </w:r>
      <w:r>
        <w:rPr>
          <w:rFonts w:hint="eastAsia"/>
        </w:rPr>
        <w:t>組織雙元性起源與基本定義</w:t>
      </w:r>
      <w:bookmarkEnd w:id="46"/>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proofErr w:type="gramStart"/>
      <w:r w:rsidRPr="00EF7200">
        <w:t>認為</w:t>
      </w:r>
      <w:r w:rsidRPr="004A7E5B">
        <w:t>具雙元</w:t>
      </w:r>
      <w:proofErr w:type="gramEnd"/>
      <w:r w:rsidRPr="004A7E5B">
        <w:t>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47"/>
      <w:r w:rsidRPr="00D82B44">
        <w:t>同步進行探索與發展</w:t>
      </w:r>
      <w:commentRangeEnd w:id="47"/>
      <w:r w:rsidR="006B5D04">
        <w:rPr>
          <w:rStyle w:val="af6"/>
        </w:rPr>
        <w:commentReference w:id="47"/>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48"/>
      <w:r>
        <w:rPr>
          <w:rFonts w:hint="eastAsia"/>
        </w:rPr>
        <w:t>靈活</w:t>
      </w:r>
      <w:commentRangeEnd w:id="48"/>
      <w:r w:rsidR="00820BE3">
        <w:rPr>
          <w:rStyle w:val="af6"/>
        </w:rPr>
        <w:commentReference w:id="48"/>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132ADE1A"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w:t>
      </w:r>
      <w:commentRangeStart w:id="49"/>
      <w:r w:rsidRPr="00F77488">
        <w:t>領導力問題</w:t>
      </w:r>
      <w:commentRangeEnd w:id="49"/>
      <w:r w:rsidR="00F8190C">
        <w:rPr>
          <w:rStyle w:val="af6"/>
        </w:rPr>
        <w:commentReference w:id="49"/>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51"/>
      <w:r>
        <w:rPr>
          <w:rFonts w:hint="eastAsia"/>
        </w:rPr>
        <w:t>協調能力</w:t>
      </w:r>
      <w:commentRangeEnd w:id="51"/>
      <w:r w:rsidR="009C68D4">
        <w:rPr>
          <w:rStyle w:val="af6"/>
        </w:rPr>
        <w:commentReference w:id="51"/>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5ABE9978" w14:textId="6B03CF6A" w:rsidR="00343602" w:rsidRPr="00343602" w:rsidRDefault="00343602" w:rsidP="00852194">
      <w:pPr>
        <w:pStyle w:val="3"/>
      </w:pPr>
      <w:bookmarkStart w:id="52" w:name="_Toc199885000"/>
      <w:r>
        <w:rPr>
          <w:rFonts w:hint="eastAsia"/>
        </w:rPr>
        <w:lastRenderedPageBreak/>
        <w:t xml:space="preserve">2.3.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52"/>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A97775">
      <w:pPr>
        <w:pStyle w:val="151"/>
        <w:numPr>
          <w:ilvl w:val="0"/>
          <w:numId w:val="7"/>
        </w:numPr>
        <w:rPr>
          <w:rFonts w:cs="Times New Roman"/>
        </w:rPr>
      </w:pPr>
      <w:r w:rsidRPr="005858F7">
        <w:t>探索（</w:t>
      </w:r>
      <w:r w:rsidRPr="005858F7">
        <w:t>Exploration</w:t>
      </w:r>
      <w:r w:rsidRPr="005858F7">
        <w:t>）</w:t>
      </w:r>
    </w:p>
    <w:p w14:paraId="40FE5930" w14:textId="64A83F34"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proofErr w:type="gramStart"/>
      <w:r w:rsidRPr="005A7D01">
        <w:t>此外，</w:t>
      </w:r>
      <w:proofErr w:type="gramEnd"/>
      <w:r w:rsidRPr="005A7D01">
        <w:t>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A97775">
      <w:pPr>
        <w:pStyle w:val="151"/>
        <w:numPr>
          <w:ilvl w:val="0"/>
          <w:numId w:val="9"/>
        </w:numPr>
      </w:pPr>
      <w:r w:rsidRPr="00E211E0">
        <w:t>利用（</w:t>
      </w:r>
      <w:r w:rsidRPr="00E211E0">
        <w:t>Exploitation</w:t>
      </w:r>
      <w:r w:rsidRPr="00E211E0">
        <w:t>）</w:t>
      </w:r>
    </w:p>
    <w:p w14:paraId="2064875D" w14:textId="231110DA"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F293D">
        <w:rPr>
          <w:color w:val="EE0000"/>
        </w:rPr>
        <w:fldChar w:fldCharType="begin"/>
      </w:r>
      <w:r w:rsidR="004F293D">
        <w:rPr>
          <w:color w:val="EE0000"/>
        </w:rPr>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Pr>
          <w:color w:val="EE0000"/>
        </w:rPr>
        <w:fldChar w:fldCharType="separate"/>
      </w:r>
      <w:r w:rsidR="004F293D">
        <w:rPr>
          <w:noProof/>
          <w:color w:val="EE0000"/>
        </w:rPr>
        <w:t>(March, 1991)</w:t>
      </w:r>
      <w:r w:rsidR="004F293D">
        <w:rPr>
          <w:color w:val="EE0000"/>
        </w:rPr>
        <w:fldChar w:fldCharType="end"/>
      </w:r>
      <w:r w:rsidR="0048175B" w:rsidRPr="00D91A84">
        <w:rPr>
          <w:color w:val="EE0000"/>
        </w:rPr>
        <w:t>。</w:t>
      </w:r>
    </w:p>
    <w:p w14:paraId="0635A09F" w14:textId="51954621" w:rsidR="001A79CD" w:rsidRDefault="001A79CD" w:rsidP="001A79CD">
      <w:pPr>
        <w:pStyle w:val="15"/>
        <w:ind w:firstLine="480"/>
      </w:pPr>
      <w:r w:rsidRPr="0053671D">
        <w:t>組織在追求雙</w:t>
      </w:r>
      <w:proofErr w:type="gramStart"/>
      <w:r w:rsidRPr="0053671D">
        <w:t>元性時</w:t>
      </w:r>
      <w:proofErr w:type="gramEnd"/>
      <w:r w:rsidRPr="0053671D">
        <w:t>，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w:t>
      </w:r>
      <w:proofErr w:type="gramStart"/>
      <w:r w:rsidRPr="0053671D">
        <w:t>盪</w:t>
      </w:r>
      <w:proofErr w:type="gramEnd"/>
      <w:r w:rsidRPr="0053671D">
        <w:t>與技術更迭快速的條件下</w:t>
      </w:r>
      <w:r w:rsidRPr="0053671D">
        <w:lastRenderedPageBreak/>
        <w:t>愈加</w:t>
      </w:r>
      <w:proofErr w:type="gramStart"/>
      <w:r w:rsidRPr="0053671D">
        <w:t>凸</w:t>
      </w:r>
      <w:proofErr w:type="gramEnd"/>
      <w:r w:rsidRPr="0053671D">
        <w:t>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p>
    <w:p w14:paraId="525FB925" w14:textId="1DE15570" w:rsidR="001A79CD" w:rsidRDefault="001A79CD" w:rsidP="00161BD3">
      <w:pPr>
        <w:pStyle w:val="15"/>
        <w:ind w:firstLine="480"/>
      </w:pP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Pr>
          <w:rFonts w:hint="eastAsia"/>
        </w:rPr>
        <w:t>，</w:t>
      </w:r>
      <w:proofErr w:type="gramStart"/>
      <w:r>
        <w:rPr>
          <w:rFonts w:hint="eastAsia"/>
        </w:rPr>
        <w:t>反之，</w:t>
      </w:r>
      <w:proofErr w:type="gramEnd"/>
      <w:r w:rsidRPr="007E21A6">
        <w:t>若組織未能維持探索與深化的動態平衡，將面臨績效不穩定與組織僵化的風險</w:t>
      </w:r>
      <w:r w:rsidR="003903F8">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1147118"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Pr>
          <w:rFonts w:hint="eastAsia"/>
        </w:rPr>
        <w:t>，部分研究指出，</w:t>
      </w:r>
      <w:r w:rsidRPr="00F04AD0">
        <w:rPr>
          <w:color w:val="EE0000"/>
          <w:highlight w:val="yellow"/>
        </w:rPr>
        <w:t>資源可得性是決定企業能否</w:t>
      </w:r>
      <w:r w:rsidR="005C4FD7" w:rsidRPr="00F04AD0">
        <w:rPr>
          <w:rFonts w:hint="eastAsia"/>
          <w:color w:val="EE0000"/>
          <w:highlight w:val="yellow"/>
        </w:rPr>
        <w:t>策略平衡的</w:t>
      </w:r>
      <w:r w:rsidRPr="00F04AD0">
        <w:rPr>
          <w:color w:val="EE0000"/>
          <w:highlight w:val="yellow"/>
        </w:rPr>
        <w:t>關鍵要素</w:t>
      </w:r>
      <w:r w:rsidRPr="002476F8">
        <w:t>，</w:t>
      </w:r>
      <w:r w:rsidR="000F348C" w:rsidRPr="00CE1395">
        <w:rPr>
          <w:rFonts w:hint="eastAsia"/>
          <w:color w:val="EE0000"/>
        </w:rPr>
        <w:t>倘若</w:t>
      </w:r>
      <w:r w:rsidRPr="00CE1395">
        <w:rPr>
          <w:color w:val="EE0000"/>
        </w:rPr>
        <w:t>企業具備足夠的內部或外部資源，即有可能超越兩者之間的權衡侷限</w:t>
      </w:r>
      <w:r w:rsidR="006130AD">
        <w:rPr>
          <w:color w:val="EE0000"/>
        </w:rPr>
        <w:fldChar w:fldCharType="begin"/>
      </w:r>
      <w:r w:rsidR="006130AD">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Pr>
          <w:color w:val="EE0000"/>
        </w:rPr>
        <w:fldChar w:fldCharType="separate"/>
      </w:r>
      <w:r w:rsidR="006130AD">
        <w:rPr>
          <w:noProof/>
          <w:color w:val="EE0000"/>
        </w:rPr>
        <w:t>(Cao et al., 2009)</w:t>
      </w:r>
      <w:r w:rsidR="006130AD">
        <w:rPr>
          <w:color w:val="EE0000"/>
        </w:rPr>
        <w:fldChar w:fldCharType="end"/>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510F1B97"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w:t>
      </w:r>
      <w:proofErr w:type="gramStart"/>
      <w:r w:rsidRPr="00086D02">
        <w:t>循序式雙元</w:t>
      </w:r>
      <w:proofErr w:type="gramEnd"/>
      <w:r w:rsidRPr="00086D02">
        <w:t>性（</w:t>
      </w:r>
      <w:r w:rsidRPr="00086D02">
        <w:t>Sequential Ambidexterity</w:t>
      </w:r>
      <w:r w:rsidRPr="00086D02">
        <w:t>）、</w:t>
      </w:r>
      <w:proofErr w:type="gramStart"/>
      <w:r w:rsidRPr="00086D02">
        <w:t>結構式雙元</w:t>
      </w:r>
      <w:proofErr w:type="gramEnd"/>
      <w:r w:rsidRPr="00086D02">
        <w:t>性（</w:t>
      </w:r>
      <w:r w:rsidRPr="00086D02">
        <w:t>Structural Ambidexterity</w:t>
      </w:r>
      <w:r w:rsidRPr="00086D02">
        <w:t>）與</w:t>
      </w:r>
      <w:proofErr w:type="gramStart"/>
      <w:r w:rsidRPr="00086D02">
        <w:t>情境式雙元</w:t>
      </w:r>
      <w:proofErr w:type="gramEnd"/>
      <w:r w:rsidRPr="00086D02">
        <w:t>性（</w:t>
      </w:r>
      <w:r w:rsidRPr="00086D02">
        <w:t>Contextual Ambidexterity</w:t>
      </w:r>
      <w:r w:rsidRPr="00086D02">
        <w:t>）。</w:t>
      </w:r>
    </w:p>
    <w:p w14:paraId="18BF468E" w14:textId="578FEDFC" w:rsidR="004A306E" w:rsidRPr="00596583" w:rsidRDefault="004A306E" w:rsidP="004A306E">
      <w:pPr>
        <w:pStyle w:val="15"/>
        <w:ind w:firstLine="480"/>
      </w:pPr>
      <w:proofErr w:type="gramStart"/>
      <w:r w:rsidRPr="00596583">
        <w:t>循序式雙元</w:t>
      </w:r>
      <w:proofErr w:type="gramEnd"/>
      <w:r w:rsidRPr="00596583">
        <w:t>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71B48EB2" w:rsidR="004A306E" w:rsidRPr="00596583" w:rsidRDefault="004A306E" w:rsidP="004A306E">
      <w:pPr>
        <w:pStyle w:val="15"/>
        <w:ind w:firstLine="480"/>
      </w:pPr>
      <w:proofErr w:type="gramStart"/>
      <w:r w:rsidRPr="00596583">
        <w:t>結構式雙元</w:t>
      </w:r>
      <w:proofErr w:type="gramEnd"/>
      <w:r w:rsidRPr="00596583">
        <w:t>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53"/>
      <w:r w:rsidRPr="00117AB9">
        <w:t>實現雙元任務</w:t>
      </w:r>
      <w:commentRangeEnd w:id="53"/>
      <w:r w:rsidR="008E5163">
        <w:rPr>
          <w:rStyle w:val="af6"/>
        </w:rPr>
        <w:commentReference w:id="53"/>
      </w:r>
      <w:r w:rsidRPr="00117AB9">
        <w:t>的並行運作</w:t>
      </w:r>
      <w:r w:rsidR="00F01863">
        <w:lastRenderedPageBreak/>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proofErr w:type="gramStart"/>
      <w:r>
        <w:rPr>
          <w:rFonts w:hint="eastAsia"/>
        </w:rPr>
        <w:t>結構式雙元</w:t>
      </w:r>
      <w:proofErr w:type="gramEnd"/>
      <w:r>
        <w:rPr>
          <w:rFonts w:hint="eastAsia"/>
        </w:rPr>
        <w:t>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w:t>
      </w:r>
      <w:proofErr w:type="gramStart"/>
      <w:r w:rsidRPr="00596583">
        <w:t>結構式雙元</w:t>
      </w:r>
      <w:proofErr w:type="gramEnd"/>
      <w:r w:rsidRPr="00596583">
        <w:t>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129A4112" w14:textId="39781127" w:rsidR="007A5865" w:rsidRPr="004A306E" w:rsidRDefault="004A306E" w:rsidP="00415472">
      <w:pPr>
        <w:pStyle w:val="15"/>
        <w:ind w:firstLine="480"/>
      </w:pPr>
      <w:proofErr w:type="gramStart"/>
      <w:r w:rsidRPr="00596583">
        <w:t>情境式雙元</w:t>
      </w:r>
      <w:proofErr w:type="gramEnd"/>
      <w:r w:rsidRPr="00596583">
        <w:t>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54"/>
      <w:r w:rsidRPr="0058040E">
        <w:t>條件</w:t>
      </w:r>
      <w:commentRangeEnd w:id="54"/>
      <w:r w:rsidR="00415472">
        <w:rPr>
          <w:rStyle w:val="af6"/>
        </w:rPr>
        <w:commentReference w:id="54"/>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proofErr w:type="gramStart"/>
      <w:r w:rsidRPr="00596583">
        <w:t>情境式雙元</w:t>
      </w:r>
      <w:proofErr w:type="gramEnd"/>
      <w:r w:rsidRPr="00596583">
        <w:t>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w:t>
      </w:r>
      <w:proofErr w:type="gramStart"/>
      <w:r w:rsidRPr="006B4D1C">
        <w:t>情境式雙元</w:t>
      </w:r>
      <w:proofErr w:type="gramEnd"/>
      <w:r w:rsidRPr="006B4D1C">
        <w:t>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proofErr w:type="gramStart"/>
      <w:r w:rsidRPr="00596583">
        <w:t>情境式雙元</w:t>
      </w:r>
      <w:proofErr w:type="gramEnd"/>
      <w:r w:rsidRPr="00596583">
        <w:t>性強調組織不需透過結構分化，也能在穩定情境中實現雙元目標</w:t>
      </w:r>
      <w:r>
        <w:rPr>
          <w:rFonts w:hint="eastAsia"/>
        </w:rPr>
        <w:t>，</w:t>
      </w:r>
      <w:r w:rsidR="00D334D9">
        <w:rPr>
          <w:rFonts w:hint="eastAsia"/>
        </w:rPr>
        <w:t>但</w:t>
      </w:r>
      <w:r w:rsidRPr="00596583">
        <w:t>在面對劇烈變動或破壞式創新的市場情境時，僅依賴</w:t>
      </w:r>
      <w:proofErr w:type="gramStart"/>
      <w:r w:rsidRPr="00596583">
        <w:t>情境式雙元</w:t>
      </w:r>
      <w:proofErr w:type="gramEnd"/>
      <w:r w:rsidRPr="00596583">
        <w:t>性可能不足以支應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DD6D289" w14:textId="0CADC2A2" w:rsidR="005635F2" w:rsidRDefault="002071AB" w:rsidP="00345B28">
      <w:pPr>
        <w:pStyle w:val="2"/>
      </w:pPr>
      <w:bookmarkStart w:id="55" w:name="_Toc199885001"/>
      <w:r>
        <w:rPr>
          <w:rFonts w:hint="eastAsia"/>
        </w:rPr>
        <w:lastRenderedPageBreak/>
        <w:t>2.</w:t>
      </w:r>
      <w:r w:rsidR="00E86C24">
        <w:rPr>
          <w:rFonts w:hint="eastAsia"/>
        </w:rPr>
        <w:t>4</w:t>
      </w:r>
      <w:r>
        <w:rPr>
          <w:rFonts w:hint="eastAsia"/>
        </w:rPr>
        <w:t xml:space="preserve"> </w:t>
      </w:r>
      <w:r>
        <w:rPr>
          <w:rFonts w:hint="eastAsia"/>
        </w:rPr>
        <w:t>數位創新（</w:t>
      </w:r>
      <w:r w:rsidRPr="002071AB">
        <w:t xml:space="preserve">Digital </w:t>
      </w:r>
      <w:r>
        <w:rPr>
          <w:rFonts w:hint="eastAsia"/>
        </w:rPr>
        <w:t>I</w:t>
      </w:r>
      <w:r w:rsidRPr="002071AB">
        <w:t>nnovation</w:t>
      </w:r>
      <w:r>
        <w:rPr>
          <w:rFonts w:hint="eastAsia"/>
        </w:rPr>
        <w:t>）</w:t>
      </w:r>
      <w:bookmarkEnd w:id="55"/>
    </w:p>
    <w:p w14:paraId="5B5844AC" w14:textId="344F006A" w:rsidR="008F0193" w:rsidRDefault="00102BE6" w:rsidP="00102BE6">
      <w:pPr>
        <w:pStyle w:val="3"/>
      </w:pPr>
      <w:bookmarkStart w:id="56" w:name="_Toc199885002"/>
      <w:r>
        <w:rPr>
          <w:rFonts w:hint="eastAsia"/>
        </w:rPr>
        <w:t xml:space="preserve">2.4.1 </w:t>
      </w:r>
      <w:r w:rsidRPr="00102BE6">
        <w:t>數位創新起源</w:t>
      </w:r>
      <w:r w:rsidR="000116D8">
        <w:rPr>
          <w:rFonts w:hint="eastAsia"/>
        </w:rPr>
        <w:t>與基本定義</w:t>
      </w:r>
      <w:bookmarkEnd w:id="56"/>
    </w:p>
    <w:p w14:paraId="1AAC3935" w14:textId="6327E4FF" w:rsidR="000F6E15" w:rsidRDefault="004806CB" w:rsidP="00171C0A">
      <w:pPr>
        <w:pStyle w:val="15"/>
        <w:ind w:firstLine="480"/>
      </w:pPr>
      <w:r w:rsidRPr="004806CB">
        <w:t>創新</w:t>
      </w:r>
      <w:r w:rsidR="00BB188D" w:rsidRPr="00BB188D">
        <w:rPr>
          <w:rFonts w:hint="eastAsia"/>
        </w:rPr>
        <w:t>（</w:t>
      </w:r>
      <w:r w:rsidR="00BB188D" w:rsidRPr="00BB188D">
        <w:rPr>
          <w:rFonts w:hint="eastAsia"/>
        </w:rPr>
        <w:t>Innovation</w:t>
      </w:r>
      <w:r w:rsidR="00BB188D" w:rsidRPr="00BB188D">
        <w:rPr>
          <w:rFonts w:hint="eastAsia"/>
        </w:rPr>
        <w:t>）</w:t>
      </w:r>
      <w:r w:rsidRPr="004806CB">
        <w:t>的興起可追溯至</w:t>
      </w:r>
      <w:r w:rsidR="00426C3B">
        <w:rPr>
          <w:rFonts w:hint="eastAsia"/>
        </w:rPr>
        <w:t>1962</w:t>
      </w:r>
      <w:r w:rsidR="00426C3B">
        <w:rPr>
          <w:rFonts w:hint="eastAsia"/>
        </w:rPr>
        <w:t>年，</w:t>
      </w:r>
      <w:r w:rsidR="00FC74FE">
        <w:rPr>
          <w:rFonts w:hint="eastAsia"/>
        </w:rPr>
        <w:t>由傳播學家</w:t>
      </w:r>
      <w:r w:rsidR="00517576" w:rsidRPr="00517576">
        <w:t>Everett M. Rogers</w:t>
      </w:r>
      <w:r w:rsidR="0077181B">
        <w:rPr>
          <w:rFonts w:hint="eastAsia"/>
        </w:rPr>
        <w:t>於提出的</w:t>
      </w:r>
      <w:r w:rsidRPr="004806CB">
        <w:t>創新擴散理論</w:t>
      </w:r>
      <w:r w:rsidR="00DE7776">
        <w:rPr>
          <w:rFonts w:hint="eastAsia"/>
        </w:rPr>
        <w:t>（</w:t>
      </w:r>
      <w:r w:rsidR="00DE7776" w:rsidRPr="00DE7776">
        <w:rPr>
          <w:rFonts w:hint="eastAsia"/>
        </w:rPr>
        <w:t>Innovation Diffusion Theory</w:t>
      </w:r>
      <w:r w:rsidR="00DE7776">
        <w:rPr>
          <w:rFonts w:hint="eastAsia"/>
        </w:rPr>
        <w:t>）</w:t>
      </w:r>
      <w:r w:rsidR="00761BA6">
        <w:rPr>
          <w:rFonts w:hint="eastAsia"/>
        </w:rPr>
        <w:t>，</w:t>
      </w:r>
      <w:r w:rsidR="00252BE4">
        <w:rPr>
          <w:rFonts w:hint="eastAsia"/>
        </w:rPr>
        <w:t>被傳播訊息內容</w:t>
      </w:r>
      <w:r w:rsidR="00F170F7" w:rsidRPr="00F170F7">
        <w:t>之所以具有吸引力，往往源於其被接收者視為「新事物」的特性</w:t>
      </w:r>
      <w:r w:rsidR="003B7472">
        <w:rPr>
          <w:rFonts w:hint="eastAsia"/>
        </w:rPr>
        <w:t>。</w:t>
      </w:r>
      <w:r w:rsidR="00756499" w:rsidRPr="00756499">
        <w:rPr>
          <w:rFonts w:hint="eastAsia"/>
        </w:rPr>
        <w:t>創新</w:t>
      </w:r>
      <w:r w:rsidR="007F0F91">
        <w:rPr>
          <w:rFonts w:hint="eastAsia"/>
        </w:rPr>
        <w:t>可以是</w:t>
      </w:r>
      <w:r w:rsidR="00756499" w:rsidRPr="00756499">
        <w:rPr>
          <w:rFonts w:hint="eastAsia"/>
        </w:rPr>
        <w:t>觀念、方法或事物，只要</w:t>
      </w:r>
      <w:r w:rsidR="007237E4">
        <w:rPr>
          <w:rFonts w:hint="eastAsia"/>
        </w:rPr>
        <w:t>被</w:t>
      </w:r>
      <w:r w:rsidR="00CF0366">
        <w:rPr>
          <w:rFonts w:hint="eastAsia"/>
        </w:rPr>
        <w:t>個體</w:t>
      </w:r>
      <w:r w:rsidR="00756499" w:rsidRPr="00756499">
        <w:rPr>
          <w:rFonts w:hint="eastAsia"/>
        </w:rPr>
        <w:t>認為</w:t>
      </w:r>
      <w:proofErr w:type="gramStart"/>
      <w:r w:rsidR="00CD3BD6">
        <w:rPr>
          <w:rFonts w:hint="eastAsia"/>
        </w:rPr>
        <w:t>新穎</w:t>
      </w:r>
      <w:r w:rsidR="00756499" w:rsidRPr="00756499">
        <w:rPr>
          <w:rFonts w:hint="eastAsia"/>
        </w:rPr>
        <w:t>，</w:t>
      </w:r>
      <w:proofErr w:type="gramEnd"/>
      <w:r w:rsidR="00E7375E" w:rsidRPr="00E7375E">
        <w:t>無論實際</w:t>
      </w:r>
      <w:r w:rsidR="00DC0186">
        <w:rPr>
          <w:rFonts w:hint="eastAsia"/>
        </w:rPr>
        <w:t>存在</w:t>
      </w:r>
      <w:proofErr w:type="gramStart"/>
      <w:r w:rsidR="00DC0186">
        <w:rPr>
          <w:rFonts w:hint="eastAsia"/>
        </w:rPr>
        <w:t>多久</w:t>
      </w:r>
      <w:r w:rsidR="00756499" w:rsidRPr="00756499">
        <w:rPr>
          <w:rFonts w:hint="eastAsia"/>
        </w:rPr>
        <w:t>，</w:t>
      </w:r>
      <w:proofErr w:type="gramEnd"/>
      <w:r w:rsidR="00756499" w:rsidRPr="00756499">
        <w:rPr>
          <w:rFonts w:hint="eastAsia"/>
        </w:rPr>
        <w:t>都可稱為創新</w:t>
      </w:r>
      <w:r w:rsidR="00BC737B" w:rsidRPr="00BB188D">
        <w:rPr>
          <w:rFonts w:hint="eastAsia"/>
        </w:rPr>
        <w:t>（</w:t>
      </w:r>
      <w:r w:rsidR="00BC737B" w:rsidRPr="00BB188D">
        <w:rPr>
          <w:rFonts w:hint="eastAsia"/>
        </w:rPr>
        <w:t>Innovation</w:t>
      </w:r>
      <w:r w:rsidR="00BC737B" w:rsidRPr="00BB188D">
        <w:rPr>
          <w:rFonts w:hint="eastAsia"/>
        </w:rPr>
        <w:t>）</w:t>
      </w:r>
      <w:r w:rsidR="00756499" w:rsidRPr="00756499">
        <w:rPr>
          <w:rFonts w:hint="eastAsia"/>
        </w:rPr>
        <w:t>。</w:t>
      </w:r>
      <w:r w:rsidR="000F6E15" w:rsidRPr="000F6E15">
        <w:t>隨著數位技術的迅速演進，</w:t>
      </w:r>
      <w:r w:rsidR="00855E40">
        <w:rPr>
          <w:rFonts w:hint="eastAsia"/>
        </w:rPr>
        <w:t>數位</w:t>
      </w:r>
      <w:r w:rsidR="000F6E15" w:rsidRPr="000F6E15">
        <w:t>創新已不再只是新產品的推出，更轉化為組織變革</w:t>
      </w:r>
      <w:r w:rsidR="00BE1490">
        <w:rPr>
          <w:rFonts w:hint="eastAsia"/>
        </w:rPr>
        <w:t>時具有優勢的新穎解方</w:t>
      </w:r>
      <w:r w:rsidR="000708CB">
        <w:rPr>
          <w:rFonts w:hint="eastAsia"/>
        </w:rPr>
        <w:t>與關鍵力量</w:t>
      </w:r>
      <w:proofErr w:type="gramStart"/>
      <w:r w:rsidR="006E394F" w:rsidRPr="00383D99">
        <w:t>（</w:t>
      </w:r>
      <w:proofErr w:type="gramEnd"/>
      <w:r w:rsidR="006E394F" w:rsidRPr="00383D99">
        <w:t>Rogers et al., 2014</w:t>
      </w:r>
      <w:proofErr w:type="gramStart"/>
      <w:r w:rsidR="006E394F" w:rsidRPr="00383D99">
        <w:t>）</w:t>
      </w:r>
      <w:proofErr w:type="gramEnd"/>
      <w:r w:rsidR="000F6E15" w:rsidRPr="000F6E15">
        <w:t>。</w:t>
      </w:r>
      <w:commentRangeStart w:id="57"/>
      <w:r w:rsidR="006F4B2D" w:rsidRPr="002A0A07">
        <w:t>企業</w:t>
      </w:r>
      <w:commentRangeEnd w:id="57"/>
      <w:r w:rsidR="006F4B2D">
        <w:rPr>
          <w:rStyle w:val="af6"/>
        </w:rPr>
        <w:commentReference w:id="57"/>
      </w:r>
      <w:r w:rsidR="000F6E15" w:rsidRPr="000F6E15">
        <w:t>開始藉由數位科技回應環境挑戰、重構商業模式，藉此維持競爭優勢</w:t>
      </w:r>
      <w:r w:rsidR="00FB4506" w:rsidRPr="009811F4">
        <w:t>（</w:t>
      </w:r>
      <w:r w:rsidR="00FB4506" w:rsidRPr="009811F4">
        <w:t>Kohli &amp; Melville, 2018</w:t>
      </w:r>
      <w:r w:rsidR="00FB4506" w:rsidRPr="009811F4">
        <w:t>）</w:t>
      </w:r>
      <w:r w:rsidR="00FB4506">
        <w:rPr>
          <w:rFonts w:hint="eastAsia"/>
        </w:rPr>
        <w:t>。</w:t>
      </w:r>
    </w:p>
    <w:p w14:paraId="2B5137FC" w14:textId="63AE5A4A" w:rsidR="005668FC" w:rsidRDefault="009701B6" w:rsidP="000C49A7">
      <w:pPr>
        <w:pStyle w:val="15"/>
        <w:ind w:firstLine="480"/>
      </w:pPr>
      <w:r w:rsidRPr="009701B6">
        <w:t>數位創新</w:t>
      </w:r>
      <w:r w:rsidR="00267087" w:rsidRPr="00BB188D">
        <w:rPr>
          <w:rFonts w:hint="eastAsia"/>
        </w:rPr>
        <w:t>（</w:t>
      </w:r>
      <w:r w:rsidR="00267087" w:rsidRPr="00BB188D">
        <w:rPr>
          <w:rFonts w:hint="eastAsia"/>
        </w:rPr>
        <w:t>Digital Innovation</w:t>
      </w:r>
      <w:r w:rsidR="00267087" w:rsidRPr="00BB188D">
        <w:rPr>
          <w:rFonts w:hint="eastAsia"/>
        </w:rPr>
        <w:t>）</w:t>
      </w:r>
      <w:commentRangeStart w:id="58"/>
      <w:r w:rsidR="007F05D1">
        <w:rPr>
          <w:rFonts w:hint="eastAsia"/>
        </w:rPr>
        <w:t>結合</w:t>
      </w:r>
      <w:commentRangeEnd w:id="58"/>
      <w:r w:rsidR="00A13E6F">
        <w:rPr>
          <w:rStyle w:val="af6"/>
        </w:rPr>
        <w:commentReference w:id="58"/>
      </w:r>
      <w:commentRangeStart w:id="59"/>
      <w:commentRangeEnd w:id="59"/>
      <w:r w:rsidR="009A509D">
        <w:rPr>
          <w:rStyle w:val="af6"/>
        </w:rPr>
        <w:commentReference w:id="59"/>
      </w:r>
      <w:r w:rsidR="00FA7793">
        <w:rPr>
          <w:rFonts w:hint="eastAsia"/>
        </w:rPr>
        <w:t>數位技術</w:t>
      </w:r>
      <w:r w:rsidR="00252EC4">
        <w:rPr>
          <w:rFonts w:hint="eastAsia"/>
        </w:rPr>
        <w:t>（</w:t>
      </w:r>
      <w:r w:rsidR="006A1557">
        <w:rPr>
          <w:rFonts w:hint="eastAsia"/>
        </w:rPr>
        <w:t>D</w:t>
      </w:r>
      <w:r w:rsidR="00252EC4" w:rsidRPr="00DC242E">
        <w:t xml:space="preserve">igital </w:t>
      </w:r>
      <w:r w:rsidR="006A1557">
        <w:rPr>
          <w:rFonts w:hint="eastAsia"/>
        </w:rPr>
        <w:t>T</w:t>
      </w:r>
      <w:r w:rsidR="00252EC4" w:rsidRPr="00DC242E">
        <w:t>echnology</w:t>
      </w:r>
      <w:r w:rsidR="00252EC4">
        <w:rPr>
          <w:rFonts w:hint="eastAsia"/>
        </w:rPr>
        <w:t>）</w:t>
      </w:r>
      <w:r w:rsidR="00FA7793">
        <w:rPr>
          <w:rFonts w:hint="eastAsia"/>
        </w:rPr>
        <w:t>和創新</w:t>
      </w:r>
      <w:r w:rsidR="009A509D" w:rsidRPr="00BB188D">
        <w:rPr>
          <w:rFonts w:hint="eastAsia"/>
        </w:rPr>
        <w:t>（</w:t>
      </w:r>
      <w:r w:rsidR="009A509D" w:rsidRPr="00BB188D">
        <w:rPr>
          <w:rFonts w:hint="eastAsia"/>
        </w:rPr>
        <w:t>Innovation</w:t>
      </w:r>
      <w:r w:rsidR="009A509D" w:rsidRPr="00BB188D">
        <w:rPr>
          <w:rFonts w:hint="eastAsia"/>
        </w:rPr>
        <w:t>）</w:t>
      </w:r>
      <w:r w:rsidR="006A1557">
        <w:rPr>
          <w:rFonts w:hint="eastAsia"/>
        </w:rPr>
        <w:t>（</w:t>
      </w:r>
      <w:r w:rsidR="00F95F26" w:rsidRPr="00112E88">
        <w:t xml:space="preserve">Lei Shen, Xi Zhang, </w:t>
      </w:r>
      <w:proofErr w:type="spellStart"/>
      <w:r w:rsidR="00F95F26" w:rsidRPr="00112E88">
        <w:t>Hongda</w:t>
      </w:r>
      <w:proofErr w:type="spellEnd"/>
      <w:r w:rsidR="00F95F26" w:rsidRPr="00112E88">
        <w:t xml:space="preserve"> Liu</w:t>
      </w:r>
      <w:r w:rsidR="00F95F26" w:rsidRPr="00BC4BD2">
        <w:rPr>
          <w:rFonts w:hint="eastAsia"/>
        </w:rPr>
        <w:t>，</w:t>
      </w:r>
      <w:r w:rsidR="00F95F26">
        <w:rPr>
          <w:rFonts w:hint="eastAsia"/>
        </w:rPr>
        <w:t>2021</w:t>
      </w:r>
      <w:r w:rsidR="00F95F26" w:rsidRPr="00BC4BD2">
        <w:rPr>
          <w:rFonts w:hint="eastAsia"/>
        </w:rPr>
        <w:t>）</w:t>
      </w:r>
      <w:r w:rsidR="00FA7793">
        <w:rPr>
          <w:rFonts w:hint="eastAsia"/>
        </w:rPr>
        <w:t>，</w:t>
      </w:r>
      <w:r w:rsidRPr="009701B6">
        <w:t>泛指</w:t>
      </w:r>
      <w:r w:rsidR="00650C10">
        <w:rPr>
          <w:rFonts w:hint="eastAsia"/>
        </w:rPr>
        <w:t>在創新過程中</w:t>
      </w:r>
      <w:r w:rsidRPr="009701B6">
        <w:t>運用數位技術</w:t>
      </w:r>
      <w:r w:rsidR="00650C10">
        <w:rPr>
          <w:rFonts w:hint="eastAsia"/>
        </w:rPr>
        <w:t>，創造出</w:t>
      </w:r>
      <w:r w:rsidRPr="009701B6">
        <w:t>新產品、服務、流程、平台</w:t>
      </w:r>
      <w:r w:rsidR="007525F5">
        <w:rPr>
          <w:rFonts w:hint="eastAsia"/>
        </w:rPr>
        <w:t>或</w:t>
      </w:r>
      <w:r w:rsidRPr="009701B6">
        <w:t>商業模式</w:t>
      </w:r>
      <w:proofErr w:type="gramStart"/>
      <w:r w:rsidR="002C6012" w:rsidRPr="009701B6">
        <w:t>（</w:t>
      </w:r>
      <w:commentRangeStart w:id="60"/>
      <w:proofErr w:type="gramEnd"/>
      <w:r w:rsidR="002C6012" w:rsidRPr="009701B6">
        <w:t>Nambisan et al., 2017</w:t>
      </w:r>
      <w:commentRangeEnd w:id="60"/>
      <w:r w:rsidR="002C6012">
        <w:rPr>
          <w:rStyle w:val="af6"/>
        </w:rPr>
        <w:commentReference w:id="60"/>
      </w:r>
      <w:r w:rsidR="002C6012" w:rsidRPr="009701B6">
        <w:t>；</w:t>
      </w:r>
      <w:proofErr w:type="spellStart"/>
      <w:r w:rsidR="002C6012" w:rsidRPr="009701B6">
        <w:t>Hinings</w:t>
      </w:r>
      <w:proofErr w:type="spellEnd"/>
      <w:r w:rsidR="002C6012" w:rsidRPr="009701B6">
        <w:t xml:space="preserve"> et al., 2018</w:t>
      </w:r>
      <w:r w:rsidR="002C6012" w:rsidRPr="009701B6">
        <w:t>）</w:t>
      </w:r>
      <w:r w:rsidRPr="009701B6">
        <w:t>，其</w:t>
      </w:r>
      <w:r w:rsidR="00262111">
        <w:rPr>
          <w:rFonts w:hint="eastAsia"/>
        </w:rPr>
        <w:t>核心</w:t>
      </w:r>
      <w:r w:rsidR="00027F76">
        <w:rPr>
          <w:rFonts w:hint="eastAsia"/>
        </w:rPr>
        <w:t>不僅是專業</w:t>
      </w:r>
      <w:r w:rsidRPr="009701B6">
        <w:t>技術的導入，</w:t>
      </w:r>
      <w:r w:rsidR="00D83BE2">
        <w:rPr>
          <w:rFonts w:hint="eastAsia"/>
        </w:rPr>
        <w:t>更</w:t>
      </w:r>
      <w:r w:rsidRPr="009701B6">
        <w:t>強調數位元素與設計、組織、價值等層面的整合與重</w:t>
      </w:r>
      <w:r w:rsidR="000656D1">
        <w:rPr>
          <w:rFonts w:hint="eastAsia"/>
        </w:rPr>
        <w:t>組所產生之創新</w:t>
      </w:r>
      <w:r w:rsidR="00BA0BE8">
        <w:rPr>
          <w:rFonts w:hint="eastAsia"/>
        </w:rPr>
        <w:t>產物</w:t>
      </w:r>
      <w:r w:rsidR="00D90103">
        <w:rPr>
          <w:rFonts w:hint="eastAsia"/>
        </w:rPr>
        <w:t>，</w:t>
      </w:r>
      <w:r w:rsidR="00D4010D">
        <w:rPr>
          <w:rFonts w:hint="eastAsia"/>
        </w:rPr>
        <w:t>部分學者認為</w:t>
      </w:r>
      <w:r w:rsidR="00D90103">
        <w:rPr>
          <w:rFonts w:hint="eastAsia"/>
        </w:rPr>
        <w:t>數位創新本質就是</w:t>
      </w:r>
      <w:r w:rsidR="00D90103" w:rsidRPr="008A0ABF">
        <w:t>資源</w:t>
      </w:r>
      <w:commentRangeStart w:id="61"/>
      <w:commentRangeStart w:id="62"/>
      <w:r w:rsidR="006F0271" w:rsidRPr="006E68EA">
        <w:t>重組</w:t>
      </w:r>
      <w:commentRangeEnd w:id="61"/>
      <w:r w:rsidR="006F0271">
        <w:rPr>
          <w:rStyle w:val="af6"/>
        </w:rPr>
        <w:commentReference w:id="61"/>
      </w:r>
      <w:commentRangeEnd w:id="62"/>
      <w:r w:rsidR="006F0271">
        <w:rPr>
          <w:rStyle w:val="af6"/>
        </w:rPr>
        <w:commentReference w:id="62"/>
      </w:r>
      <w:r w:rsidR="00D90103" w:rsidRPr="008A0ABF">
        <w:t>與延伸</w:t>
      </w:r>
      <w:r w:rsidR="003E30A9">
        <w:rPr>
          <w:rFonts w:hint="eastAsia"/>
        </w:rPr>
        <w:t>之</w:t>
      </w:r>
      <w:r w:rsidR="00D90103">
        <w:rPr>
          <w:rFonts w:hint="eastAsia"/>
        </w:rPr>
        <w:t>過程</w:t>
      </w:r>
      <w:r w:rsidR="00D90103" w:rsidRPr="008A0ABF">
        <w:t>（</w:t>
      </w:r>
      <w:r w:rsidR="00D90103" w:rsidRPr="008A0ABF">
        <w:t>Arthur, 2009</w:t>
      </w:r>
      <w:r w:rsidR="00D90103" w:rsidRPr="008A0ABF">
        <w:t>；</w:t>
      </w:r>
      <w:r w:rsidR="00D90103" w:rsidRPr="008A0ABF">
        <w:t>Yoo et al., 2012</w:t>
      </w:r>
      <w:r w:rsidR="00D90103" w:rsidRPr="008A0ABF">
        <w:t>；</w:t>
      </w:r>
      <w:r w:rsidR="00D90103" w:rsidRPr="00C9503F">
        <w:t>Svahn</w:t>
      </w:r>
      <w:r w:rsidR="00D90103" w:rsidRPr="008A0ABF">
        <w:t xml:space="preserve"> </w:t>
      </w:r>
      <w:r w:rsidR="00D90103" w:rsidRPr="00CD08E0">
        <w:t>al., 2</w:t>
      </w:r>
      <w:r w:rsidR="00D90103">
        <w:rPr>
          <w:rFonts w:hint="eastAsia"/>
        </w:rPr>
        <w:t>017</w:t>
      </w:r>
      <w:r w:rsidR="00D90103" w:rsidRPr="008A0ABF">
        <w:t>）</w:t>
      </w:r>
      <w:r w:rsidR="00BA0BE8">
        <w:rPr>
          <w:rFonts w:hint="eastAsia"/>
        </w:rPr>
        <w:t>。</w:t>
      </w:r>
    </w:p>
    <w:p w14:paraId="4B1FB4E8" w14:textId="57E2FAFB" w:rsidR="00934434" w:rsidRDefault="00B87450" w:rsidP="000C49A7">
      <w:pPr>
        <w:pStyle w:val="15"/>
        <w:ind w:firstLine="480"/>
      </w:pPr>
      <w:r w:rsidRPr="00B87450">
        <w:t>數位創新展現出與傳統創新</w:t>
      </w:r>
      <w:r w:rsidR="00AA1172">
        <w:rPr>
          <w:rFonts w:hint="eastAsia"/>
        </w:rPr>
        <w:t>全然</w:t>
      </w:r>
      <w:r w:rsidRPr="00B87450">
        <w:t>不同的特徵樣態，</w:t>
      </w:r>
      <w:r w:rsidR="00E02D52" w:rsidRPr="00E02D52">
        <w:t>部分學者以分散式創新</w:t>
      </w:r>
      <w:r w:rsidRPr="00B87450">
        <w:t>（</w:t>
      </w:r>
      <w:r w:rsidRPr="00B87450">
        <w:t>Distributed Innovation</w:t>
      </w:r>
      <w:r w:rsidRPr="00B87450">
        <w:t>）與組合式創新（</w:t>
      </w:r>
      <w:r w:rsidRPr="00B87450">
        <w:t>Combinatorial Innovation</w:t>
      </w:r>
      <w:r w:rsidRPr="00B87450">
        <w:t>）</w:t>
      </w:r>
      <w:r w:rsidR="00C74032">
        <w:rPr>
          <w:rFonts w:hint="eastAsia"/>
        </w:rPr>
        <w:t>作</w:t>
      </w:r>
      <w:r w:rsidR="002C39C8">
        <w:rPr>
          <w:rFonts w:hint="eastAsia"/>
        </w:rPr>
        <w:t>為代表</w:t>
      </w:r>
      <w:r w:rsidRPr="00B87450">
        <w:t>，</w:t>
      </w:r>
      <w:r w:rsidR="00934434" w:rsidRPr="00934434">
        <w:t>前者著重於</w:t>
      </w:r>
      <w:r w:rsidR="00934434" w:rsidRPr="002C2B38">
        <w:rPr>
          <w:color w:val="EE0000"/>
        </w:rPr>
        <w:t>創新活動的協作方式</w:t>
      </w:r>
      <w:r w:rsidR="00934434" w:rsidRPr="00934434">
        <w:t>，反映</w:t>
      </w:r>
      <w:r w:rsidR="002C2B38">
        <w:rPr>
          <w:rFonts w:hint="eastAsia"/>
        </w:rPr>
        <w:t>數位</w:t>
      </w:r>
      <w:r w:rsidR="00934434" w:rsidRPr="002C2B38">
        <w:rPr>
          <w:color w:val="EE0000"/>
        </w:rPr>
        <w:t>創新主體與實踐過程日益去中心化</w:t>
      </w:r>
      <w:r w:rsidR="00934434" w:rsidRPr="00934434">
        <w:t>；後者</w:t>
      </w:r>
      <w:r w:rsidR="00934434" w:rsidRPr="00940E83">
        <w:rPr>
          <w:color w:val="EE0000"/>
        </w:rPr>
        <w:t>則聚焦於創新</w:t>
      </w:r>
      <w:r w:rsidR="006138F8" w:rsidRPr="00940E83">
        <w:rPr>
          <w:rFonts w:hint="eastAsia"/>
          <w:color w:val="EE0000"/>
        </w:rPr>
        <w:t>結果</w:t>
      </w:r>
      <w:r w:rsidR="00934434" w:rsidRPr="00940E83">
        <w:rPr>
          <w:color w:val="EE0000"/>
        </w:rPr>
        <w:t>的</w:t>
      </w:r>
      <w:r w:rsidR="00AC478D">
        <w:rPr>
          <w:rFonts w:hint="eastAsia"/>
          <w:color w:val="EE0000"/>
        </w:rPr>
        <w:t>建</w:t>
      </w:r>
      <w:r w:rsidR="00934434" w:rsidRPr="00940E83">
        <w:rPr>
          <w:color w:val="EE0000"/>
        </w:rPr>
        <w:t>構邏輯，突顯</w:t>
      </w:r>
      <w:r w:rsidR="00940E83">
        <w:rPr>
          <w:rFonts w:hint="eastAsia"/>
          <w:color w:val="EE0000"/>
        </w:rPr>
        <w:t>出</w:t>
      </w:r>
      <w:r w:rsidR="00934434" w:rsidRPr="00940E83">
        <w:rPr>
          <w:color w:val="EE0000"/>
        </w:rPr>
        <w:t>數位產物的模組化與可延展性</w:t>
      </w:r>
      <w:r w:rsidR="00205E2F">
        <w:rPr>
          <w:rFonts w:hint="eastAsia"/>
          <w:color w:val="EE0000"/>
        </w:rPr>
        <w:t>。</w:t>
      </w:r>
    </w:p>
    <w:p w14:paraId="0E072DE9" w14:textId="7A0DF3BA" w:rsidR="00536285" w:rsidRDefault="00536285" w:rsidP="00536285">
      <w:pPr>
        <w:pStyle w:val="151"/>
        <w:numPr>
          <w:ilvl w:val="0"/>
          <w:numId w:val="9"/>
        </w:numPr>
        <w:rPr>
          <w:b/>
          <w:bCs/>
        </w:rPr>
      </w:pPr>
      <w:r w:rsidRPr="00536285">
        <w:rPr>
          <w:b/>
          <w:bCs/>
        </w:rPr>
        <w:t>分散式創新（</w:t>
      </w:r>
      <w:r w:rsidRPr="00536285">
        <w:rPr>
          <w:b/>
          <w:bCs/>
        </w:rPr>
        <w:t>Distributed Innovation</w:t>
      </w:r>
      <w:r w:rsidRPr="00536285">
        <w:rPr>
          <w:b/>
          <w:bCs/>
        </w:rPr>
        <w:t>）</w:t>
      </w:r>
    </w:p>
    <w:p w14:paraId="129E64F5" w14:textId="54A6D041" w:rsidR="0035674B" w:rsidRDefault="0035674B" w:rsidP="0035674B">
      <w:pPr>
        <w:pStyle w:val="15"/>
        <w:ind w:firstLine="480"/>
      </w:pPr>
      <w:r w:rsidRPr="0035674B">
        <w:lastRenderedPageBreak/>
        <w:t>分散式創新意指創新主體與活動不再集中於單一組織或部門，而是由多元且</w:t>
      </w:r>
      <w:r w:rsidR="00F20516" w:rsidRPr="001A0184">
        <w:t>異質</w:t>
      </w:r>
      <w:r w:rsidR="00F20516">
        <w:rPr>
          <w:rFonts w:hint="eastAsia"/>
        </w:rPr>
        <w:t>（</w:t>
      </w:r>
      <w:r w:rsidR="00F20516">
        <w:rPr>
          <w:rFonts w:hint="eastAsia"/>
        </w:rPr>
        <w:t>H</w:t>
      </w:r>
      <w:r w:rsidR="00F20516" w:rsidRPr="00C6491F">
        <w:t>eterogeneous</w:t>
      </w:r>
      <w:r w:rsidR="00F20516">
        <w:rPr>
          <w:rFonts w:hint="eastAsia"/>
        </w:rPr>
        <w:t>）</w:t>
      </w:r>
      <w:r w:rsidRPr="0035674B">
        <w:t>參與者所構成的創新網絡（</w:t>
      </w:r>
      <w:r w:rsidRPr="0035674B">
        <w:t>Lusch &amp; Nambisan, 2015</w:t>
      </w:r>
      <w:r w:rsidRPr="0035674B">
        <w:t>）</w:t>
      </w:r>
      <w:r w:rsidR="00C56F51">
        <w:rPr>
          <w:rFonts w:hint="eastAsia"/>
        </w:rPr>
        <w:t>。</w:t>
      </w:r>
      <w:r w:rsidR="00C56F51" w:rsidRPr="00C56F51">
        <w:t>隨著創新過程朝向去中心化與</w:t>
      </w:r>
      <w:r w:rsidR="00213B51">
        <w:rPr>
          <w:rFonts w:hint="eastAsia"/>
        </w:rPr>
        <w:t>更少</w:t>
      </w:r>
      <w:r w:rsidR="00F84D16">
        <w:rPr>
          <w:rFonts w:hint="eastAsia"/>
        </w:rPr>
        <w:t>預定義（</w:t>
      </w:r>
      <w:r w:rsidR="00F84D16">
        <w:rPr>
          <w:rFonts w:hint="eastAsia"/>
        </w:rPr>
        <w:t>P</w:t>
      </w:r>
      <w:r w:rsidR="00F84D16" w:rsidRPr="00946D78">
        <w:t>redefined</w:t>
      </w:r>
      <w:r w:rsidR="00F84D16">
        <w:rPr>
          <w:rFonts w:hint="eastAsia"/>
        </w:rPr>
        <w:t>）</w:t>
      </w:r>
      <w:r w:rsidR="00C56F51" w:rsidRPr="00C56F51">
        <w:t>發展，</w:t>
      </w:r>
      <w:r w:rsidR="00CE575F">
        <w:rPr>
          <w:rFonts w:hint="eastAsia"/>
        </w:rPr>
        <w:t>使其</w:t>
      </w:r>
      <w:r w:rsidR="00C56F51" w:rsidRPr="00C56F51">
        <w:t>呈現多元資源來源與知識異質性的特徵（</w:t>
      </w:r>
      <w:r w:rsidR="00C56F51" w:rsidRPr="00C56F51">
        <w:t>Nambisan, 2017</w:t>
      </w:r>
      <w:r w:rsidR="00C56F51" w:rsidRPr="00C56F51">
        <w:t>）</w:t>
      </w:r>
      <w:r w:rsidR="00A436A3">
        <w:rPr>
          <w:rFonts w:hint="eastAsia"/>
        </w:rPr>
        <w:t>，</w:t>
      </w:r>
      <w:r w:rsidR="00A436A3" w:rsidRPr="00A436A3">
        <w:t>提高</w:t>
      </w:r>
      <w:r w:rsidR="00B866A4">
        <w:rPr>
          <w:rFonts w:hint="eastAsia"/>
        </w:rPr>
        <w:t>了</w:t>
      </w:r>
      <w:r w:rsidR="000312BB">
        <w:rPr>
          <w:rFonts w:hint="eastAsia"/>
        </w:rPr>
        <w:t>組織對</w:t>
      </w:r>
      <w:r w:rsidR="00A436A3" w:rsidRPr="00A436A3">
        <w:t>資源整合與動態協調的</w:t>
      </w:r>
      <w:r w:rsidR="001312C1">
        <w:rPr>
          <w:rFonts w:hint="eastAsia"/>
        </w:rPr>
        <w:t>困難度</w:t>
      </w:r>
      <w:r w:rsidR="00A436A3" w:rsidRPr="00A436A3">
        <w:t>（</w:t>
      </w:r>
      <w:r w:rsidR="00A436A3" w:rsidRPr="00A436A3">
        <w:t>Yoo &amp; Boland, 2012</w:t>
      </w:r>
      <w:r w:rsidR="00A436A3" w:rsidRPr="00A436A3">
        <w:t>）。</w:t>
      </w:r>
    </w:p>
    <w:p w14:paraId="6C8AF4A4" w14:textId="0CB1BFD9" w:rsidR="00E05DC6" w:rsidRPr="00FC4FBF" w:rsidRDefault="00961A83" w:rsidP="001E6108">
      <w:pPr>
        <w:pStyle w:val="15"/>
        <w:ind w:firstLine="480"/>
      </w:pPr>
      <w:proofErr w:type="gramStart"/>
      <w:r>
        <w:rPr>
          <w:rFonts w:hint="eastAsia"/>
        </w:rPr>
        <w:t>此外，</w:t>
      </w:r>
      <w:proofErr w:type="gramEnd"/>
      <w:r w:rsidR="00703E26">
        <w:rPr>
          <w:rFonts w:hint="eastAsia"/>
        </w:rPr>
        <w:t>分散式創新的</w:t>
      </w:r>
      <w:r w:rsidR="001A0184" w:rsidRPr="001A0184">
        <w:t>參與者組成具有</w:t>
      </w:r>
      <w:r w:rsidR="00EF6054">
        <w:rPr>
          <w:rFonts w:hint="eastAsia"/>
        </w:rPr>
        <w:t>高</w:t>
      </w:r>
      <w:r w:rsidR="001A0184" w:rsidRPr="001A0184">
        <w:t>流動性與變異性，其</w:t>
      </w:r>
      <w:r w:rsidR="00C406A0">
        <w:rPr>
          <w:rFonts w:hint="eastAsia"/>
        </w:rPr>
        <w:t>行動</w:t>
      </w:r>
      <w:r w:rsidR="001A0184" w:rsidRPr="001A0184">
        <w:t>會因應目標、能力、資源與動機的變化而隨時調整（</w:t>
      </w:r>
      <w:r w:rsidR="001A0184" w:rsidRPr="001A0184">
        <w:t>Lusch &amp; Nambisan, 2015</w:t>
      </w:r>
      <w:r w:rsidR="001A0184" w:rsidRPr="001A0184">
        <w:t>）。</w:t>
      </w:r>
      <w:r w:rsidR="00EF6054">
        <w:rPr>
          <w:rFonts w:hint="eastAsia"/>
        </w:rPr>
        <w:t>因此，</w:t>
      </w:r>
      <w:r w:rsidR="001A0184" w:rsidRPr="001A0184">
        <w:t>當分散式創新缺乏有效協調機制，過度的異質性與無邊界的創新可能導致混亂與管理失靈（</w:t>
      </w:r>
      <w:r w:rsidR="001A0184" w:rsidRPr="001A0184">
        <w:t>Yoo &amp; Boland, 2012</w:t>
      </w:r>
      <w:r w:rsidR="001A0184" w:rsidRPr="001A0184">
        <w:t>）</w:t>
      </w:r>
      <w:r w:rsidR="00C12FC3">
        <w:rPr>
          <w:rFonts w:hint="eastAsia"/>
        </w:rPr>
        <w:t>，</w:t>
      </w:r>
      <w:r w:rsidR="001A0184" w:rsidRPr="001A0184">
        <w:t>促使</w:t>
      </w:r>
      <w:r w:rsidR="009C3706">
        <w:rPr>
          <w:rFonts w:hint="eastAsia"/>
        </w:rPr>
        <w:t>組織</w:t>
      </w:r>
      <w:r w:rsidR="001A0184" w:rsidRPr="001A0184">
        <w:t>必須發展</w:t>
      </w:r>
      <w:r w:rsidR="001A0184" w:rsidRPr="00831C8B">
        <w:rPr>
          <w:color w:val="EE0000"/>
        </w:rPr>
        <w:t>知識整合機制與共通語言，才能在多元創新中維持策略一致性</w:t>
      </w:r>
      <w:proofErr w:type="gramStart"/>
      <w:r w:rsidR="001A0184" w:rsidRPr="001A0184">
        <w:t>（</w:t>
      </w:r>
      <w:proofErr w:type="gramEnd"/>
      <w:r w:rsidR="001A0184" w:rsidRPr="001A0184">
        <w:t>Nambisan et al., 2017</w:t>
      </w:r>
      <w:proofErr w:type="gramStart"/>
      <w:r w:rsidR="001A0184" w:rsidRPr="001A0184">
        <w:t>）</w:t>
      </w:r>
      <w:proofErr w:type="gramEnd"/>
      <w:r w:rsidR="001A0184" w:rsidRPr="001A0184">
        <w:t>。</w:t>
      </w:r>
    </w:p>
    <w:p w14:paraId="51FB6B4E" w14:textId="7DE2B692" w:rsidR="00536285" w:rsidRDefault="002F21FD" w:rsidP="00536285">
      <w:pPr>
        <w:pStyle w:val="151"/>
        <w:numPr>
          <w:ilvl w:val="0"/>
          <w:numId w:val="9"/>
        </w:numPr>
        <w:rPr>
          <w:b/>
          <w:bCs/>
        </w:rPr>
      </w:pPr>
      <w:r w:rsidRPr="00E05DC6">
        <w:rPr>
          <w:b/>
          <w:bCs/>
        </w:rPr>
        <w:t>組合式創新（</w:t>
      </w:r>
      <w:r w:rsidRPr="00E05DC6">
        <w:rPr>
          <w:b/>
          <w:bCs/>
        </w:rPr>
        <w:t>Combinatorial Innovation</w:t>
      </w:r>
      <w:r w:rsidRPr="00E05DC6">
        <w:rPr>
          <w:b/>
          <w:bCs/>
        </w:rPr>
        <w:t>）</w:t>
      </w:r>
    </w:p>
    <w:p w14:paraId="0BFEC9B3" w14:textId="417A5015" w:rsidR="00892E5B" w:rsidRDefault="0012314E" w:rsidP="00D873AB">
      <w:pPr>
        <w:pStyle w:val="15"/>
        <w:ind w:firstLine="480"/>
      </w:pPr>
      <w:r w:rsidRPr="00DE3E9D">
        <w:rPr>
          <w:color w:val="EE0000"/>
        </w:rPr>
        <w:t>組合式創新則</w:t>
      </w:r>
      <w:r w:rsidR="0039062C" w:rsidRPr="00DE3E9D">
        <w:rPr>
          <w:color w:val="EE0000"/>
        </w:rPr>
        <w:t>描述企業如何透過重組數位元件與模組，產出可持續演化的</w:t>
      </w:r>
      <w:r w:rsidR="00EA5EB8">
        <w:rPr>
          <w:rFonts w:hint="eastAsia"/>
          <w:color w:val="EE0000"/>
        </w:rPr>
        <w:t>創新</w:t>
      </w:r>
      <w:r w:rsidR="0039062C" w:rsidRPr="00DE3E9D">
        <w:rPr>
          <w:color w:val="EE0000"/>
        </w:rPr>
        <w:t>產品與服務</w:t>
      </w:r>
      <w:r w:rsidR="0039062C" w:rsidRPr="0039062C">
        <w:t>（</w:t>
      </w:r>
      <w:r w:rsidR="0039062C" w:rsidRPr="0039062C">
        <w:t>Yoo &amp; Boland, 2012</w:t>
      </w:r>
      <w:r w:rsidR="0039062C" w:rsidRPr="0039062C">
        <w:t>）</w:t>
      </w:r>
      <w:r w:rsidR="00183FE1">
        <w:rPr>
          <w:rFonts w:hint="eastAsia"/>
        </w:rPr>
        <w:t>。</w:t>
      </w:r>
      <w:r w:rsidR="00183FE1" w:rsidRPr="00183FE1">
        <w:t>數位產品</w:t>
      </w:r>
      <w:r w:rsidR="000E4F80" w:rsidRPr="0012314E">
        <w:t>具有高度延展性</w:t>
      </w:r>
      <w:r w:rsidR="00183FE1" w:rsidRPr="00183FE1">
        <w:t>，其功能可由使用者持續安裝、更新與改變設定，</w:t>
      </w:r>
      <w:r w:rsidR="00110B44">
        <w:rPr>
          <w:rFonts w:hint="eastAsia"/>
        </w:rPr>
        <w:t>因而</w:t>
      </w:r>
      <w:r w:rsidR="00183FE1" w:rsidRPr="00183FE1">
        <w:t>形成「永遠不完整」的數位產物</w:t>
      </w:r>
      <w:r w:rsidR="00651B08">
        <w:rPr>
          <w:rFonts w:hint="eastAsia"/>
        </w:rPr>
        <w:t>，</w:t>
      </w:r>
      <w:r w:rsidR="005314FA" w:rsidRPr="005314FA">
        <w:t>如智慧型手機</w:t>
      </w:r>
      <w:r w:rsidR="00387B6C" w:rsidRPr="00387B6C">
        <w:t>需仰賴使用者安裝應用程式與設定個人化功能，整個生命週期皆處於持續變動</w:t>
      </w:r>
      <w:r w:rsidR="00A97906">
        <w:rPr>
          <w:rFonts w:hint="eastAsia"/>
        </w:rPr>
        <w:t>狀態</w:t>
      </w:r>
      <w:r w:rsidR="006D70C8" w:rsidRPr="00F24A6D">
        <w:t>（</w:t>
      </w:r>
      <w:r w:rsidR="006D70C8" w:rsidRPr="00F24A6D">
        <w:t>Yoo &amp; Boland, 2012</w:t>
      </w:r>
      <w:r w:rsidR="006D70C8" w:rsidRPr="00F24A6D">
        <w:t>）</w:t>
      </w:r>
      <w:r w:rsidR="00E12EAF">
        <w:rPr>
          <w:rFonts w:hint="eastAsia"/>
        </w:rPr>
        <w:t>。</w:t>
      </w:r>
    </w:p>
    <w:p w14:paraId="7DABA9DD" w14:textId="57B2F415" w:rsidR="00D741AD" w:rsidRDefault="0012314E" w:rsidP="004E691E">
      <w:pPr>
        <w:pStyle w:val="15"/>
        <w:ind w:firstLine="480"/>
      </w:pPr>
      <w:r w:rsidRPr="0012314E">
        <w:t>組合式創新</w:t>
      </w:r>
      <w:r w:rsidR="0039717B">
        <w:rPr>
          <w:rFonts w:hint="eastAsia"/>
        </w:rPr>
        <w:t>使</w:t>
      </w:r>
      <w:r w:rsidR="001E2EC9" w:rsidRPr="00D34023">
        <w:t>創意將不再只是單純地傳播，而是在</w:t>
      </w:r>
      <w:r w:rsidR="00CE7C92">
        <w:rPr>
          <w:rFonts w:hint="eastAsia"/>
        </w:rPr>
        <w:t>創新</w:t>
      </w:r>
      <w:r w:rsidR="001E2EC9" w:rsidRPr="00D34023">
        <w:t>過程中發生變異和發展</w:t>
      </w:r>
      <w:r w:rsidR="006D7E2A">
        <w:rPr>
          <w:rFonts w:hint="eastAsia"/>
        </w:rPr>
        <w:t>，這</w:t>
      </w:r>
      <w:r w:rsidR="00DD7690">
        <w:rPr>
          <w:rFonts w:hint="eastAsia"/>
        </w:rPr>
        <w:t>意味者數位化的複雜性增強，</w:t>
      </w:r>
      <w:r w:rsidR="00BD7101" w:rsidRPr="00BD7101">
        <w:t>增加</w:t>
      </w:r>
      <w:r w:rsidR="008B7B81">
        <w:rPr>
          <w:rFonts w:hint="eastAsia"/>
        </w:rPr>
        <w:t>了</w:t>
      </w:r>
      <w:r w:rsidR="00501F86" w:rsidRPr="00501F86">
        <w:t>系統錯誤與管理風險</w:t>
      </w:r>
      <w:r w:rsidR="00E82E15" w:rsidRPr="00F24A6D">
        <w:t>（</w:t>
      </w:r>
      <w:r w:rsidR="00E82E15" w:rsidRPr="00F24A6D">
        <w:t>Yoo &amp; Boland, 2012</w:t>
      </w:r>
      <w:r w:rsidR="00E82E15" w:rsidRPr="00F24A6D">
        <w:t>）</w:t>
      </w:r>
      <w:r w:rsidR="00DD7690">
        <w:rPr>
          <w:rFonts w:hint="eastAsia"/>
        </w:rPr>
        <w:t>，</w:t>
      </w:r>
      <w:r w:rsidR="00884FCD" w:rsidRPr="00884FCD">
        <w:t>因此</w:t>
      </w:r>
      <w:r w:rsidR="0002070C">
        <w:rPr>
          <w:rFonts w:hint="eastAsia"/>
        </w:rPr>
        <w:t>需要</w:t>
      </w:r>
      <w:r w:rsidR="00861EA6" w:rsidRPr="00861EA6">
        <w:t>建立對應的約制與治理邏輯</w:t>
      </w:r>
      <w:r w:rsidR="0002070C">
        <w:rPr>
          <w:rFonts w:hint="eastAsia"/>
        </w:rPr>
        <w:t>，確保組織能夠控制突發情況卻不限制創新發展</w:t>
      </w:r>
      <w:r w:rsidR="0002070C" w:rsidRPr="00F24A6D">
        <w:t>（</w:t>
      </w:r>
      <w:r w:rsidR="0002070C" w:rsidRPr="00F24A6D">
        <w:t>Yoo &amp; Boland, 2012</w:t>
      </w:r>
      <w:r w:rsidR="0002070C" w:rsidRPr="00F24A6D">
        <w:t>）</w:t>
      </w:r>
      <w:r w:rsidR="0002070C">
        <w:rPr>
          <w:rFonts w:hint="eastAsia"/>
        </w:rPr>
        <w:t>。</w:t>
      </w:r>
    </w:p>
    <w:p w14:paraId="0C3FF101" w14:textId="255707E0" w:rsidR="00380EBE" w:rsidRDefault="003512D4" w:rsidP="005A3248">
      <w:pPr>
        <w:pStyle w:val="15"/>
        <w:ind w:firstLine="480"/>
      </w:pPr>
      <w:r>
        <w:rPr>
          <w:rFonts w:hint="eastAsia"/>
        </w:rPr>
        <w:t>而</w:t>
      </w:r>
      <w:r w:rsidR="005321CF" w:rsidRPr="003512D4">
        <w:t>組合式創新所揭示的延展性與動態演化特性，亦回應學者對於</w:t>
      </w:r>
      <w:r w:rsidR="009F2936" w:rsidRPr="001E7BFB">
        <w:rPr>
          <w:rFonts w:hint="eastAsia"/>
        </w:rPr>
        <w:t>「創新過程</w:t>
      </w:r>
      <w:r w:rsidR="009F2936">
        <w:rPr>
          <w:rFonts w:hint="eastAsia"/>
        </w:rPr>
        <w:t>」</w:t>
      </w:r>
      <w:r w:rsidR="005321CF" w:rsidRPr="003512D4">
        <w:t>與</w:t>
      </w:r>
      <w:r w:rsidR="009F2936">
        <w:rPr>
          <w:rFonts w:hint="eastAsia"/>
        </w:rPr>
        <w:t>「</w:t>
      </w:r>
      <w:r w:rsidR="00225618">
        <w:rPr>
          <w:rFonts w:hint="eastAsia"/>
        </w:rPr>
        <w:t>創新</w:t>
      </w:r>
      <w:r w:rsidR="009F2936" w:rsidRPr="001E7BFB">
        <w:rPr>
          <w:rFonts w:hint="eastAsia"/>
        </w:rPr>
        <w:t>結果」</w:t>
      </w:r>
      <w:r w:rsidR="005321CF" w:rsidRPr="003512D4">
        <w:t>界線日益模糊的觀察。</w:t>
      </w:r>
      <w:r w:rsidR="00380EBE">
        <w:rPr>
          <w:rFonts w:hint="eastAsia"/>
        </w:rPr>
        <w:t>雖然</w:t>
      </w:r>
      <w:r w:rsidR="00F76AE5">
        <w:rPr>
          <w:rFonts w:hint="eastAsia"/>
        </w:rPr>
        <w:t>二者</w:t>
      </w:r>
      <w:r w:rsidR="00380EBE" w:rsidRPr="001E7BFB">
        <w:t>在理論上可被視為截然不同的</w:t>
      </w:r>
      <w:r w:rsidR="004204B5">
        <w:rPr>
          <w:rFonts w:hint="eastAsia"/>
        </w:rPr>
        <w:t>階段</w:t>
      </w:r>
      <w:r w:rsidR="00380EBE" w:rsidRPr="001E7BFB">
        <w:rPr>
          <w:rFonts w:hint="eastAsia"/>
        </w:rPr>
        <w:t>，</w:t>
      </w:r>
      <w:r w:rsidR="00380EBE" w:rsidRPr="009377DA">
        <w:t>但在實務中往往難以明確劃分</w:t>
      </w:r>
      <w:proofErr w:type="gramStart"/>
      <w:r w:rsidR="00380EBE" w:rsidRPr="006C2BB4">
        <w:t>（</w:t>
      </w:r>
      <w:proofErr w:type="gramEnd"/>
      <w:r w:rsidR="00380EBE" w:rsidRPr="006C2BB4">
        <w:t>Nambisan et al., 2017</w:t>
      </w:r>
      <w:proofErr w:type="gramStart"/>
      <w:r w:rsidR="00380EBE" w:rsidRPr="006C2BB4">
        <w:t>）</w:t>
      </w:r>
      <w:proofErr w:type="gramEnd"/>
      <w:r w:rsidR="00380EBE">
        <w:rPr>
          <w:rFonts w:hint="eastAsia"/>
        </w:rPr>
        <w:t>，因為</w:t>
      </w:r>
      <w:r w:rsidR="00380EBE" w:rsidRPr="00BE06F9">
        <w:t>數位產品在推出或實施後，其應用範圍、功能與價值</w:t>
      </w:r>
      <w:r w:rsidR="00380EBE">
        <w:rPr>
          <w:rFonts w:hint="eastAsia"/>
        </w:rPr>
        <w:t>亦不斷更新</w:t>
      </w:r>
      <w:r w:rsidR="00380EBE" w:rsidRPr="00BE06F9">
        <w:t>，創新實踐因而呈現</w:t>
      </w:r>
      <w:r w:rsidR="00380EBE" w:rsidRPr="00BE06F9">
        <w:lastRenderedPageBreak/>
        <w:t>出動態延續的樣貌</w:t>
      </w:r>
      <w:r w:rsidR="00380EBE">
        <w:rPr>
          <w:rFonts w:hint="eastAsia"/>
        </w:rPr>
        <w:t>。</w:t>
      </w:r>
      <w:r w:rsidR="00380EBE" w:rsidRPr="006F7EC6">
        <w:t>在數位基礎設施</w:t>
      </w:r>
      <w:r w:rsidR="00380EBE">
        <w:rPr>
          <w:rFonts w:hint="eastAsia"/>
        </w:rPr>
        <w:t>（</w:t>
      </w:r>
      <w:r w:rsidR="00380EBE">
        <w:rPr>
          <w:rFonts w:hint="eastAsia"/>
        </w:rPr>
        <w:t>D</w:t>
      </w:r>
      <w:r w:rsidR="00380EBE" w:rsidRPr="00BB67D1">
        <w:t>igital</w:t>
      </w:r>
      <w:r w:rsidR="00380EBE">
        <w:rPr>
          <w:rFonts w:hint="eastAsia"/>
        </w:rPr>
        <w:t xml:space="preserve"> I</w:t>
      </w:r>
      <w:r w:rsidR="00380EBE" w:rsidRPr="00AC316A">
        <w:t>nfrastructures</w:t>
      </w:r>
      <w:r w:rsidR="00380EBE">
        <w:rPr>
          <w:rFonts w:hint="eastAsia"/>
        </w:rPr>
        <w:t>）</w:t>
      </w:r>
      <w:r w:rsidR="00380EBE" w:rsidRPr="006F7EC6">
        <w:t>如網際網路、雲端儲存</w:t>
      </w:r>
      <w:r w:rsidR="00380EBE">
        <w:rPr>
          <w:rFonts w:hint="eastAsia"/>
        </w:rPr>
        <w:t>之下</w:t>
      </w:r>
      <w:r w:rsidR="00380EBE" w:rsidRPr="006F7EC6">
        <w:t>，技術與服務可重組</w:t>
      </w:r>
      <w:proofErr w:type="gramStart"/>
      <w:r w:rsidR="00380EBE" w:rsidRPr="006F7EC6">
        <w:t>與疊加</w:t>
      </w:r>
      <w:proofErr w:type="gramEnd"/>
      <w:r w:rsidR="00380EBE" w:rsidRPr="006F7EC6">
        <w:t>產生新的應用</w:t>
      </w:r>
      <w:r w:rsidR="00380EBE">
        <w:rPr>
          <w:rFonts w:hint="eastAsia"/>
        </w:rPr>
        <w:t>（</w:t>
      </w:r>
      <w:proofErr w:type="spellStart"/>
      <w:r w:rsidR="00380EBE" w:rsidRPr="00EC3CE9">
        <w:rPr>
          <w:rFonts w:hint="eastAsia"/>
        </w:rPr>
        <w:t>Nyl</w:t>
      </w:r>
      <w:proofErr w:type="spellEnd"/>
      <w:r w:rsidR="00380EBE" w:rsidRPr="00EC3CE9">
        <w:rPr>
          <w:rFonts w:hint="eastAsia"/>
        </w:rPr>
        <w:t>é</w:t>
      </w:r>
      <w:r w:rsidR="00380EBE" w:rsidRPr="00EC3CE9">
        <w:rPr>
          <w:rFonts w:hint="eastAsia"/>
        </w:rPr>
        <w:t>n &amp; Holmström, 2015</w:t>
      </w:r>
      <w:r w:rsidR="00380EBE">
        <w:rPr>
          <w:rFonts w:hint="eastAsia"/>
        </w:rPr>
        <w:t>），如</w:t>
      </w:r>
      <w:r w:rsidR="00FF4A0F">
        <w:rPr>
          <w:rFonts w:hint="eastAsia"/>
        </w:rPr>
        <w:t>原僅提供聯網功能的</w:t>
      </w:r>
      <w:r w:rsidR="00380EBE">
        <w:rPr>
          <w:rFonts w:hint="eastAsia"/>
        </w:rPr>
        <w:t>網際網路</w:t>
      </w:r>
      <w:r w:rsidR="00380EBE" w:rsidRPr="006F7EC6">
        <w:t>結合感測器</w:t>
      </w:r>
      <w:r w:rsidR="00AE349E">
        <w:rPr>
          <w:rFonts w:hint="eastAsia"/>
        </w:rPr>
        <w:t>與</w:t>
      </w:r>
      <w:r w:rsidR="00C60AB7">
        <w:rPr>
          <w:rFonts w:hint="eastAsia"/>
        </w:rPr>
        <w:t>平台系統</w:t>
      </w:r>
      <w:r w:rsidR="00D61E9E">
        <w:rPr>
          <w:rFonts w:hint="eastAsia"/>
        </w:rPr>
        <w:t>等技術</w:t>
      </w:r>
      <w:r w:rsidR="00380EBE" w:rsidRPr="006F7EC6">
        <w:t>後，</w:t>
      </w:r>
      <w:r w:rsidR="00B7199F">
        <w:rPr>
          <w:rFonts w:hint="eastAsia"/>
        </w:rPr>
        <w:t>就</w:t>
      </w:r>
      <w:r w:rsidR="00380EBE" w:rsidRPr="006F7EC6">
        <w:t>能進一步發展為智慧</w:t>
      </w:r>
      <w:r w:rsidR="00380EBE">
        <w:rPr>
          <w:rFonts w:hint="eastAsia"/>
        </w:rPr>
        <w:t>運輸（</w:t>
      </w:r>
      <w:r w:rsidR="00380EBE" w:rsidRPr="00213B42">
        <w:t>Intelligent Transportation System</w:t>
      </w:r>
      <w:r w:rsidR="00380EBE">
        <w:rPr>
          <w:rFonts w:hint="eastAsia"/>
        </w:rPr>
        <w:t>）</w:t>
      </w:r>
      <w:proofErr w:type="gramStart"/>
      <w:r w:rsidR="00380EBE" w:rsidRPr="006F7EC6">
        <w:t>或物聯網</w:t>
      </w:r>
      <w:proofErr w:type="gramEnd"/>
      <w:r w:rsidR="00380EBE" w:rsidRPr="006F7EC6">
        <w:t>系統</w:t>
      </w:r>
      <w:r w:rsidR="00380EBE">
        <w:rPr>
          <w:rFonts w:hint="eastAsia"/>
        </w:rPr>
        <w:t>（</w:t>
      </w:r>
      <w:r w:rsidR="00380EBE" w:rsidRPr="00BB0229">
        <w:t>IoT</w:t>
      </w:r>
      <w:r w:rsidR="00380EBE">
        <w:rPr>
          <w:rFonts w:hint="eastAsia"/>
        </w:rPr>
        <w:t xml:space="preserve"> </w:t>
      </w:r>
      <w:r w:rsidR="00380EBE" w:rsidRPr="00213B42">
        <w:t>System</w:t>
      </w:r>
      <w:r w:rsidR="00380EBE">
        <w:rPr>
          <w:rFonts w:hint="eastAsia"/>
        </w:rPr>
        <w:t>），</w:t>
      </w:r>
      <w:r w:rsidR="00592CC0" w:rsidRPr="00592CC0">
        <w:t>創新歷程因此呈現出「無明確起點與終點」的</w:t>
      </w:r>
      <w:r w:rsidR="005A3248" w:rsidRPr="006F7EC6">
        <w:t>模糊</w:t>
      </w:r>
      <w:r w:rsidR="00592CC0" w:rsidRPr="00592CC0">
        <w:t>樣態</w:t>
      </w:r>
      <w:proofErr w:type="gramStart"/>
      <w:r w:rsidR="00380EBE" w:rsidRPr="006F7EC6">
        <w:t>（</w:t>
      </w:r>
      <w:proofErr w:type="gramEnd"/>
      <w:r w:rsidR="00380EBE" w:rsidRPr="006F7EC6">
        <w:t>Nambisan et al., 2017</w:t>
      </w:r>
      <w:proofErr w:type="gramStart"/>
      <w:r w:rsidR="00380EBE" w:rsidRPr="006F7EC6">
        <w:t>）</w:t>
      </w:r>
      <w:proofErr w:type="gramEnd"/>
      <w:r w:rsidR="00380EBE">
        <w:rPr>
          <w:rFonts w:hint="eastAsia"/>
        </w:rPr>
        <w:t>。</w:t>
      </w:r>
    </w:p>
    <w:p w14:paraId="0D0B709E" w14:textId="7D09B93B" w:rsidR="00550604" w:rsidRPr="00550604" w:rsidRDefault="007513E8" w:rsidP="00D03CB4">
      <w:pPr>
        <w:pStyle w:val="15"/>
        <w:ind w:firstLine="480"/>
      </w:pPr>
      <w:r>
        <w:rPr>
          <w:rFonts w:hint="eastAsia"/>
        </w:rPr>
        <w:t>前</w:t>
      </w:r>
      <w:r w:rsidR="00730337">
        <w:rPr>
          <w:rFonts w:hint="eastAsia"/>
        </w:rPr>
        <w:t>段</w:t>
      </w:r>
      <w:r w:rsidR="0017703E">
        <w:rPr>
          <w:rFonts w:hint="eastAsia"/>
        </w:rPr>
        <w:t>說明了</w:t>
      </w:r>
      <w:r w:rsidR="00550604" w:rsidRPr="006C2BB4">
        <w:t>數位創新</w:t>
      </w:r>
      <w:r w:rsidR="00550604">
        <w:rPr>
          <w:rFonts w:hint="eastAsia"/>
        </w:rPr>
        <w:t>結</w:t>
      </w:r>
      <w:r w:rsidR="00550604" w:rsidRPr="006C2BB4">
        <w:t>果</w:t>
      </w:r>
      <w:r w:rsidR="00550604">
        <w:rPr>
          <w:rFonts w:hint="eastAsia"/>
        </w:rPr>
        <w:t>的</w:t>
      </w:r>
      <w:r w:rsidR="00BB448E">
        <w:rPr>
          <w:rFonts w:hint="eastAsia"/>
        </w:rPr>
        <w:t>持續</w:t>
      </w:r>
      <w:r w:rsidR="00550604" w:rsidRPr="006C2BB4">
        <w:t>變動，</w:t>
      </w:r>
      <w:r>
        <w:rPr>
          <w:rFonts w:hint="eastAsia"/>
        </w:rPr>
        <w:t>多位學者因而總結出</w:t>
      </w:r>
      <w:r w:rsidR="00411DF2">
        <w:rPr>
          <w:rFonts w:hint="eastAsia"/>
        </w:rPr>
        <w:t>數位創新結果</w:t>
      </w:r>
      <w:r w:rsidR="004B3F78">
        <w:rPr>
          <w:rFonts w:hint="eastAsia"/>
        </w:rPr>
        <w:t>之實際</w:t>
      </w:r>
      <w:r w:rsidR="00096065" w:rsidRPr="00096065">
        <w:t>有效性</w:t>
      </w:r>
      <w:commentRangeStart w:id="63"/>
      <w:r w:rsidR="0023244D">
        <w:rPr>
          <w:rFonts w:hint="eastAsia"/>
        </w:rPr>
        <w:t>須</w:t>
      </w:r>
      <w:r w:rsidR="00096065" w:rsidRPr="00096065">
        <w:t>經時間與情境逐步檢驗</w:t>
      </w:r>
      <w:commentRangeEnd w:id="63"/>
      <w:r w:rsidR="00462C07">
        <w:rPr>
          <w:rStyle w:val="af6"/>
        </w:rPr>
        <w:commentReference w:id="63"/>
      </w:r>
      <w:r w:rsidR="00096065" w:rsidRPr="00096065">
        <w:t>，並在實作中顯現</w:t>
      </w:r>
      <w:proofErr w:type="gramStart"/>
      <w:r w:rsidR="00033FF6" w:rsidRPr="006C2BB4">
        <w:t>（</w:t>
      </w:r>
      <w:proofErr w:type="gramEnd"/>
      <w:r w:rsidR="00033FF6" w:rsidRPr="006C2BB4">
        <w:t>Orlikowski, 1996</w:t>
      </w:r>
      <w:r w:rsidR="00033FF6" w:rsidRPr="006C2BB4">
        <w:t>；</w:t>
      </w:r>
      <w:r w:rsidR="00033FF6" w:rsidRPr="006C2BB4">
        <w:t>Pentland &amp; Feldman, 2008</w:t>
      </w:r>
      <w:r w:rsidR="00033FF6">
        <w:rPr>
          <w:rFonts w:hint="eastAsia"/>
        </w:rPr>
        <w:t>；</w:t>
      </w:r>
      <w:r w:rsidR="00033FF6" w:rsidRPr="00317263">
        <w:t>Rajiv Kohli</w:t>
      </w:r>
      <w:r w:rsidR="00033FF6" w:rsidRPr="006F7EC6">
        <w:t xml:space="preserve"> et al.,</w:t>
      </w:r>
      <w:r w:rsidR="00033FF6" w:rsidRPr="00317263">
        <w:t xml:space="preserve"> 2018</w:t>
      </w:r>
      <w:r w:rsidR="00033FF6" w:rsidRPr="006C2BB4">
        <w:t>）</w:t>
      </w:r>
      <w:r w:rsidR="006412A4">
        <w:rPr>
          <w:rFonts w:hint="eastAsia"/>
        </w:rPr>
        <w:t>。</w:t>
      </w:r>
      <w:r w:rsidR="006412A4" w:rsidRPr="006C2BB4">
        <w:t>Nambisan</w:t>
      </w:r>
      <w:r w:rsidR="006412A4">
        <w:rPr>
          <w:rFonts w:hint="eastAsia"/>
        </w:rPr>
        <w:t>進而推論出</w:t>
      </w:r>
      <w:r w:rsidR="009A7732" w:rsidRPr="007800E0">
        <w:rPr>
          <w:color w:val="EE0000"/>
        </w:rPr>
        <w:t>創新歷程</w:t>
      </w:r>
      <w:r w:rsidR="009A7732" w:rsidRPr="007800E0">
        <w:rPr>
          <w:rFonts w:hint="eastAsia"/>
          <w:color w:val="EE0000"/>
        </w:rPr>
        <w:t>具路徑依賴性（</w:t>
      </w:r>
      <w:r w:rsidR="009A7732" w:rsidRPr="007800E0">
        <w:rPr>
          <w:rFonts w:hint="eastAsia"/>
          <w:color w:val="EE0000"/>
        </w:rPr>
        <w:t>P</w:t>
      </w:r>
      <w:r w:rsidR="009A7732" w:rsidRPr="007800E0">
        <w:rPr>
          <w:color w:val="EE0000"/>
        </w:rPr>
        <w:t xml:space="preserve">ath </w:t>
      </w:r>
      <w:r w:rsidR="009A7732" w:rsidRPr="007800E0">
        <w:rPr>
          <w:rFonts w:hint="eastAsia"/>
          <w:color w:val="EE0000"/>
        </w:rPr>
        <w:t>D</w:t>
      </w:r>
      <w:r w:rsidR="009A7732" w:rsidRPr="007800E0">
        <w:rPr>
          <w:color w:val="EE0000"/>
        </w:rPr>
        <w:t>ependence</w:t>
      </w:r>
      <w:r w:rsidR="009A7732" w:rsidRPr="007800E0">
        <w:rPr>
          <w:rFonts w:hint="eastAsia"/>
          <w:color w:val="EE0000"/>
        </w:rPr>
        <w:t>）與路徑突破性（</w:t>
      </w:r>
      <w:r w:rsidR="009A7732" w:rsidRPr="007800E0">
        <w:rPr>
          <w:rFonts w:hint="eastAsia"/>
          <w:color w:val="EE0000"/>
        </w:rPr>
        <w:t>P</w:t>
      </w:r>
      <w:r w:rsidR="009A7732" w:rsidRPr="007800E0">
        <w:rPr>
          <w:color w:val="EE0000"/>
        </w:rPr>
        <w:t xml:space="preserve">ath </w:t>
      </w:r>
      <w:r w:rsidR="009A7732" w:rsidRPr="007800E0">
        <w:rPr>
          <w:rFonts w:hint="eastAsia"/>
          <w:color w:val="EE0000"/>
        </w:rPr>
        <w:t>B</w:t>
      </w:r>
      <w:r w:rsidR="009A7732" w:rsidRPr="007800E0">
        <w:rPr>
          <w:color w:val="EE0000"/>
        </w:rPr>
        <w:t>reaking</w:t>
      </w:r>
      <w:r w:rsidR="009A7732" w:rsidRPr="007800E0">
        <w:rPr>
          <w:rFonts w:hint="eastAsia"/>
          <w:color w:val="EE0000"/>
        </w:rPr>
        <w:t>）</w:t>
      </w:r>
      <w:r w:rsidR="009A7732" w:rsidRPr="006C2BB4">
        <w:t>，</w:t>
      </w:r>
      <w:r w:rsidR="009A7732">
        <w:rPr>
          <w:rFonts w:hint="eastAsia"/>
        </w:rPr>
        <w:t>既有</w:t>
      </w:r>
      <w:r w:rsidR="009A7732" w:rsidRPr="006C2BB4">
        <w:t>技術</w:t>
      </w:r>
      <w:r w:rsidR="00AB1B58">
        <w:t>可能與</w:t>
      </w:r>
      <w:r w:rsidR="009A7732" w:rsidRPr="006C2BB4">
        <w:t>新問題</w:t>
      </w:r>
      <w:r w:rsidR="007800E0">
        <w:rPr>
          <w:rFonts w:hint="eastAsia"/>
        </w:rPr>
        <w:t>相</w:t>
      </w:r>
      <w:r w:rsidR="009A7732" w:rsidRPr="006C2BB4">
        <w:t>結合構成創新動能（</w:t>
      </w:r>
      <w:r w:rsidR="009A7732" w:rsidRPr="006C2BB4">
        <w:t>Nambisan et al., 2017</w:t>
      </w:r>
      <w:r w:rsidR="009A7732" w:rsidRPr="006C2BB4">
        <w:t>）</w:t>
      </w:r>
      <w:r w:rsidR="009A7732">
        <w:rPr>
          <w:rFonts w:hint="eastAsia"/>
        </w:rPr>
        <w:t>，</w:t>
      </w:r>
      <w:r w:rsidR="009A7732" w:rsidRPr="00883601">
        <w:rPr>
          <w:rFonts w:hint="eastAsia"/>
        </w:rPr>
        <w:t>為</w:t>
      </w:r>
      <w:r w:rsidR="009A7732" w:rsidRPr="00883601">
        <w:t>回應</w:t>
      </w:r>
      <w:r w:rsidR="00DC2AEE">
        <w:rPr>
          <w:rFonts w:hint="eastAsia"/>
        </w:rPr>
        <w:t>創新</w:t>
      </w:r>
      <w:r w:rsidR="00662BB3">
        <w:rPr>
          <w:rFonts w:hint="eastAsia"/>
        </w:rPr>
        <w:t>的</w:t>
      </w:r>
      <w:r w:rsidR="00A674AB">
        <w:rPr>
          <w:rFonts w:hint="eastAsia"/>
        </w:rPr>
        <w:t>高度</w:t>
      </w:r>
      <w:r w:rsidR="009A7732" w:rsidRPr="00883601">
        <w:rPr>
          <w:rFonts w:hint="eastAsia"/>
        </w:rPr>
        <w:t>變化與</w:t>
      </w:r>
      <w:r w:rsidR="009A7732" w:rsidRPr="00883601">
        <w:t>不確定性，</w:t>
      </w:r>
      <w:r w:rsidR="009A7732" w:rsidRPr="00883601">
        <w:rPr>
          <w:rFonts w:hint="eastAsia"/>
        </w:rPr>
        <w:t>企業需要</w:t>
      </w:r>
      <w:r w:rsidR="00EB1C37">
        <w:rPr>
          <w:rFonts w:hint="eastAsia"/>
        </w:rPr>
        <w:t>更全面的</w:t>
      </w:r>
      <w:commentRangeStart w:id="66"/>
      <w:r w:rsidR="009A7732" w:rsidRPr="00883601">
        <w:rPr>
          <w:rFonts w:hint="eastAsia"/>
        </w:rPr>
        <w:t>創新管理</w:t>
      </w:r>
      <w:commentRangeEnd w:id="66"/>
      <w:r w:rsidR="009A7732" w:rsidRPr="00883601">
        <w:rPr>
          <w:rStyle w:val="af6"/>
        </w:rPr>
        <w:commentReference w:id="66"/>
      </w:r>
      <w:r w:rsidR="009A7732" w:rsidRPr="00883601">
        <w:rPr>
          <w:rFonts w:hint="eastAsia"/>
        </w:rPr>
        <w:t>理論及策略，</w:t>
      </w:r>
      <w:r w:rsidR="00081710">
        <w:rPr>
          <w:rFonts w:hint="eastAsia"/>
        </w:rPr>
        <w:t>來完成組織</w:t>
      </w:r>
      <w:r w:rsidR="009A7732" w:rsidRPr="00883601">
        <w:rPr>
          <w:rFonts w:hint="eastAsia"/>
        </w:rPr>
        <w:t>協調</w:t>
      </w:r>
      <w:r w:rsidR="00081710">
        <w:rPr>
          <w:rFonts w:hint="eastAsia"/>
        </w:rPr>
        <w:t>與治理</w:t>
      </w:r>
      <w:r w:rsidR="009A7732" w:rsidRPr="00883601">
        <w:rPr>
          <w:rFonts w:hint="eastAsia"/>
        </w:rPr>
        <w:t>的</w:t>
      </w:r>
      <w:r w:rsidR="00714295">
        <w:rPr>
          <w:rFonts w:hint="eastAsia"/>
        </w:rPr>
        <w:t>具體</w:t>
      </w:r>
      <w:r w:rsidR="009A7732" w:rsidRPr="00883601">
        <w:rPr>
          <w:rFonts w:hint="eastAsia"/>
        </w:rPr>
        <w:t>實踐、標準化流程</w:t>
      </w:r>
      <w:r w:rsidR="009A7732" w:rsidRPr="00883601">
        <w:t>（</w:t>
      </w:r>
      <w:r w:rsidR="009A7732" w:rsidRPr="00883601">
        <w:t>Nambisan et al., 2017</w:t>
      </w:r>
      <w:r w:rsidR="009A7732" w:rsidRPr="00883601">
        <w:t>）。</w:t>
      </w:r>
    </w:p>
    <w:p w14:paraId="2D9F6631" w14:textId="063C5BDF" w:rsidR="007635CE" w:rsidRDefault="00AD5B3B" w:rsidP="000C654A">
      <w:pPr>
        <w:pStyle w:val="15"/>
        <w:ind w:firstLine="480"/>
      </w:pPr>
      <w:r>
        <w:rPr>
          <w:rFonts w:hint="eastAsia"/>
        </w:rPr>
        <w:t>數位創新</w:t>
      </w:r>
      <w:r w:rsidR="004766C5">
        <w:rPr>
          <w:rFonts w:hint="eastAsia"/>
        </w:rPr>
        <w:t>因</w:t>
      </w:r>
      <w:r w:rsidR="00322686">
        <w:rPr>
          <w:rFonts w:hint="eastAsia"/>
        </w:rPr>
        <w:t>數位技術</w:t>
      </w:r>
      <w:r w:rsidR="00154DBD">
        <w:rPr>
          <w:rFonts w:hint="eastAsia"/>
        </w:rPr>
        <w:t>所帶來的</w:t>
      </w:r>
      <w:r w:rsidR="00131019">
        <w:rPr>
          <w:rFonts w:hint="eastAsia"/>
        </w:rPr>
        <w:t>數位物質性</w:t>
      </w:r>
      <w:r w:rsidR="00D02077">
        <w:rPr>
          <w:rFonts w:hint="eastAsia"/>
        </w:rPr>
        <w:t>（</w:t>
      </w:r>
      <w:r w:rsidR="00D02077" w:rsidRPr="00D02077">
        <w:t xml:space="preserve">Digital </w:t>
      </w:r>
      <w:r w:rsidR="00BC49FC">
        <w:rPr>
          <w:rFonts w:hint="eastAsia"/>
        </w:rPr>
        <w:t>M</w:t>
      </w:r>
      <w:r w:rsidR="00D02077" w:rsidRPr="00D02077">
        <w:t>ateriality</w:t>
      </w:r>
      <w:r w:rsidR="00D02077">
        <w:rPr>
          <w:rFonts w:hint="eastAsia"/>
        </w:rPr>
        <w:t>）</w:t>
      </w:r>
      <w:r w:rsidR="004766C5">
        <w:rPr>
          <w:rFonts w:hint="eastAsia"/>
        </w:rPr>
        <w:t>得以實現與發揮</w:t>
      </w:r>
      <w:r w:rsidR="004E65F5">
        <w:rPr>
          <w:rFonts w:hint="eastAsia"/>
        </w:rPr>
        <w:t>。</w:t>
      </w:r>
      <w:r w:rsidR="0012507C">
        <w:rPr>
          <w:rFonts w:hint="eastAsia"/>
        </w:rPr>
        <w:t>而</w:t>
      </w:r>
      <w:r w:rsidR="00BD50E6">
        <w:rPr>
          <w:rFonts w:hint="eastAsia"/>
        </w:rPr>
        <w:t>數位物質性</w:t>
      </w:r>
      <w:r w:rsidR="0012507C">
        <w:rPr>
          <w:rFonts w:hint="eastAsia"/>
        </w:rPr>
        <w:t>（</w:t>
      </w:r>
      <w:r w:rsidR="0012507C" w:rsidRPr="00D02077">
        <w:t xml:space="preserve">Digital </w:t>
      </w:r>
      <w:r w:rsidR="0012507C">
        <w:rPr>
          <w:rFonts w:hint="eastAsia"/>
        </w:rPr>
        <w:t>M</w:t>
      </w:r>
      <w:r w:rsidR="0012507C" w:rsidRPr="00D02077">
        <w:t>ateriality</w:t>
      </w:r>
      <w:r w:rsidR="0012507C">
        <w:rPr>
          <w:rFonts w:hint="eastAsia"/>
        </w:rPr>
        <w:t>）</w:t>
      </w:r>
      <w:r w:rsidR="00BD50E6">
        <w:rPr>
          <w:rFonts w:hint="eastAsia"/>
        </w:rPr>
        <w:t>與物理物質性</w:t>
      </w:r>
      <w:r w:rsidR="0012507C" w:rsidRPr="00BE0ACE">
        <w:t>（</w:t>
      </w:r>
      <w:r w:rsidR="0012507C" w:rsidRPr="00BE0ACE">
        <w:t>Physical Materiality</w:t>
      </w:r>
      <w:r w:rsidR="0012507C" w:rsidRPr="00BE0ACE">
        <w:t>）</w:t>
      </w:r>
      <w:r w:rsidR="0012507C">
        <w:rPr>
          <w:rFonts w:hint="eastAsia"/>
        </w:rPr>
        <w:t>本質上</w:t>
      </w:r>
      <w:r w:rsidR="00D767A6" w:rsidRPr="00D767A6">
        <w:t>存在差異</w:t>
      </w:r>
      <w:r w:rsidR="0012507C">
        <w:rPr>
          <w:rFonts w:hint="eastAsia"/>
        </w:rPr>
        <w:t>：</w:t>
      </w:r>
    </w:p>
    <w:p w14:paraId="321FDBFA" w14:textId="77777777" w:rsidR="00A7400B" w:rsidRPr="00A7400B" w:rsidRDefault="004E65F5" w:rsidP="00A7400B">
      <w:pPr>
        <w:pStyle w:val="15"/>
        <w:numPr>
          <w:ilvl w:val="0"/>
          <w:numId w:val="9"/>
        </w:numPr>
        <w:ind w:firstLineChars="0"/>
        <w:rPr>
          <w:b/>
          <w:bCs/>
        </w:rPr>
      </w:pPr>
      <w:r w:rsidRPr="00A7400B">
        <w:rPr>
          <w:rFonts w:hint="eastAsia"/>
          <w:b/>
          <w:bCs/>
        </w:rPr>
        <w:t>物理物質性</w:t>
      </w:r>
      <w:r w:rsidR="00BE0ACE" w:rsidRPr="00A7400B">
        <w:rPr>
          <w:b/>
          <w:bCs/>
        </w:rPr>
        <w:t>（</w:t>
      </w:r>
      <w:r w:rsidR="00BE0ACE" w:rsidRPr="00A7400B">
        <w:rPr>
          <w:b/>
          <w:bCs/>
        </w:rPr>
        <w:t>Physical Materiality</w:t>
      </w:r>
      <w:r w:rsidR="00BE0ACE" w:rsidRPr="00A7400B">
        <w:rPr>
          <w:b/>
          <w:bCs/>
        </w:rPr>
        <w:t>）</w:t>
      </w:r>
    </w:p>
    <w:p w14:paraId="0C7821D4" w14:textId="148AF684" w:rsidR="007635CE" w:rsidRDefault="00780F4C" w:rsidP="004C613D">
      <w:pPr>
        <w:pStyle w:val="15"/>
        <w:ind w:firstLine="480"/>
      </w:pPr>
      <w:r>
        <w:rPr>
          <w:rFonts w:hint="eastAsia"/>
        </w:rPr>
        <w:t>多</w:t>
      </w:r>
      <w:r w:rsidR="00BF38E3">
        <w:rPr>
          <w:rFonts w:hint="eastAsia"/>
        </w:rPr>
        <w:t>指</w:t>
      </w:r>
      <w:r w:rsidR="00BE0ACE" w:rsidRPr="00BE0ACE">
        <w:t>可見、可觸的人造物</w:t>
      </w:r>
      <w:r w:rsidR="00EF00E9">
        <w:rPr>
          <w:rFonts w:hint="eastAsia"/>
        </w:rPr>
        <w:t>（</w:t>
      </w:r>
      <w:r w:rsidR="00EF00E9">
        <w:rPr>
          <w:rFonts w:hint="eastAsia"/>
        </w:rPr>
        <w:t>Artifact</w:t>
      </w:r>
      <w:r w:rsidR="00EF00E9">
        <w:rPr>
          <w:rFonts w:hint="eastAsia"/>
        </w:rPr>
        <w:t>）</w:t>
      </w:r>
      <w:r w:rsidR="00BE0ACE">
        <w:rPr>
          <w:rFonts w:hint="eastAsia"/>
        </w:rPr>
        <w:t>，</w:t>
      </w:r>
      <w:r w:rsidR="008F472B">
        <w:rPr>
          <w:rFonts w:hint="eastAsia"/>
        </w:rPr>
        <w:t>具物理物質性的</w:t>
      </w:r>
      <w:r w:rsidR="00992D60">
        <w:rPr>
          <w:rFonts w:hint="eastAsia"/>
        </w:rPr>
        <w:t>物品</w:t>
      </w:r>
      <w:r w:rsidR="00BE0ACE">
        <w:rPr>
          <w:rFonts w:hint="eastAsia"/>
        </w:rPr>
        <w:t>用途多半固定、變動性低，</w:t>
      </w:r>
      <w:r w:rsidR="00A00A47" w:rsidRPr="00A00A47">
        <w:t>並承載特定的社會與文化意涵</w:t>
      </w:r>
      <w:r w:rsidR="00915D1C">
        <w:rPr>
          <w:rFonts w:hint="eastAsia"/>
        </w:rPr>
        <w:t>。</w:t>
      </w:r>
      <w:r w:rsidR="00130588">
        <w:rPr>
          <w:rFonts w:hint="eastAsia"/>
        </w:rPr>
        <w:t>例如</w:t>
      </w:r>
      <w:r w:rsidR="00672166" w:rsidRPr="00672166">
        <w:t>跑鞋用以保護雙足於行走或運動</w:t>
      </w:r>
      <w:r w:rsidR="003F01E8">
        <w:rPr>
          <w:rFonts w:hint="eastAsia"/>
        </w:rPr>
        <w:t>，</w:t>
      </w:r>
      <w:r w:rsidR="00B56C1F" w:rsidRPr="00B56C1F">
        <w:t>難以轉換為其他用途（如保暖衣物</w:t>
      </w:r>
      <w:r w:rsidR="00B56C1F">
        <w:rPr>
          <w:rFonts w:hint="eastAsia"/>
        </w:rPr>
        <w:t>或圍巾</w:t>
      </w:r>
      <w:r w:rsidR="00B56C1F" w:rsidRPr="00B56C1F">
        <w:t>）</w:t>
      </w:r>
      <w:r w:rsidR="006F5438">
        <w:rPr>
          <w:rFonts w:hint="eastAsia"/>
        </w:rPr>
        <w:t>（</w:t>
      </w:r>
      <w:r w:rsidR="006F5438">
        <w:rPr>
          <w:rFonts w:hint="eastAsia"/>
        </w:rPr>
        <w:t xml:space="preserve">Yoo at </w:t>
      </w:r>
      <w:proofErr w:type="spellStart"/>
      <w:r w:rsidR="006F5438">
        <w:rPr>
          <w:rFonts w:hint="eastAsia"/>
        </w:rPr>
        <w:t>al</w:t>
      </w:r>
      <w:proofErr w:type="spellEnd"/>
      <w:r w:rsidR="006F5438">
        <w:rPr>
          <w:rFonts w:hint="eastAsia"/>
        </w:rPr>
        <w:t>,,2012</w:t>
      </w:r>
      <w:r w:rsidR="006F5438">
        <w:rPr>
          <w:rFonts w:hint="eastAsia"/>
        </w:rPr>
        <w:t>）</w:t>
      </w:r>
      <w:r w:rsidR="007635CE">
        <w:rPr>
          <w:rFonts w:hint="eastAsia"/>
        </w:rPr>
        <w:t>。</w:t>
      </w:r>
    </w:p>
    <w:p w14:paraId="7B0C25A8" w14:textId="77777777" w:rsidR="00A7400B" w:rsidRPr="00A7400B" w:rsidRDefault="00884191" w:rsidP="00A7400B">
      <w:pPr>
        <w:pStyle w:val="15"/>
        <w:numPr>
          <w:ilvl w:val="0"/>
          <w:numId w:val="9"/>
        </w:numPr>
        <w:ind w:firstLineChars="0"/>
        <w:rPr>
          <w:b/>
          <w:bCs/>
        </w:rPr>
      </w:pPr>
      <w:r w:rsidRPr="00A7400B">
        <w:rPr>
          <w:b/>
          <w:bCs/>
        </w:rPr>
        <w:t>數位物質性</w:t>
      </w:r>
      <w:r w:rsidRPr="00A7400B">
        <w:rPr>
          <w:rFonts w:hint="eastAsia"/>
          <w:b/>
          <w:bCs/>
        </w:rPr>
        <w:t>（</w:t>
      </w:r>
      <w:r w:rsidRPr="00A7400B">
        <w:rPr>
          <w:b/>
          <w:bCs/>
        </w:rPr>
        <w:t xml:space="preserve">Digital </w:t>
      </w:r>
      <w:r w:rsidRPr="00A7400B">
        <w:rPr>
          <w:rFonts w:hint="eastAsia"/>
          <w:b/>
          <w:bCs/>
        </w:rPr>
        <w:t>M</w:t>
      </w:r>
      <w:r w:rsidRPr="00A7400B">
        <w:rPr>
          <w:b/>
          <w:bCs/>
        </w:rPr>
        <w:t>ateriality</w:t>
      </w:r>
      <w:r w:rsidRPr="00A7400B">
        <w:rPr>
          <w:rFonts w:hint="eastAsia"/>
          <w:b/>
          <w:bCs/>
        </w:rPr>
        <w:t>）</w:t>
      </w:r>
    </w:p>
    <w:p w14:paraId="4C361089" w14:textId="07595344" w:rsidR="00836B32" w:rsidRDefault="00884191" w:rsidP="00DE7A66">
      <w:pPr>
        <w:pStyle w:val="15"/>
        <w:ind w:firstLine="480"/>
      </w:pPr>
      <w:r w:rsidRPr="003605AE">
        <w:rPr>
          <w:color w:val="EE0000"/>
        </w:rPr>
        <w:t>來自於人造物</w:t>
      </w:r>
      <w:r w:rsidR="000C49A7" w:rsidRPr="003605AE">
        <w:rPr>
          <w:rFonts w:hint="eastAsia"/>
          <w:color w:val="EE0000"/>
        </w:rPr>
        <w:t>（</w:t>
      </w:r>
      <w:r w:rsidR="000C49A7" w:rsidRPr="003605AE">
        <w:rPr>
          <w:rFonts w:hint="eastAsia"/>
          <w:color w:val="EE0000"/>
        </w:rPr>
        <w:t>Artifact</w:t>
      </w:r>
      <w:r w:rsidR="000C49A7" w:rsidRPr="003605AE">
        <w:rPr>
          <w:rFonts w:hint="eastAsia"/>
          <w:color w:val="EE0000"/>
        </w:rPr>
        <w:t>）</w:t>
      </w:r>
      <w:r w:rsidRPr="003605AE">
        <w:rPr>
          <w:color w:val="EE0000"/>
        </w:rPr>
        <w:t>中所嵌入之軟體能力，</w:t>
      </w:r>
      <w:r w:rsidR="00FA6610">
        <w:rPr>
          <w:rFonts w:hint="eastAsia"/>
          <w:color w:val="EE0000"/>
        </w:rPr>
        <w:t>可</w:t>
      </w:r>
      <w:r w:rsidRPr="003605AE">
        <w:rPr>
          <w:color w:val="EE0000"/>
        </w:rPr>
        <w:t>透過操控數位表徵（</w:t>
      </w:r>
      <w:r w:rsidR="009F2C85" w:rsidRPr="003605AE">
        <w:rPr>
          <w:rFonts w:hint="eastAsia"/>
          <w:color w:val="EE0000"/>
        </w:rPr>
        <w:t>D</w:t>
      </w:r>
      <w:r w:rsidRPr="003605AE">
        <w:rPr>
          <w:color w:val="EE0000"/>
        </w:rPr>
        <w:t xml:space="preserve">igital </w:t>
      </w:r>
      <w:r w:rsidR="009F2C85" w:rsidRPr="003605AE">
        <w:rPr>
          <w:rFonts w:hint="eastAsia"/>
          <w:color w:val="EE0000"/>
        </w:rPr>
        <w:t>R</w:t>
      </w:r>
      <w:r w:rsidRPr="003605AE">
        <w:rPr>
          <w:color w:val="EE0000"/>
        </w:rPr>
        <w:t>epresentations</w:t>
      </w:r>
      <w:r w:rsidRPr="003605AE">
        <w:rPr>
          <w:color w:val="EE0000"/>
        </w:rPr>
        <w:t>）</w:t>
      </w:r>
      <w:r w:rsidR="00FC74FB" w:rsidRPr="00FC74FB">
        <w:rPr>
          <w:color w:val="EE0000"/>
        </w:rPr>
        <w:t>展現出高度彈性與可重構性</w:t>
      </w:r>
      <w:r w:rsidR="00972C73">
        <w:rPr>
          <w:rFonts w:hint="eastAsia"/>
        </w:rPr>
        <w:t>，</w:t>
      </w:r>
      <w:r w:rsidR="00E8179C">
        <w:rPr>
          <w:rFonts w:hint="eastAsia"/>
        </w:rPr>
        <w:t>例如</w:t>
      </w:r>
      <w:r w:rsidR="009C29E9" w:rsidRPr="009C29E9">
        <w:t>跑鞋</w:t>
      </w:r>
      <w:proofErr w:type="gramStart"/>
      <w:r w:rsidR="005878FE" w:rsidRPr="005878FE">
        <w:t>內嵌感測</w:t>
      </w:r>
      <w:proofErr w:type="gramEnd"/>
      <w:r w:rsidR="005878FE" w:rsidRPr="005878FE">
        <w:t>器與晶片</w:t>
      </w:r>
      <w:r w:rsidR="009C29E9" w:rsidRPr="009C29E9">
        <w:t>，</w:t>
      </w:r>
      <w:r w:rsidR="006A79F3" w:rsidRPr="006A79F3">
        <w:t>即可即時紀錄步伐、速度與活動數據，進而分析使用者的運動模式</w:t>
      </w:r>
      <w:r w:rsidR="00CC0062">
        <w:rPr>
          <w:rFonts w:hint="eastAsia"/>
        </w:rPr>
        <w:lastRenderedPageBreak/>
        <w:t>（</w:t>
      </w:r>
      <w:r w:rsidR="00CC0062">
        <w:rPr>
          <w:rFonts w:hint="eastAsia"/>
        </w:rPr>
        <w:t xml:space="preserve">Yoo at </w:t>
      </w:r>
      <w:proofErr w:type="spellStart"/>
      <w:r w:rsidR="00CC0062">
        <w:rPr>
          <w:rFonts w:hint="eastAsia"/>
        </w:rPr>
        <w:t>al</w:t>
      </w:r>
      <w:proofErr w:type="spellEnd"/>
      <w:r w:rsidR="00CC0062">
        <w:rPr>
          <w:rFonts w:hint="eastAsia"/>
        </w:rPr>
        <w:t>,,2012</w:t>
      </w:r>
      <w:r w:rsidR="00CC0062">
        <w:rPr>
          <w:rFonts w:hint="eastAsia"/>
        </w:rPr>
        <w:t>）</w:t>
      </w:r>
      <w:r w:rsidR="00C65F3F">
        <w:rPr>
          <w:rFonts w:hint="eastAsia"/>
        </w:rPr>
        <w:t>，</w:t>
      </w:r>
      <w:r w:rsidR="00DB25CE">
        <w:rPr>
          <w:rFonts w:hint="eastAsia"/>
        </w:rPr>
        <w:t>此</w:t>
      </w:r>
      <w:r w:rsidR="00C97F0A">
        <w:rPr>
          <w:rFonts w:hint="eastAsia"/>
        </w:rPr>
        <w:t>類</w:t>
      </w:r>
      <w:r w:rsidR="000B20FB">
        <w:rPr>
          <w:rFonts w:hint="eastAsia"/>
        </w:rPr>
        <w:t>資料分析</w:t>
      </w:r>
      <w:r w:rsidR="009C29E9" w:rsidRPr="009C29E9">
        <w:t>與行為辨識功能，正是數位物質性所賦予的嶄新特性。</w:t>
      </w:r>
      <w:r w:rsidR="00B2391C" w:rsidRPr="00B2391C">
        <w:t>數位創新</w:t>
      </w:r>
      <w:r w:rsidR="00DD26AF">
        <w:rPr>
          <w:rFonts w:hint="eastAsia"/>
        </w:rPr>
        <w:t>不</w:t>
      </w:r>
      <w:r w:rsidR="00B2391C" w:rsidRPr="00B2391C">
        <w:t>僅是設計新產品，</w:t>
      </w:r>
      <w:r w:rsidR="00B2391C" w:rsidRPr="006C0A0C">
        <w:rPr>
          <w:color w:val="EE0000"/>
        </w:rPr>
        <w:t>更是藉由數位物質性重新賦予既有物件新的功能</w:t>
      </w:r>
      <w:r w:rsidR="00427101" w:rsidRPr="006C0A0C">
        <w:rPr>
          <w:rFonts w:hint="eastAsia"/>
          <w:color w:val="EE0000"/>
        </w:rPr>
        <w:t>和</w:t>
      </w:r>
      <w:r w:rsidR="00B2391C" w:rsidRPr="006C0A0C">
        <w:rPr>
          <w:color w:val="EE0000"/>
        </w:rPr>
        <w:t>意義</w:t>
      </w:r>
      <w:r w:rsidR="00427101" w:rsidRPr="006C0A0C">
        <w:rPr>
          <w:rFonts w:hint="eastAsia"/>
          <w:color w:val="EE0000"/>
        </w:rPr>
        <w:t>，可</w:t>
      </w:r>
      <w:r w:rsidR="00B2391C" w:rsidRPr="006C0A0C">
        <w:rPr>
          <w:color w:val="EE0000"/>
        </w:rPr>
        <w:t>突破物理限制</w:t>
      </w:r>
      <w:r w:rsidR="00D249B1" w:rsidRPr="006C0A0C">
        <w:rPr>
          <w:rFonts w:hint="eastAsia"/>
          <w:color w:val="EE0000"/>
        </w:rPr>
        <w:t>將科技與人類</w:t>
      </w:r>
      <w:r w:rsidR="00DD268D" w:rsidRPr="006C0A0C">
        <w:rPr>
          <w:rFonts w:hint="eastAsia"/>
          <w:color w:val="EE0000"/>
        </w:rPr>
        <w:t>的</w:t>
      </w:r>
      <w:r w:rsidR="00B2391C" w:rsidRPr="006C0A0C">
        <w:rPr>
          <w:color w:val="EE0000"/>
        </w:rPr>
        <w:t>互動轉化</w:t>
      </w:r>
      <w:r w:rsidR="003605AE" w:rsidRPr="006C0A0C">
        <w:rPr>
          <w:rFonts w:hint="eastAsia"/>
          <w:color w:val="EE0000"/>
        </w:rPr>
        <w:t>成</w:t>
      </w:r>
      <w:r w:rsidR="00DD268D" w:rsidRPr="006C0A0C">
        <w:rPr>
          <w:rFonts w:hint="eastAsia"/>
          <w:color w:val="EE0000"/>
        </w:rPr>
        <w:t>應用</w:t>
      </w:r>
      <w:r w:rsidR="003605AE" w:rsidRPr="006C0A0C">
        <w:rPr>
          <w:rFonts w:hint="eastAsia"/>
          <w:color w:val="EE0000"/>
        </w:rPr>
        <w:t>價值</w:t>
      </w:r>
      <w:r w:rsidR="00B2391C" w:rsidRPr="00B2391C">
        <w:t>。</w:t>
      </w:r>
    </w:p>
    <w:p w14:paraId="016C00CA" w14:textId="4E4D8EEC" w:rsidR="00CD08E0" w:rsidRDefault="00CD08E0" w:rsidP="00C11CFE">
      <w:pPr>
        <w:pStyle w:val="15"/>
        <w:ind w:firstLine="480"/>
      </w:pPr>
      <w:r>
        <w:rPr>
          <w:rFonts w:hint="eastAsia"/>
        </w:rPr>
        <w:t>數位</w:t>
      </w:r>
      <w:r w:rsidR="009E59F4" w:rsidRPr="009E59F4">
        <w:t>創新</w:t>
      </w:r>
      <w:r w:rsidR="00FD3706">
        <w:rPr>
          <w:rFonts w:hint="eastAsia"/>
        </w:rPr>
        <w:t>之所以</w:t>
      </w:r>
      <w:r w:rsidR="00B023EC">
        <w:rPr>
          <w:rFonts w:hint="eastAsia"/>
        </w:rPr>
        <w:t>能</w:t>
      </w:r>
      <w:r w:rsidRPr="00CD08E0">
        <w:t>在產業中快速發展，</w:t>
      </w:r>
      <w:r w:rsidR="00BF48E7">
        <w:rPr>
          <w:rFonts w:hint="eastAsia"/>
        </w:rPr>
        <w:t>關鍵在於</w:t>
      </w:r>
      <w:r w:rsidRPr="00CD08E0">
        <w:t>數位技術具備可塑性（</w:t>
      </w:r>
      <w:r w:rsidRPr="00CD08E0">
        <w:t>Malleability</w:t>
      </w:r>
      <w:r w:rsidRPr="00CD08E0">
        <w:t>）、同質性（</w:t>
      </w:r>
      <w:r w:rsidRPr="00CD08E0">
        <w:t>Homogeneity</w:t>
      </w:r>
      <w:r w:rsidRPr="00CD08E0">
        <w:t>）與可轉移性（</w:t>
      </w:r>
      <w:r w:rsidRPr="00CD08E0">
        <w:t>Transferability</w:t>
      </w:r>
      <w:r w:rsidRPr="00CD08E0">
        <w:t>）等關鍵特性</w:t>
      </w:r>
      <w:proofErr w:type="gramStart"/>
      <w:r w:rsidRPr="00CD08E0">
        <w:t>（</w:t>
      </w:r>
      <w:proofErr w:type="spellStart"/>
      <w:proofErr w:type="gramEnd"/>
      <w:r w:rsidRPr="00CD08E0">
        <w:t>Hinings</w:t>
      </w:r>
      <w:proofErr w:type="spellEnd"/>
      <w:r w:rsidRPr="00CD08E0">
        <w:t xml:space="preserve"> et al., 2018</w:t>
      </w:r>
      <w:r w:rsidRPr="00CD08E0">
        <w:t>；</w:t>
      </w:r>
      <w:commentRangeStart w:id="67"/>
      <w:r w:rsidRPr="00CD08E0">
        <w:t>Yoo et al., 2010</w:t>
      </w:r>
      <w:commentRangeEnd w:id="67"/>
      <w:r w:rsidR="00613288">
        <w:rPr>
          <w:rStyle w:val="af6"/>
        </w:rPr>
        <w:commentReference w:id="67"/>
      </w:r>
      <w:r w:rsidRPr="00CD08E0">
        <w:t>；</w:t>
      </w:r>
      <w:r w:rsidRPr="00CD08E0">
        <w:t>Shen et al., 2021</w:t>
      </w:r>
      <w:r w:rsidR="00613288" w:rsidRPr="00067E93">
        <w:t>；</w:t>
      </w:r>
      <w:proofErr w:type="spellStart"/>
      <w:r w:rsidR="00613288" w:rsidRPr="00067E93">
        <w:t>Nylén</w:t>
      </w:r>
      <w:proofErr w:type="spellEnd"/>
      <w:r w:rsidR="00613288" w:rsidRPr="00067E93">
        <w:t xml:space="preserve"> &amp; Holmström, 2015</w:t>
      </w:r>
      <w:r w:rsidRPr="00CD08E0">
        <w:t>）</w:t>
      </w:r>
      <w:r w:rsidR="006E68EA">
        <w:rPr>
          <w:rFonts w:hint="eastAsia"/>
        </w:rPr>
        <w:t>，</w:t>
      </w:r>
      <w:r w:rsidR="004F6693" w:rsidRPr="00613288">
        <w:t>這些特性</w:t>
      </w:r>
      <w:r w:rsidR="004F6693" w:rsidRPr="006E68EA">
        <w:t>使</w:t>
      </w:r>
      <w:r w:rsidR="004F6693">
        <w:rPr>
          <w:rFonts w:hint="eastAsia"/>
        </w:rPr>
        <w:t>數位</w:t>
      </w:r>
      <w:r w:rsidR="004F6693" w:rsidRPr="006E68EA">
        <w:t>資源得以靈活</w:t>
      </w:r>
      <w:r w:rsidR="00956A26">
        <w:rPr>
          <w:rFonts w:hint="eastAsia"/>
        </w:rPr>
        <w:t>重組</w:t>
      </w:r>
      <w:r w:rsidR="004F6693" w:rsidRPr="006E68EA">
        <w:t>整合</w:t>
      </w:r>
      <w:r w:rsidR="00836B32">
        <w:rPr>
          <w:rFonts w:hint="eastAsia"/>
        </w:rPr>
        <w:t>並</w:t>
      </w:r>
      <w:r w:rsidR="00F430FB">
        <w:rPr>
          <w:rFonts w:hint="eastAsia"/>
        </w:rPr>
        <w:t>於</w:t>
      </w:r>
      <w:r w:rsidR="00617A0F">
        <w:rPr>
          <w:rFonts w:hint="eastAsia"/>
        </w:rPr>
        <w:t>不同</w:t>
      </w:r>
      <w:r w:rsidR="006E68EA" w:rsidRPr="006E68EA">
        <w:t>場域</w:t>
      </w:r>
      <w:r w:rsidR="00617A0F">
        <w:rPr>
          <w:rFonts w:hint="eastAsia"/>
        </w:rPr>
        <w:t>間迅速</w:t>
      </w:r>
      <w:r w:rsidR="006E68EA" w:rsidRPr="006E68EA">
        <w:t>擴散</w:t>
      </w:r>
      <w:r w:rsidR="00902113">
        <w:rPr>
          <w:rFonts w:hint="eastAsia"/>
        </w:rPr>
        <w:t>。</w:t>
      </w:r>
      <w:r w:rsidR="00902113" w:rsidRPr="00902113">
        <w:t>企業可據此重構產品與服務</w:t>
      </w:r>
      <w:r w:rsidR="00925581">
        <w:rPr>
          <w:rFonts w:hint="eastAsia"/>
        </w:rPr>
        <w:t>、</w:t>
      </w:r>
      <w:r w:rsidR="00902113" w:rsidRPr="00902113">
        <w:t>發展新商業模式，並</w:t>
      </w:r>
      <w:r w:rsidR="00E24B8B">
        <w:rPr>
          <w:rFonts w:hint="eastAsia"/>
        </w:rPr>
        <w:t>透過數位科技讓企業在持續</w:t>
      </w:r>
      <w:r w:rsidR="00675C39">
        <w:rPr>
          <w:rFonts w:hint="eastAsia"/>
        </w:rPr>
        <w:t>創新</w:t>
      </w:r>
      <w:r w:rsidR="00E24B8B">
        <w:rPr>
          <w:rFonts w:hint="eastAsia"/>
        </w:rPr>
        <w:t>的過程</w:t>
      </w:r>
      <w:r w:rsidR="00E24B8B" w:rsidRPr="00613288">
        <w:t>中建構</w:t>
      </w:r>
      <w:r w:rsidR="00902113" w:rsidRPr="00902113">
        <w:t>「</w:t>
      </w:r>
      <w:commentRangeStart w:id="69"/>
      <w:r w:rsidR="00925581" w:rsidRPr="00613288">
        <w:t>新配置與新可能性</w:t>
      </w:r>
      <w:commentRangeEnd w:id="69"/>
      <w:r w:rsidR="00925581">
        <w:rPr>
          <w:rStyle w:val="af6"/>
        </w:rPr>
        <w:commentReference w:id="69"/>
      </w:r>
      <w:r w:rsidR="00925581" w:rsidRPr="00613288">
        <w:t>」</w:t>
      </w:r>
      <w:r w:rsidR="00902113" w:rsidRPr="00902113">
        <w:t>，激發動態</w:t>
      </w:r>
      <w:r w:rsidR="003C34DC">
        <w:rPr>
          <w:rFonts w:hint="eastAsia"/>
        </w:rPr>
        <w:t>管理</w:t>
      </w:r>
      <w:r w:rsidR="00902113" w:rsidRPr="00902113">
        <w:t>能力與創新設計思維</w:t>
      </w:r>
      <w:r w:rsidR="00E6019B" w:rsidRPr="00E6019B">
        <w:t>（</w:t>
      </w:r>
      <w:r w:rsidR="00E6019B" w:rsidRPr="00E6019B">
        <w:t xml:space="preserve">Avital and </w:t>
      </w:r>
      <w:proofErr w:type="spellStart"/>
      <w:r w:rsidR="00E6019B" w:rsidRPr="00E6019B">
        <w:t>Te’eni</w:t>
      </w:r>
      <w:proofErr w:type="spellEnd"/>
      <w:r w:rsidR="00E6019B" w:rsidRPr="00E6019B">
        <w:t>, 2009</w:t>
      </w:r>
      <w:r w:rsidR="00E6019B" w:rsidRPr="00E6019B">
        <w:t>；</w:t>
      </w:r>
      <w:r w:rsidR="00E6019B" w:rsidRPr="00E6019B">
        <w:t>Svahn et al., 2017</w:t>
      </w:r>
      <w:r w:rsidR="00E6019B" w:rsidRPr="00E6019B">
        <w:t>；</w:t>
      </w:r>
      <w:proofErr w:type="spellStart"/>
      <w:r w:rsidR="00E6019B" w:rsidRPr="00E6019B">
        <w:t>Nylén</w:t>
      </w:r>
      <w:proofErr w:type="spellEnd"/>
      <w:r w:rsidR="00E6019B" w:rsidRPr="00E6019B">
        <w:t xml:space="preserve"> &amp; Holmström, 2015</w:t>
      </w:r>
      <w:r w:rsidR="00E6019B" w:rsidRPr="00E6019B">
        <w:t>）</w:t>
      </w:r>
      <w:r w:rsidR="00DC085A">
        <w:rPr>
          <w:rFonts w:hint="eastAsia"/>
        </w:rPr>
        <w:t>，表</w:t>
      </w:r>
      <w:r w:rsidR="00DC085A">
        <w:rPr>
          <w:rFonts w:hint="eastAsia"/>
        </w:rPr>
        <w:t>2.4-1</w:t>
      </w:r>
      <w:r w:rsidR="00DC085A">
        <w:rPr>
          <w:rFonts w:hint="eastAsia"/>
        </w:rPr>
        <w:t>為不同學者</w:t>
      </w:r>
      <w:r w:rsidR="009B18AC">
        <w:rPr>
          <w:rFonts w:hint="eastAsia"/>
        </w:rPr>
        <w:t>提出</w:t>
      </w:r>
      <w:r w:rsidR="00DC085A">
        <w:rPr>
          <w:rFonts w:hint="eastAsia"/>
        </w:rPr>
        <w:t>數位技術</w:t>
      </w:r>
      <w:r w:rsidR="00D81810">
        <w:rPr>
          <w:rFonts w:hint="eastAsia"/>
        </w:rPr>
        <w:t>之</w:t>
      </w:r>
      <w:r w:rsidR="00DC085A">
        <w:rPr>
          <w:rFonts w:hint="eastAsia"/>
        </w:rPr>
        <w:t>關鍵特性</w:t>
      </w:r>
      <w:r w:rsidR="00936F4F">
        <w:rPr>
          <w:rFonts w:hint="eastAsia"/>
        </w:rPr>
        <w:t>彙整表</w:t>
      </w:r>
      <w:r w:rsidR="00DC085A">
        <w:rPr>
          <w:rFonts w:hint="eastAsia"/>
        </w:rPr>
        <w:t>：</w:t>
      </w:r>
    </w:p>
    <w:p w14:paraId="1B2FC62F" w14:textId="51F692C3" w:rsidR="00D10CB2" w:rsidRPr="00D10CB2" w:rsidRDefault="008862DE" w:rsidP="008862DE">
      <w:pPr>
        <w:pStyle w:val="affb"/>
      </w:pPr>
      <w:bookmarkStart w:id="70" w:name="_Toc199885003"/>
      <w:r>
        <w:rPr>
          <w:rFonts w:hint="eastAsia"/>
        </w:rPr>
        <w:t>表</w:t>
      </w:r>
      <w:r>
        <w:rPr>
          <w:rFonts w:hint="eastAsia"/>
        </w:rPr>
        <w:t xml:space="preserve">2.4-1 </w:t>
      </w:r>
      <w:r>
        <w:rPr>
          <w:rFonts w:hint="eastAsia"/>
        </w:rPr>
        <w:t>數位技術關鍵特性彙整表</w:t>
      </w:r>
      <w:bookmarkEnd w:id="70"/>
    </w:p>
    <w:tbl>
      <w:tblPr>
        <w:tblStyle w:val="aff0"/>
        <w:tblW w:w="0" w:type="auto"/>
        <w:tblLook w:val="04A0" w:firstRow="1" w:lastRow="0" w:firstColumn="1" w:lastColumn="0" w:noHBand="0" w:noVBand="1"/>
      </w:tblPr>
      <w:tblGrid>
        <w:gridCol w:w="2114"/>
        <w:gridCol w:w="3925"/>
        <w:gridCol w:w="2257"/>
      </w:tblGrid>
      <w:tr w:rsidR="00613288" w14:paraId="59EE437E" w14:textId="77777777" w:rsidTr="008E40EC">
        <w:tc>
          <w:tcPr>
            <w:tcW w:w="2114" w:type="dxa"/>
            <w:vAlign w:val="center"/>
          </w:tcPr>
          <w:p w14:paraId="3DEBAE5B" w14:textId="1F1D5F5E" w:rsidR="00613288" w:rsidRDefault="00613288" w:rsidP="00653B72">
            <w:pPr>
              <w:pStyle w:val="151"/>
              <w:jc w:val="center"/>
            </w:pPr>
            <w:r w:rsidRPr="00951116">
              <w:rPr>
                <w:rFonts w:hint="eastAsia"/>
              </w:rPr>
              <w:t>特性名稱</w:t>
            </w:r>
          </w:p>
        </w:tc>
        <w:tc>
          <w:tcPr>
            <w:tcW w:w="3925" w:type="dxa"/>
            <w:vAlign w:val="center"/>
          </w:tcPr>
          <w:p w14:paraId="158CB440" w14:textId="44E05B03" w:rsidR="00613288" w:rsidRDefault="00613288" w:rsidP="00653B72">
            <w:pPr>
              <w:pStyle w:val="151"/>
              <w:jc w:val="center"/>
            </w:pPr>
            <w:r w:rsidRPr="00951116">
              <w:rPr>
                <w:rFonts w:hint="eastAsia"/>
              </w:rPr>
              <w:t>說明</w:t>
            </w:r>
          </w:p>
        </w:tc>
        <w:tc>
          <w:tcPr>
            <w:tcW w:w="2257" w:type="dxa"/>
            <w:vAlign w:val="center"/>
          </w:tcPr>
          <w:p w14:paraId="51EBB0E6" w14:textId="6E104EF7" w:rsidR="00613288" w:rsidRDefault="00613288" w:rsidP="00653B72">
            <w:pPr>
              <w:pStyle w:val="151"/>
              <w:jc w:val="center"/>
            </w:pPr>
            <w:r w:rsidRPr="00951116">
              <w:rPr>
                <w:rFonts w:hint="eastAsia"/>
              </w:rPr>
              <w:t>來源文獻</w:t>
            </w:r>
          </w:p>
        </w:tc>
      </w:tr>
      <w:tr w:rsidR="00613288" w14:paraId="78DEE37C" w14:textId="77777777" w:rsidTr="008E40EC">
        <w:tc>
          <w:tcPr>
            <w:tcW w:w="2114" w:type="dxa"/>
            <w:vAlign w:val="center"/>
          </w:tcPr>
          <w:p w14:paraId="24A00DBE" w14:textId="46DAF0DC" w:rsidR="00613288" w:rsidRDefault="00613288" w:rsidP="008E5615">
            <w:pPr>
              <w:pStyle w:val="151"/>
              <w:spacing w:line="276" w:lineRule="auto"/>
              <w:jc w:val="center"/>
            </w:pPr>
            <w:r w:rsidRPr="00EC3CE9">
              <w:rPr>
                <w:rFonts w:hint="eastAsia"/>
              </w:rPr>
              <w:t>可塑性（</w:t>
            </w:r>
            <w:r w:rsidRPr="00EC3CE9">
              <w:rPr>
                <w:rFonts w:hint="eastAsia"/>
              </w:rPr>
              <w:t>Malleability</w:t>
            </w:r>
            <w:r w:rsidRPr="00EC3CE9">
              <w:rPr>
                <w:rFonts w:hint="eastAsia"/>
              </w:rPr>
              <w:t>）</w:t>
            </w:r>
          </w:p>
        </w:tc>
        <w:tc>
          <w:tcPr>
            <w:tcW w:w="3925" w:type="dxa"/>
            <w:vAlign w:val="center"/>
          </w:tcPr>
          <w:p w14:paraId="2B3C0B1D" w14:textId="72B5FBBA" w:rsidR="00613288" w:rsidRDefault="00CB078D" w:rsidP="008E5615">
            <w:pPr>
              <w:pStyle w:val="151"/>
              <w:spacing w:line="276" w:lineRule="auto"/>
              <w:jc w:val="both"/>
            </w:pPr>
            <w:r w:rsidRPr="00CB078D">
              <w:t>數位</w:t>
            </w:r>
            <w:r w:rsidR="00366066">
              <w:rPr>
                <w:rFonts w:hint="eastAsia"/>
              </w:rPr>
              <w:t>內容</w:t>
            </w:r>
            <w:r w:rsidR="00D4798E">
              <w:rPr>
                <w:rFonts w:hint="eastAsia"/>
              </w:rPr>
              <w:t>具備</w:t>
            </w:r>
            <w:r w:rsidR="00334D48">
              <w:rPr>
                <w:rFonts w:hint="eastAsia"/>
              </w:rPr>
              <w:t>彈性</w:t>
            </w:r>
            <w:r w:rsidRPr="00CB078D">
              <w:t>修改</w:t>
            </w:r>
            <w:r w:rsidR="00C27C88">
              <w:rPr>
                <w:rFonts w:hint="eastAsia"/>
              </w:rPr>
              <w:t>、</w:t>
            </w:r>
            <w:r w:rsidR="00613288" w:rsidRPr="00EC3CE9">
              <w:rPr>
                <w:rFonts w:hint="eastAsia"/>
              </w:rPr>
              <w:t>重組</w:t>
            </w:r>
            <w:r w:rsidR="002C1174">
              <w:rPr>
                <w:rFonts w:hint="eastAsia"/>
              </w:rPr>
              <w:t>、</w:t>
            </w:r>
            <w:r w:rsidR="00613288" w:rsidRPr="00714536">
              <w:rPr>
                <w:rFonts w:hint="eastAsia"/>
                <w:highlight w:val="yellow"/>
              </w:rPr>
              <w:t>重新編</w:t>
            </w:r>
            <w:r w:rsidR="00271C46" w:rsidRPr="00714536">
              <w:rPr>
                <w:rFonts w:hint="eastAsia"/>
                <w:highlight w:val="yellow"/>
              </w:rPr>
              <w:t>碼</w:t>
            </w:r>
            <w:r w:rsidR="005436AC" w:rsidRPr="00714536">
              <w:rPr>
                <w:rFonts w:hint="eastAsia"/>
                <w:highlight w:val="yellow"/>
              </w:rPr>
              <w:t>（</w:t>
            </w:r>
            <w:r w:rsidR="008A285B" w:rsidRPr="00714536">
              <w:rPr>
                <w:rFonts w:hint="eastAsia"/>
                <w:highlight w:val="yellow"/>
              </w:rPr>
              <w:t>R</w:t>
            </w:r>
            <w:r w:rsidR="008A285B" w:rsidRPr="00714536">
              <w:rPr>
                <w:highlight w:val="yellow"/>
              </w:rPr>
              <w:t>e-</w:t>
            </w:r>
            <w:r w:rsidR="00D25919" w:rsidRPr="00714536">
              <w:rPr>
                <w:rFonts w:hint="eastAsia"/>
                <w:highlight w:val="yellow"/>
              </w:rPr>
              <w:t>P</w:t>
            </w:r>
            <w:r w:rsidR="008A285B" w:rsidRPr="00714536">
              <w:rPr>
                <w:highlight w:val="yellow"/>
              </w:rPr>
              <w:t>rogrammability</w:t>
            </w:r>
            <w:r w:rsidR="005436AC" w:rsidRPr="00714536">
              <w:rPr>
                <w:rFonts w:hint="eastAsia"/>
                <w:highlight w:val="yellow"/>
              </w:rPr>
              <w:t>）</w:t>
            </w:r>
            <w:r w:rsidR="00D4798E">
              <w:rPr>
                <w:rFonts w:hint="eastAsia"/>
                <w:highlight w:val="yellow"/>
              </w:rPr>
              <w:t>等</w:t>
            </w:r>
            <w:r w:rsidR="0043324D">
              <w:rPr>
                <w:rFonts w:hint="eastAsia"/>
              </w:rPr>
              <w:t>特性</w:t>
            </w:r>
            <w:r w:rsidR="00613288" w:rsidRPr="00EC3CE9">
              <w:rPr>
                <w:rFonts w:hint="eastAsia"/>
              </w:rPr>
              <w:t>，</w:t>
            </w:r>
            <w:r w:rsidR="00085AC6">
              <w:rPr>
                <w:rFonts w:hint="eastAsia"/>
              </w:rPr>
              <w:t>易於重新配置</w:t>
            </w:r>
            <w:r w:rsidR="000E730D">
              <w:rPr>
                <w:rFonts w:hint="eastAsia"/>
              </w:rPr>
              <w:t>、以</w:t>
            </w:r>
            <w:r w:rsidR="00613288" w:rsidRPr="00EC3CE9">
              <w:rPr>
                <w:rFonts w:hint="eastAsia"/>
              </w:rPr>
              <w:t>實現高彈性與快速迭代</w:t>
            </w:r>
            <w:r w:rsidR="005D15D2">
              <w:rPr>
                <w:rFonts w:hint="eastAsia"/>
              </w:rPr>
              <w:t>。</w:t>
            </w:r>
          </w:p>
        </w:tc>
        <w:tc>
          <w:tcPr>
            <w:tcW w:w="2257" w:type="dxa"/>
            <w:vAlign w:val="center"/>
          </w:tcPr>
          <w:p w14:paraId="39833040" w14:textId="20173DA5" w:rsidR="00613288" w:rsidRDefault="00613288" w:rsidP="008E5615">
            <w:pPr>
              <w:pStyle w:val="151"/>
              <w:spacing w:line="276" w:lineRule="auto"/>
              <w:jc w:val="both"/>
            </w:pPr>
            <w:r w:rsidRPr="00EC3CE9">
              <w:rPr>
                <w:rFonts w:hint="eastAsia"/>
              </w:rPr>
              <w:t>Yoo et al., 2010</w:t>
            </w:r>
            <w:r w:rsidR="00EF2633">
              <w:rPr>
                <w:rFonts w:hint="eastAsia"/>
              </w:rPr>
              <w:t>；</w:t>
            </w:r>
            <w:proofErr w:type="spellStart"/>
            <w:r w:rsidRPr="00EC3CE9">
              <w:rPr>
                <w:rFonts w:hint="eastAsia"/>
              </w:rPr>
              <w:t>Hinings</w:t>
            </w:r>
            <w:proofErr w:type="spellEnd"/>
            <w:r w:rsidRPr="00EC3CE9">
              <w:rPr>
                <w:rFonts w:hint="eastAsia"/>
              </w:rPr>
              <w:t xml:space="preserve"> et al., 2018</w:t>
            </w:r>
            <w:r w:rsidRPr="00EC3CE9">
              <w:rPr>
                <w:rFonts w:hint="eastAsia"/>
              </w:rPr>
              <w:t>；</w:t>
            </w:r>
            <w:proofErr w:type="spellStart"/>
            <w:r w:rsidRPr="00EC3CE9">
              <w:rPr>
                <w:rFonts w:hint="eastAsia"/>
              </w:rPr>
              <w:t>Nyl</w:t>
            </w:r>
            <w:proofErr w:type="spellEnd"/>
            <w:r w:rsidRPr="00EC3CE9">
              <w:rPr>
                <w:rFonts w:hint="eastAsia"/>
              </w:rPr>
              <w:t>é</w:t>
            </w:r>
            <w:r w:rsidRPr="00EC3CE9">
              <w:rPr>
                <w:rFonts w:hint="eastAsia"/>
              </w:rPr>
              <w:t>n &amp; Holmström, 2015</w:t>
            </w:r>
            <w:r w:rsidRPr="00EC3CE9">
              <w:rPr>
                <w:rFonts w:hint="eastAsia"/>
              </w:rPr>
              <w:t>；</w:t>
            </w:r>
            <w:r w:rsidRPr="00EC3CE9">
              <w:rPr>
                <w:rFonts w:hint="eastAsia"/>
              </w:rPr>
              <w:t>Nambisan et al., 2017</w:t>
            </w:r>
          </w:p>
        </w:tc>
      </w:tr>
      <w:tr w:rsidR="00613288" w14:paraId="01E21338" w14:textId="77777777" w:rsidTr="008E40EC">
        <w:tc>
          <w:tcPr>
            <w:tcW w:w="2114" w:type="dxa"/>
            <w:vAlign w:val="center"/>
          </w:tcPr>
          <w:p w14:paraId="19C9FCE4" w14:textId="62FF469C" w:rsidR="00613288" w:rsidRDefault="00613288" w:rsidP="008E5615">
            <w:pPr>
              <w:pStyle w:val="151"/>
              <w:spacing w:line="276" w:lineRule="auto"/>
              <w:jc w:val="center"/>
            </w:pPr>
            <w:r w:rsidRPr="00EC3CE9">
              <w:rPr>
                <w:rFonts w:hint="eastAsia"/>
              </w:rPr>
              <w:t>同質性（</w:t>
            </w:r>
            <w:r w:rsidRPr="00EC3CE9">
              <w:rPr>
                <w:rFonts w:hint="eastAsia"/>
              </w:rPr>
              <w:t>Homogeneity</w:t>
            </w:r>
            <w:r w:rsidRPr="00EC3CE9">
              <w:rPr>
                <w:rFonts w:hint="eastAsia"/>
              </w:rPr>
              <w:t>）</w:t>
            </w:r>
          </w:p>
        </w:tc>
        <w:tc>
          <w:tcPr>
            <w:tcW w:w="3925" w:type="dxa"/>
            <w:vAlign w:val="center"/>
          </w:tcPr>
          <w:p w14:paraId="74F77F95" w14:textId="3E74EC4E" w:rsidR="00613288" w:rsidRDefault="00613288" w:rsidP="008E5615">
            <w:pPr>
              <w:pStyle w:val="151"/>
              <w:spacing w:line="276" w:lineRule="auto"/>
              <w:jc w:val="both"/>
            </w:pPr>
            <w:r w:rsidRPr="00EC3CE9">
              <w:rPr>
                <w:rFonts w:hint="eastAsia"/>
              </w:rPr>
              <w:t>以標準</w:t>
            </w:r>
            <w:r w:rsidR="007F12BE">
              <w:rPr>
                <w:rFonts w:hint="eastAsia"/>
              </w:rPr>
              <w:t>格式</w:t>
            </w:r>
            <w:r w:rsidR="002E5348">
              <w:rPr>
                <w:rFonts w:hint="eastAsia"/>
              </w:rPr>
              <w:t>進行</w:t>
            </w:r>
            <w:r w:rsidR="002451A2">
              <w:rPr>
                <w:rFonts w:hint="eastAsia"/>
              </w:rPr>
              <w:t>資料</w:t>
            </w:r>
            <w:r w:rsidRPr="00EC3CE9">
              <w:rPr>
                <w:rFonts w:hint="eastAsia"/>
              </w:rPr>
              <w:t>儲存、處理與傳輸，使不同系統間</w:t>
            </w:r>
            <w:r w:rsidR="0098408C">
              <w:rPr>
                <w:rFonts w:hint="eastAsia"/>
              </w:rPr>
              <w:t>資料</w:t>
            </w:r>
            <w:r w:rsidRPr="00EC3CE9">
              <w:rPr>
                <w:rFonts w:hint="eastAsia"/>
              </w:rPr>
              <w:t>能無縫整合</w:t>
            </w:r>
            <w:r w:rsidR="0098408C">
              <w:rPr>
                <w:rFonts w:hint="eastAsia"/>
              </w:rPr>
              <w:t>。</w:t>
            </w:r>
          </w:p>
        </w:tc>
        <w:tc>
          <w:tcPr>
            <w:tcW w:w="2257" w:type="dxa"/>
            <w:vAlign w:val="center"/>
          </w:tcPr>
          <w:p w14:paraId="55E65F47" w14:textId="46E40E84" w:rsidR="00613288" w:rsidRDefault="00613288" w:rsidP="008E5615">
            <w:pPr>
              <w:pStyle w:val="151"/>
              <w:spacing w:line="276" w:lineRule="auto"/>
              <w:jc w:val="both"/>
            </w:pPr>
            <w:r w:rsidRPr="00EC3CE9">
              <w:rPr>
                <w:rFonts w:hint="eastAsia"/>
              </w:rPr>
              <w:t>Yoo et al., 2010</w:t>
            </w:r>
            <w:r w:rsidRPr="00EC3CE9">
              <w:rPr>
                <w:rFonts w:hint="eastAsia"/>
              </w:rPr>
              <w:t>；</w:t>
            </w:r>
            <w:proofErr w:type="spellStart"/>
            <w:r w:rsidRPr="00EC3CE9">
              <w:rPr>
                <w:rFonts w:hint="eastAsia"/>
              </w:rPr>
              <w:t>Hinings</w:t>
            </w:r>
            <w:proofErr w:type="spellEnd"/>
            <w:r w:rsidRPr="00EC3CE9">
              <w:rPr>
                <w:rFonts w:hint="eastAsia"/>
              </w:rPr>
              <w:t xml:space="preserve"> et al., 2018</w:t>
            </w:r>
            <w:r w:rsidRPr="00EC3CE9">
              <w:rPr>
                <w:rFonts w:hint="eastAsia"/>
              </w:rPr>
              <w:t>；</w:t>
            </w:r>
            <w:r w:rsidRPr="00EC3CE9">
              <w:rPr>
                <w:rFonts w:hint="eastAsia"/>
              </w:rPr>
              <w:t>Shen et al., 2021</w:t>
            </w:r>
          </w:p>
        </w:tc>
      </w:tr>
      <w:tr w:rsidR="00613288" w14:paraId="1C9B1CC4" w14:textId="77777777" w:rsidTr="008E40EC">
        <w:tc>
          <w:tcPr>
            <w:tcW w:w="2114" w:type="dxa"/>
            <w:vAlign w:val="center"/>
          </w:tcPr>
          <w:p w14:paraId="5907F873" w14:textId="360DB0E6" w:rsidR="00613288" w:rsidRDefault="00613288" w:rsidP="008E5615">
            <w:pPr>
              <w:pStyle w:val="151"/>
              <w:spacing w:line="276" w:lineRule="auto"/>
              <w:jc w:val="center"/>
            </w:pPr>
            <w:r w:rsidRPr="00EC3CE9">
              <w:rPr>
                <w:rFonts w:hint="eastAsia"/>
              </w:rPr>
              <w:t>可轉移性（</w:t>
            </w:r>
            <w:r w:rsidRPr="00EC3CE9">
              <w:rPr>
                <w:rFonts w:hint="eastAsia"/>
              </w:rPr>
              <w:t>Transferability</w:t>
            </w:r>
            <w:r w:rsidRPr="00EC3CE9">
              <w:rPr>
                <w:rFonts w:hint="eastAsia"/>
              </w:rPr>
              <w:t>）</w:t>
            </w:r>
          </w:p>
        </w:tc>
        <w:tc>
          <w:tcPr>
            <w:tcW w:w="3925" w:type="dxa"/>
            <w:vAlign w:val="center"/>
          </w:tcPr>
          <w:p w14:paraId="21D33AF5" w14:textId="35D234DF" w:rsidR="00613288" w:rsidRDefault="00613288" w:rsidP="008E5615">
            <w:pPr>
              <w:pStyle w:val="151"/>
              <w:spacing w:line="276" w:lineRule="auto"/>
              <w:jc w:val="both"/>
            </w:pPr>
            <w:r w:rsidRPr="00EC3CE9">
              <w:rPr>
                <w:rFonts w:hint="eastAsia"/>
              </w:rPr>
              <w:t>數位</w:t>
            </w:r>
            <w:r w:rsidR="00DF701E">
              <w:rPr>
                <w:rFonts w:hint="eastAsia"/>
              </w:rPr>
              <w:t>技術</w:t>
            </w:r>
            <w:r w:rsidR="007605AA">
              <w:rPr>
                <w:rFonts w:hint="eastAsia"/>
              </w:rPr>
              <w:t>、標準化資料等內容</w:t>
            </w:r>
            <w:r w:rsidRPr="00EC3CE9">
              <w:rPr>
                <w:rFonts w:hint="eastAsia"/>
              </w:rPr>
              <w:t>能被輕易地</w:t>
            </w:r>
            <w:r w:rsidR="000C2179">
              <w:rPr>
                <w:rFonts w:hint="eastAsia"/>
              </w:rPr>
              <w:t>延伸</w:t>
            </w:r>
            <w:r w:rsidRPr="00EC3CE9">
              <w:rPr>
                <w:rFonts w:hint="eastAsia"/>
              </w:rPr>
              <w:t>到不同場域與設備間使用</w:t>
            </w:r>
            <w:r w:rsidR="00494ED2">
              <w:rPr>
                <w:rFonts w:hint="eastAsia"/>
              </w:rPr>
              <w:t>，</w:t>
            </w:r>
            <w:r w:rsidR="00494ED2" w:rsidRPr="00494ED2">
              <w:rPr>
                <w:rFonts w:hint="eastAsia"/>
              </w:rPr>
              <w:t>是融合數位和物理物質性的技術的核心</w:t>
            </w:r>
            <w:r w:rsidR="00780209">
              <w:rPr>
                <w:rFonts w:hint="eastAsia"/>
              </w:rPr>
              <w:t>。</w:t>
            </w:r>
          </w:p>
        </w:tc>
        <w:tc>
          <w:tcPr>
            <w:tcW w:w="2257" w:type="dxa"/>
            <w:vAlign w:val="center"/>
          </w:tcPr>
          <w:p w14:paraId="3F89980E" w14:textId="5D71AC51" w:rsidR="00613288" w:rsidRDefault="00613288" w:rsidP="008E5615">
            <w:pPr>
              <w:pStyle w:val="151"/>
              <w:spacing w:line="276" w:lineRule="auto"/>
              <w:jc w:val="both"/>
            </w:pPr>
            <w:proofErr w:type="spellStart"/>
            <w:r w:rsidRPr="00EC3CE9">
              <w:rPr>
                <w:rFonts w:hint="eastAsia"/>
              </w:rPr>
              <w:t>Hinings</w:t>
            </w:r>
            <w:proofErr w:type="spellEnd"/>
            <w:r w:rsidRPr="00EC3CE9">
              <w:rPr>
                <w:rFonts w:hint="eastAsia"/>
              </w:rPr>
              <w:t xml:space="preserve"> et al., 2018</w:t>
            </w:r>
            <w:r w:rsidRPr="00EC3CE9">
              <w:rPr>
                <w:rFonts w:hint="eastAsia"/>
              </w:rPr>
              <w:t>；</w:t>
            </w:r>
            <w:r w:rsidRPr="00EC3CE9">
              <w:rPr>
                <w:rFonts w:hint="eastAsia"/>
              </w:rPr>
              <w:t>Nambisan et al., 2017</w:t>
            </w:r>
          </w:p>
        </w:tc>
      </w:tr>
      <w:tr w:rsidR="00613288" w14:paraId="7AA813AF" w14:textId="77777777" w:rsidTr="008E40EC">
        <w:tc>
          <w:tcPr>
            <w:tcW w:w="2114" w:type="dxa"/>
            <w:vAlign w:val="center"/>
          </w:tcPr>
          <w:p w14:paraId="331F5919" w14:textId="1D83BCBC" w:rsidR="00613288" w:rsidRDefault="00613288" w:rsidP="008E5615">
            <w:pPr>
              <w:pStyle w:val="151"/>
              <w:spacing w:line="276" w:lineRule="auto"/>
              <w:jc w:val="center"/>
            </w:pPr>
            <w:r w:rsidRPr="00EC3CE9">
              <w:rPr>
                <w:rFonts w:hint="eastAsia"/>
              </w:rPr>
              <w:t>開放性（</w:t>
            </w:r>
            <w:r w:rsidRPr="00EC3CE9">
              <w:rPr>
                <w:rFonts w:hint="eastAsia"/>
              </w:rPr>
              <w:t>Openness</w:t>
            </w:r>
            <w:r w:rsidRPr="00EC3CE9">
              <w:rPr>
                <w:rFonts w:hint="eastAsia"/>
              </w:rPr>
              <w:t>）</w:t>
            </w:r>
          </w:p>
        </w:tc>
        <w:tc>
          <w:tcPr>
            <w:tcW w:w="3925" w:type="dxa"/>
            <w:vAlign w:val="center"/>
          </w:tcPr>
          <w:p w14:paraId="54A9EC32" w14:textId="5BFB3DFA" w:rsidR="00613288" w:rsidRDefault="00354CCC" w:rsidP="008E5615">
            <w:pPr>
              <w:pStyle w:val="151"/>
              <w:spacing w:line="276" w:lineRule="auto"/>
              <w:jc w:val="both"/>
            </w:pPr>
            <w:r w:rsidRPr="00EC3CE9">
              <w:rPr>
                <w:rFonts w:hint="eastAsia"/>
              </w:rPr>
              <w:t>數位內容</w:t>
            </w:r>
            <w:r w:rsidR="0019240C">
              <w:rPr>
                <w:rFonts w:hint="eastAsia"/>
              </w:rPr>
              <w:t>之</w:t>
            </w:r>
            <w:r w:rsidR="002F58D7">
              <w:rPr>
                <w:rFonts w:hint="eastAsia"/>
              </w:rPr>
              <w:t>模組、套件</w:t>
            </w:r>
            <w:r w:rsidR="00613288" w:rsidRPr="00EC3CE9">
              <w:rPr>
                <w:rFonts w:hint="eastAsia"/>
              </w:rPr>
              <w:t>架構</w:t>
            </w:r>
            <w:r w:rsidR="0019240C">
              <w:rPr>
                <w:rFonts w:hint="eastAsia"/>
              </w:rPr>
              <w:t>等</w:t>
            </w:r>
            <w:r w:rsidR="00613288" w:rsidRPr="00EC3CE9">
              <w:rPr>
                <w:rFonts w:hint="eastAsia"/>
              </w:rPr>
              <w:t>可</w:t>
            </w:r>
            <w:r w:rsidR="001005A6">
              <w:rPr>
                <w:rFonts w:hint="eastAsia"/>
              </w:rPr>
              <w:t>透過權限</w:t>
            </w:r>
            <w:r w:rsidR="00613288" w:rsidRPr="00EC3CE9">
              <w:rPr>
                <w:rFonts w:hint="eastAsia"/>
              </w:rPr>
              <w:t>開放擴充，</w:t>
            </w:r>
            <w:r w:rsidR="001D3CD5">
              <w:rPr>
                <w:rFonts w:hint="eastAsia"/>
              </w:rPr>
              <w:t>允許多</w:t>
            </w:r>
            <w:r w:rsidR="009B6731">
              <w:rPr>
                <w:rFonts w:hint="eastAsia"/>
              </w:rPr>
              <w:t>方</w:t>
            </w:r>
            <w:r w:rsidR="00613288" w:rsidRPr="00EC3CE9">
              <w:rPr>
                <w:rFonts w:hint="eastAsia"/>
              </w:rPr>
              <w:t>協作</w:t>
            </w:r>
            <w:r w:rsidR="005B2E2A">
              <w:rPr>
                <w:rFonts w:hint="eastAsia"/>
              </w:rPr>
              <w:t>。</w:t>
            </w:r>
          </w:p>
        </w:tc>
        <w:tc>
          <w:tcPr>
            <w:tcW w:w="2257" w:type="dxa"/>
            <w:vAlign w:val="center"/>
          </w:tcPr>
          <w:p w14:paraId="15D72B62" w14:textId="3C411DA3" w:rsidR="00613288" w:rsidRDefault="00613288" w:rsidP="008E5615">
            <w:pPr>
              <w:pStyle w:val="151"/>
              <w:spacing w:line="276" w:lineRule="auto"/>
              <w:jc w:val="both"/>
            </w:pPr>
            <w:r w:rsidRPr="00EC3CE9">
              <w:rPr>
                <w:rFonts w:hint="eastAsia"/>
              </w:rPr>
              <w:t>Nambisan et al., 2017</w:t>
            </w:r>
          </w:p>
        </w:tc>
      </w:tr>
      <w:tr w:rsidR="00613288" w14:paraId="0CC02AA2" w14:textId="77777777" w:rsidTr="008E40EC">
        <w:tc>
          <w:tcPr>
            <w:tcW w:w="2114" w:type="dxa"/>
            <w:vAlign w:val="center"/>
          </w:tcPr>
          <w:p w14:paraId="1D080C8C" w14:textId="291ACA36" w:rsidR="00613288" w:rsidRDefault="00613288" w:rsidP="008E5615">
            <w:pPr>
              <w:pStyle w:val="151"/>
              <w:spacing w:line="276" w:lineRule="auto"/>
              <w:jc w:val="center"/>
            </w:pPr>
            <w:r w:rsidRPr="00EC3CE9">
              <w:rPr>
                <w:rFonts w:hint="eastAsia"/>
              </w:rPr>
              <w:t>關聯性</w:t>
            </w:r>
            <w:r w:rsidRPr="00EC3CE9">
              <w:rPr>
                <w:rFonts w:hint="eastAsia"/>
              </w:rPr>
              <w:lastRenderedPageBreak/>
              <w:t>（</w:t>
            </w:r>
            <w:r w:rsidRPr="00EC3CE9">
              <w:rPr>
                <w:rFonts w:hint="eastAsia"/>
              </w:rPr>
              <w:t>Associativity</w:t>
            </w:r>
            <w:r w:rsidRPr="00EC3CE9">
              <w:rPr>
                <w:rFonts w:hint="eastAsia"/>
              </w:rPr>
              <w:t>）</w:t>
            </w:r>
          </w:p>
        </w:tc>
        <w:tc>
          <w:tcPr>
            <w:tcW w:w="3925" w:type="dxa"/>
            <w:vAlign w:val="center"/>
          </w:tcPr>
          <w:p w14:paraId="58D626F5" w14:textId="45762F41" w:rsidR="00613288" w:rsidRDefault="00613288" w:rsidP="008E5615">
            <w:pPr>
              <w:pStyle w:val="151"/>
              <w:spacing w:line="276" w:lineRule="auto"/>
              <w:jc w:val="both"/>
            </w:pPr>
            <w:r w:rsidRPr="00EC3CE9">
              <w:rPr>
                <w:rFonts w:hint="eastAsia"/>
              </w:rPr>
              <w:lastRenderedPageBreak/>
              <w:t>可將不同資料與功能模組建立新關</w:t>
            </w:r>
            <w:r w:rsidRPr="00EC3CE9">
              <w:rPr>
                <w:rFonts w:hint="eastAsia"/>
              </w:rPr>
              <w:lastRenderedPageBreak/>
              <w:t>聯，</w:t>
            </w:r>
            <w:proofErr w:type="gramStart"/>
            <w:r w:rsidRPr="00EC3CE9">
              <w:rPr>
                <w:rFonts w:hint="eastAsia"/>
              </w:rPr>
              <w:t>創造跨域創新</w:t>
            </w:r>
            <w:proofErr w:type="gramEnd"/>
            <w:r w:rsidRPr="00EC3CE9">
              <w:rPr>
                <w:rFonts w:hint="eastAsia"/>
              </w:rPr>
              <w:t>與整合可能</w:t>
            </w:r>
            <w:r w:rsidR="0055423B">
              <w:rPr>
                <w:rFonts w:hint="eastAsia"/>
              </w:rPr>
              <w:t>。</w:t>
            </w:r>
          </w:p>
        </w:tc>
        <w:tc>
          <w:tcPr>
            <w:tcW w:w="2257" w:type="dxa"/>
            <w:vAlign w:val="center"/>
          </w:tcPr>
          <w:p w14:paraId="2AA16583" w14:textId="2D1441F4" w:rsidR="00613288" w:rsidRDefault="00613288" w:rsidP="008E5615">
            <w:pPr>
              <w:pStyle w:val="151"/>
              <w:spacing w:line="276" w:lineRule="auto"/>
              <w:jc w:val="both"/>
            </w:pPr>
            <w:r w:rsidRPr="00EE2900">
              <w:rPr>
                <w:rFonts w:hint="eastAsia"/>
                <w:highlight w:val="yellow"/>
              </w:rPr>
              <w:lastRenderedPageBreak/>
              <w:t>Shen et al., 2021</w:t>
            </w:r>
            <w:r w:rsidR="00383213">
              <w:rPr>
                <w:rFonts w:hint="eastAsia"/>
                <w:highlight w:val="yellow"/>
              </w:rPr>
              <w:t>；</w:t>
            </w:r>
            <w:r w:rsidR="00383213" w:rsidRPr="00383213">
              <w:rPr>
                <w:highlight w:val="yellow"/>
              </w:rPr>
              <w:lastRenderedPageBreak/>
              <w:t xml:space="preserve">Endres, H., </w:t>
            </w:r>
            <w:proofErr w:type="spellStart"/>
            <w:r w:rsidR="00383213" w:rsidRPr="00383213">
              <w:rPr>
                <w:highlight w:val="yellow"/>
              </w:rPr>
              <w:t>Huesig</w:t>
            </w:r>
            <w:proofErr w:type="spellEnd"/>
            <w:r w:rsidR="00383213" w:rsidRPr="00383213">
              <w:rPr>
                <w:highlight w:val="yellow"/>
              </w:rPr>
              <w:t>, S., &amp; Pesch, R. (2022)</w:t>
            </w:r>
            <w:r w:rsidR="00960866">
              <w:t xml:space="preserve"> </w:t>
            </w:r>
          </w:p>
        </w:tc>
      </w:tr>
    </w:tbl>
    <w:p w14:paraId="43CD39F8" w14:textId="472833FD" w:rsidR="00613288" w:rsidRDefault="00A97841" w:rsidP="004E0852">
      <w:pPr>
        <w:pStyle w:val="151"/>
        <w:jc w:val="center"/>
      </w:pPr>
      <w:r>
        <w:rPr>
          <w:rFonts w:hint="eastAsia"/>
        </w:rPr>
        <w:lastRenderedPageBreak/>
        <w:t>資料來源：本研究整理</w:t>
      </w:r>
    </w:p>
    <w:p w14:paraId="0EF4193E" w14:textId="7682BB40" w:rsidR="00C90A3F" w:rsidRDefault="008867D1" w:rsidP="006E47AA">
      <w:pPr>
        <w:pStyle w:val="15"/>
        <w:ind w:firstLine="480"/>
      </w:pPr>
      <w:r w:rsidRPr="00EF54D8">
        <w:t>為具體描繪</w:t>
      </w:r>
      <w:r w:rsidR="00380E52">
        <w:rPr>
          <w:rFonts w:hint="eastAsia"/>
        </w:rPr>
        <w:t>與進一步</w:t>
      </w:r>
      <w:r w:rsidR="002246D2">
        <w:rPr>
          <w:rFonts w:hint="eastAsia"/>
        </w:rPr>
        <w:t>解析</w:t>
      </w:r>
      <w:r w:rsidRPr="00EF54D8">
        <w:t>數位創新的動態歷程</w:t>
      </w:r>
      <w:r w:rsidR="00A00489">
        <w:rPr>
          <w:rFonts w:hint="eastAsia"/>
        </w:rPr>
        <w:t>，</w:t>
      </w:r>
      <w:r w:rsidR="00041E5D" w:rsidRPr="00041E5D">
        <w:t>Kohli</w:t>
      </w:r>
      <w:r w:rsidR="00041E5D" w:rsidRPr="00041E5D">
        <w:t>與</w:t>
      </w:r>
      <w:r w:rsidR="00041E5D" w:rsidRPr="00041E5D">
        <w:t>Melville</w:t>
      </w:r>
      <w:r w:rsidR="00041E5D" w:rsidRPr="00041E5D">
        <w:t>提出數位創新分析的七大</w:t>
      </w:r>
      <w:r w:rsidR="0078348D">
        <w:rPr>
          <w:rFonts w:hint="eastAsia"/>
        </w:rPr>
        <w:t>維度</w:t>
      </w:r>
      <w:r w:rsidR="00041E5D" w:rsidRPr="00041E5D">
        <w:t>，包含四項核心行動</w:t>
      </w:r>
      <w:r w:rsidR="003D2311">
        <w:rPr>
          <w:rFonts w:hint="eastAsia"/>
        </w:rPr>
        <w:t>：</w:t>
      </w:r>
      <w:r w:rsidR="00777C23" w:rsidRPr="00EF54D8">
        <w:rPr>
          <w:color w:val="EE0000"/>
        </w:rPr>
        <w:t>啟動</w:t>
      </w:r>
      <w:r w:rsidR="00777C23" w:rsidRPr="00EF54D8">
        <w:rPr>
          <w:rFonts w:hint="eastAsia"/>
          <w:color w:val="EE0000"/>
        </w:rPr>
        <w:t>（</w:t>
      </w:r>
      <w:r w:rsidR="00777C23" w:rsidRPr="00EF54D8">
        <w:rPr>
          <w:color w:val="EE0000"/>
        </w:rPr>
        <w:t>Initiate</w:t>
      </w:r>
      <w:r w:rsidR="00777C23" w:rsidRPr="00EF54D8">
        <w:rPr>
          <w:rFonts w:hint="eastAsia"/>
          <w:color w:val="EE0000"/>
        </w:rPr>
        <w:t>）</w:t>
      </w:r>
      <w:r w:rsidR="00777C23" w:rsidRPr="00EF54D8">
        <w:rPr>
          <w:color w:val="EE0000"/>
        </w:rPr>
        <w:t>、發展</w:t>
      </w:r>
      <w:r w:rsidR="00777C23" w:rsidRPr="00EF54D8">
        <w:rPr>
          <w:rFonts w:hint="eastAsia"/>
          <w:color w:val="EE0000"/>
        </w:rPr>
        <w:t>（</w:t>
      </w:r>
      <w:r w:rsidR="00777C23" w:rsidRPr="00EF54D8">
        <w:rPr>
          <w:color w:val="EE0000"/>
        </w:rPr>
        <w:t>Develop</w:t>
      </w:r>
      <w:r w:rsidR="00777C23" w:rsidRPr="00EF54D8">
        <w:rPr>
          <w:rFonts w:hint="eastAsia"/>
          <w:color w:val="EE0000"/>
        </w:rPr>
        <w:t>）</w:t>
      </w:r>
      <w:r w:rsidR="00777C23" w:rsidRPr="00EF54D8">
        <w:rPr>
          <w:color w:val="EE0000"/>
        </w:rPr>
        <w:t>、實施</w:t>
      </w:r>
      <w:r w:rsidR="00777C23" w:rsidRPr="00EF54D8">
        <w:rPr>
          <w:rFonts w:hint="eastAsia"/>
          <w:color w:val="EE0000"/>
        </w:rPr>
        <w:t>（</w:t>
      </w:r>
      <w:r w:rsidR="00777C23" w:rsidRPr="00EF54D8">
        <w:rPr>
          <w:color w:val="EE0000"/>
        </w:rPr>
        <w:t>Implement</w:t>
      </w:r>
      <w:r w:rsidR="00777C23" w:rsidRPr="00EF54D8">
        <w:rPr>
          <w:rFonts w:hint="eastAsia"/>
          <w:color w:val="EE0000"/>
        </w:rPr>
        <w:t>）、</w:t>
      </w:r>
      <w:r w:rsidR="00777C23" w:rsidRPr="00EF54D8">
        <w:rPr>
          <w:color w:val="EE0000"/>
        </w:rPr>
        <w:t>利用</w:t>
      </w:r>
      <w:r w:rsidR="00777C23" w:rsidRPr="00EF54D8">
        <w:rPr>
          <w:rFonts w:hint="eastAsia"/>
          <w:color w:val="EE0000"/>
        </w:rPr>
        <w:t>（</w:t>
      </w:r>
      <w:r w:rsidR="00777C23" w:rsidRPr="00EF54D8">
        <w:rPr>
          <w:color w:val="EE0000"/>
        </w:rPr>
        <w:t>Exploit</w:t>
      </w:r>
      <w:r w:rsidR="00777C23" w:rsidRPr="00EF54D8">
        <w:rPr>
          <w:rFonts w:hint="eastAsia"/>
          <w:color w:val="EE0000"/>
        </w:rPr>
        <w:t>）</w:t>
      </w:r>
      <w:r>
        <w:rPr>
          <w:rFonts w:hint="eastAsia"/>
        </w:rPr>
        <w:t>，</w:t>
      </w:r>
      <w:r w:rsidR="00777C23">
        <w:rPr>
          <w:rFonts w:hint="eastAsia"/>
        </w:rPr>
        <w:t>以及</w:t>
      </w:r>
      <w:r w:rsidR="00CB0ACA" w:rsidRPr="00EF54D8">
        <w:rPr>
          <w:color w:val="EE0000"/>
        </w:rPr>
        <w:t>內部組織環境</w:t>
      </w:r>
      <w:r w:rsidR="00CB0ACA" w:rsidRPr="00EF54D8">
        <w:rPr>
          <w:rFonts w:hint="eastAsia"/>
          <w:color w:val="EE0000"/>
        </w:rPr>
        <w:t>（</w:t>
      </w:r>
      <w:r w:rsidR="00CB0ACA" w:rsidRPr="00EF54D8">
        <w:rPr>
          <w:color w:val="EE0000"/>
        </w:rPr>
        <w:t xml:space="preserve">Internal </w:t>
      </w:r>
      <w:r w:rsidR="00CB0ACA" w:rsidRPr="00EF54D8">
        <w:rPr>
          <w:rFonts w:hint="eastAsia"/>
          <w:color w:val="EE0000"/>
        </w:rPr>
        <w:t>O</w:t>
      </w:r>
      <w:r w:rsidR="00CB0ACA" w:rsidRPr="00EF54D8">
        <w:rPr>
          <w:color w:val="EE0000"/>
        </w:rPr>
        <w:t xml:space="preserve">rganizational </w:t>
      </w:r>
      <w:r w:rsidR="00CB0ACA" w:rsidRPr="00EF54D8">
        <w:rPr>
          <w:rFonts w:hint="eastAsia"/>
          <w:color w:val="EE0000"/>
        </w:rPr>
        <w:t>E</w:t>
      </w:r>
      <w:r w:rsidR="00CB0ACA" w:rsidRPr="00EF54D8">
        <w:rPr>
          <w:color w:val="EE0000"/>
        </w:rPr>
        <w:t>nvironment</w:t>
      </w:r>
      <w:r w:rsidR="00CB0ACA" w:rsidRPr="00EF54D8">
        <w:rPr>
          <w:rFonts w:hint="eastAsia"/>
          <w:color w:val="EE0000"/>
        </w:rPr>
        <w:t>）、</w:t>
      </w:r>
      <w:r w:rsidR="00CB0ACA" w:rsidRPr="00EF54D8">
        <w:rPr>
          <w:color w:val="EE0000"/>
        </w:rPr>
        <w:t>外部競爭環境</w:t>
      </w:r>
      <w:r w:rsidR="00CB0ACA" w:rsidRPr="00EF54D8">
        <w:rPr>
          <w:rFonts w:hint="eastAsia"/>
          <w:color w:val="EE0000"/>
        </w:rPr>
        <w:t>（</w:t>
      </w:r>
      <w:r w:rsidR="00CB0ACA" w:rsidRPr="00EF54D8">
        <w:rPr>
          <w:color w:val="EE0000"/>
        </w:rPr>
        <w:t xml:space="preserve">External </w:t>
      </w:r>
      <w:r w:rsidR="00CB0ACA" w:rsidRPr="00EF54D8">
        <w:rPr>
          <w:rFonts w:hint="eastAsia"/>
          <w:color w:val="EE0000"/>
        </w:rPr>
        <w:t>C</w:t>
      </w:r>
      <w:r w:rsidR="00CB0ACA" w:rsidRPr="00EF54D8">
        <w:rPr>
          <w:color w:val="EE0000"/>
        </w:rPr>
        <w:t xml:space="preserve">ompetitive </w:t>
      </w:r>
      <w:r w:rsidR="00CB0ACA" w:rsidRPr="00EF54D8">
        <w:rPr>
          <w:rFonts w:hint="eastAsia"/>
          <w:color w:val="EE0000"/>
        </w:rPr>
        <w:t>E</w:t>
      </w:r>
      <w:r w:rsidR="00CB0ACA" w:rsidRPr="00EF54D8">
        <w:rPr>
          <w:color w:val="EE0000"/>
        </w:rPr>
        <w:t>nvironment</w:t>
      </w:r>
      <w:r w:rsidR="00CB0ACA" w:rsidRPr="00EF54D8">
        <w:rPr>
          <w:rFonts w:hint="eastAsia"/>
          <w:color w:val="EE0000"/>
        </w:rPr>
        <w:t>）、結果（</w:t>
      </w:r>
      <w:r w:rsidR="00CB0ACA" w:rsidRPr="00EF54D8">
        <w:rPr>
          <w:rFonts w:hint="eastAsia"/>
          <w:color w:val="EE0000"/>
        </w:rPr>
        <w:t>Outcomes</w:t>
      </w:r>
      <w:r w:rsidR="00CB0ACA" w:rsidRPr="00EF54D8">
        <w:rPr>
          <w:rFonts w:hint="eastAsia"/>
          <w:color w:val="EE0000"/>
        </w:rPr>
        <w:t>）</w:t>
      </w:r>
      <w:proofErr w:type="gramStart"/>
      <w:r w:rsidR="000C2D03">
        <w:rPr>
          <w:rFonts w:hint="eastAsia"/>
        </w:rPr>
        <w:t>等</w:t>
      </w:r>
      <w:r w:rsidR="0098671F">
        <w:rPr>
          <w:rFonts w:hint="eastAsia"/>
        </w:rPr>
        <w:t>維度</w:t>
      </w:r>
      <w:proofErr w:type="gramEnd"/>
      <w:r w:rsidR="00041E5D" w:rsidRPr="00041E5D">
        <w:t>。啟動階段強調知識吸收與機會辨識；發展涵蓋系統設計與調整；實施著重於技術與流程的整合；利用則關注資源延伸與價值實現。</w:t>
      </w:r>
      <w:r w:rsidR="006123C0" w:rsidRPr="006123C0">
        <w:t>這四項行動並非依循固定順序</w:t>
      </w:r>
      <w:r w:rsidR="008F1CE9">
        <w:rPr>
          <w:rFonts w:hint="eastAsia"/>
        </w:rPr>
        <w:t>、</w:t>
      </w:r>
      <w:r w:rsidR="006123C0" w:rsidRPr="006123C0">
        <w:t>也不一定同時出現，實務上</w:t>
      </w:r>
      <w:r w:rsidR="00E105B3">
        <w:rPr>
          <w:rFonts w:hint="eastAsia"/>
        </w:rPr>
        <w:t>時</w:t>
      </w:r>
      <w:r w:rsidR="006123C0" w:rsidRPr="006123C0">
        <w:t>常呈現交錯與重疊</w:t>
      </w:r>
      <w:r w:rsidR="005A617F">
        <w:rPr>
          <w:rFonts w:hint="eastAsia"/>
        </w:rPr>
        <w:t>，</w:t>
      </w:r>
      <w:r w:rsidR="00904BCB">
        <w:rPr>
          <w:rFonts w:hint="eastAsia"/>
        </w:rPr>
        <w:t>而</w:t>
      </w:r>
      <w:r w:rsidR="006446D8">
        <w:rPr>
          <w:rFonts w:hint="eastAsia"/>
        </w:rPr>
        <w:t>數位</w:t>
      </w:r>
      <w:r w:rsidR="00904BCB">
        <w:rPr>
          <w:rFonts w:hint="eastAsia"/>
        </w:rPr>
        <w:t>創新</w:t>
      </w:r>
      <w:r w:rsidR="0061624E" w:rsidRPr="0061624E">
        <w:t>亦</w:t>
      </w:r>
      <w:r w:rsidR="00E566C3">
        <w:rPr>
          <w:rFonts w:hint="eastAsia"/>
        </w:rPr>
        <w:t>與</w:t>
      </w:r>
      <w:r w:rsidR="003E7D55">
        <w:rPr>
          <w:rFonts w:hint="eastAsia"/>
        </w:rPr>
        <w:t>組織</w:t>
      </w:r>
      <w:r w:rsidR="0061624E" w:rsidRPr="0061624E">
        <w:t>的內部策略、文化、知識基礎與外部環境如市場需求與競爭態勢</w:t>
      </w:r>
      <w:r w:rsidR="00E566C3">
        <w:rPr>
          <w:rFonts w:hint="eastAsia"/>
        </w:rPr>
        <w:t>相互影響</w:t>
      </w:r>
      <w:r w:rsidR="0061624E" w:rsidRPr="0061624E">
        <w:t>。此</w:t>
      </w:r>
      <w:r w:rsidR="00ED7D3F">
        <w:rPr>
          <w:rFonts w:hint="eastAsia"/>
        </w:rPr>
        <w:t>分析維度</w:t>
      </w:r>
      <w:r w:rsidR="0061624E" w:rsidRPr="0061624E">
        <w:t>有助於</w:t>
      </w:r>
      <w:r w:rsidR="00FB4530">
        <w:rPr>
          <w:rFonts w:hint="eastAsia"/>
        </w:rPr>
        <w:t>企業</w:t>
      </w:r>
      <w:r w:rsidR="0061624E" w:rsidRPr="0061624E">
        <w:t>掌握數位創新的實踐樣態，</w:t>
      </w:r>
      <w:r w:rsidR="00F56C17" w:rsidRPr="00041E5D">
        <w:t>亦</w:t>
      </w:r>
      <w:proofErr w:type="gramStart"/>
      <w:r w:rsidR="00F56C17" w:rsidRPr="00041E5D">
        <w:t>凸</w:t>
      </w:r>
      <w:proofErr w:type="gramEnd"/>
      <w:r w:rsidR="00F56C17" w:rsidRPr="00041E5D">
        <w:t>顯其與組織條件共構</w:t>
      </w:r>
      <w:r w:rsidR="0061624E" w:rsidRPr="0061624E">
        <w:t>、持續演化的特性</w:t>
      </w:r>
      <w:r w:rsidR="00553A46">
        <w:rPr>
          <w:rFonts w:hint="eastAsia"/>
        </w:rPr>
        <w:t>（</w:t>
      </w:r>
      <w:r w:rsidR="00553A46" w:rsidRPr="003A3578">
        <w:rPr>
          <w:color w:val="EE0000"/>
        </w:rPr>
        <w:t>Kohli &amp; Melville, 2018</w:t>
      </w:r>
      <w:r w:rsidR="00553A46" w:rsidRPr="003A3578">
        <w:rPr>
          <w:color w:val="EE0000"/>
        </w:rPr>
        <w:t>）</w:t>
      </w:r>
      <w:r w:rsidR="00041E5D" w:rsidRPr="00041E5D">
        <w:t>。</w:t>
      </w:r>
    </w:p>
    <w:p w14:paraId="757C3857" w14:textId="77777777" w:rsidR="004D18FC" w:rsidRDefault="004D18FC" w:rsidP="004D18FC">
      <w:pPr>
        <w:pStyle w:val="afe"/>
      </w:pPr>
      <w:r w:rsidRPr="004D18FC">
        <w:drawing>
          <wp:inline distT="0" distB="0" distL="0" distR="0" wp14:anchorId="4A2EDF1B" wp14:editId="0331FA56">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398A5179" w14:textId="77777777" w:rsidR="004D18FC" w:rsidRDefault="004D18FC" w:rsidP="004D18FC">
      <w:pPr>
        <w:pStyle w:val="afff"/>
      </w:pPr>
      <w:r w:rsidRPr="00415174">
        <w:t>Kohli</w:t>
      </w:r>
      <w:proofErr w:type="gramStart"/>
      <w:r>
        <w:rPr>
          <w:rFonts w:hint="eastAsia"/>
        </w:rPr>
        <w:t>＆</w:t>
      </w:r>
      <w:proofErr w:type="gramEnd"/>
      <w:r w:rsidRPr="00415174">
        <w:t>Melville</w:t>
      </w:r>
      <w:r>
        <w:rPr>
          <w:rFonts w:hint="eastAsia"/>
        </w:rPr>
        <w:t>, 2018</w:t>
      </w:r>
      <w:r>
        <w:rPr>
          <w:rFonts w:hint="eastAsia"/>
        </w:rPr>
        <w:t>數位創新行動圖</w:t>
      </w:r>
    </w:p>
    <w:p w14:paraId="0A647025" w14:textId="77777777" w:rsidR="004D18FC" w:rsidRDefault="004D18FC" w:rsidP="004D18FC">
      <w:pPr>
        <w:pStyle w:val="afff"/>
      </w:pPr>
      <w:r>
        <w:rPr>
          <w:rFonts w:hint="eastAsia"/>
        </w:rPr>
        <w:t>資料來源：本研究整理自</w:t>
      </w:r>
      <w:r w:rsidRPr="00415174">
        <w:t>Kohli</w:t>
      </w:r>
      <w:proofErr w:type="gramStart"/>
      <w:r>
        <w:rPr>
          <w:rFonts w:hint="eastAsia"/>
        </w:rPr>
        <w:t>＆</w:t>
      </w:r>
      <w:proofErr w:type="gramEnd"/>
      <w:r w:rsidRPr="00415174">
        <w:t>Melville</w:t>
      </w:r>
      <w:r>
        <w:rPr>
          <w:rFonts w:hint="eastAsia"/>
        </w:rPr>
        <w:t>, 2018</w:t>
      </w:r>
    </w:p>
    <w:p w14:paraId="666EB530" w14:textId="77777777" w:rsidR="004D18FC" w:rsidRPr="006E47AA" w:rsidRDefault="004D18FC" w:rsidP="006E47AA">
      <w:pPr>
        <w:pStyle w:val="15"/>
        <w:ind w:firstLine="480"/>
        <w:rPr>
          <w:rFonts w:hint="eastAsia"/>
          <w:color w:val="EE0000"/>
        </w:rPr>
      </w:pPr>
    </w:p>
    <w:p w14:paraId="24237C34" w14:textId="1BAB8925" w:rsidR="006D25BF" w:rsidRPr="0069589E" w:rsidRDefault="0026665F" w:rsidP="00470DF6">
      <w:pPr>
        <w:pStyle w:val="affb"/>
      </w:pPr>
      <w:bookmarkStart w:id="71" w:name="_Toc199885004"/>
      <w:r>
        <w:rPr>
          <w:rFonts w:hint="eastAsia"/>
        </w:rPr>
        <w:lastRenderedPageBreak/>
        <w:t>表</w:t>
      </w:r>
      <w:r>
        <w:rPr>
          <w:rFonts w:hint="eastAsia"/>
        </w:rPr>
        <w:t xml:space="preserve">2.4-2 </w:t>
      </w:r>
      <w:r>
        <w:rPr>
          <w:rFonts w:hint="eastAsia"/>
        </w:rPr>
        <w:t>數位</w:t>
      </w:r>
      <w:r w:rsidR="0069589E">
        <w:rPr>
          <w:rFonts w:hint="eastAsia"/>
        </w:rPr>
        <w:t>創新</w:t>
      </w:r>
      <w:r w:rsidR="00B31BDB">
        <w:rPr>
          <w:rFonts w:hint="eastAsia"/>
        </w:rPr>
        <w:t>七維度分析表</w:t>
      </w:r>
      <w:bookmarkEnd w:id="71"/>
    </w:p>
    <w:tbl>
      <w:tblPr>
        <w:tblStyle w:val="aff0"/>
        <w:tblW w:w="0" w:type="auto"/>
        <w:tblLook w:val="04A0" w:firstRow="1" w:lastRow="0" w:firstColumn="1" w:lastColumn="0" w:noHBand="0" w:noVBand="1"/>
      </w:tblPr>
      <w:tblGrid>
        <w:gridCol w:w="1838"/>
        <w:gridCol w:w="6458"/>
      </w:tblGrid>
      <w:tr w:rsidR="00EE35CC" w14:paraId="67A00EB3" w14:textId="77777777" w:rsidTr="00B26D18">
        <w:tc>
          <w:tcPr>
            <w:tcW w:w="1838" w:type="dxa"/>
            <w:vAlign w:val="center"/>
          </w:tcPr>
          <w:p w14:paraId="2B4B4623" w14:textId="4015ADC4" w:rsidR="00EE35CC" w:rsidRPr="00CB4B4D" w:rsidRDefault="00625B35" w:rsidP="00CB4B4D">
            <w:pPr>
              <w:pStyle w:val="15"/>
              <w:ind w:firstLineChars="0" w:firstLine="0"/>
              <w:jc w:val="center"/>
              <w:rPr>
                <w:b/>
                <w:bCs/>
              </w:rPr>
            </w:pPr>
            <w:r>
              <w:rPr>
                <w:rFonts w:hint="eastAsia"/>
                <w:b/>
                <w:bCs/>
              </w:rPr>
              <w:t>行</w:t>
            </w:r>
            <w:r w:rsidR="005D6916">
              <w:rPr>
                <w:rFonts w:hint="eastAsia"/>
                <w:b/>
                <w:bCs/>
              </w:rPr>
              <w:t>動</w:t>
            </w:r>
          </w:p>
        </w:tc>
        <w:tc>
          <w:tcPr>
            <w:tcW w:w="6458" w:type="dxa"/>
            <w:vAlign w:val="center"/>
          </w:tcPr>
          <w:p w14:paraId="01CE6FB4" w14:textId="2443BAD1" w:rsidR="00EE35CC" w:rsidRPr="00CB4B4D" w:rsidRDefault="00EE35CC" w:rsidP="00CB4B4D">
            <w:pPr>
              <w:pStyle w:val="15"/>
              <w:ind w:firstLineChars="0" w:firstLine="0"/>
              <w:jc w:val="center"/>
              <w:rPr>
                <w:b/>
                <w:bCs/>
              </w:rPr>
            </w:pPr>
            <w:r w:rsidRPr="00CB4B4D">
              <w:rPr>
                <w:rFonts w:hint="eastAsia"/>
                <w:b/>
                <w:bCs/>
              </w:rPr>
              <w:t>說明</w:t>
            </w:r>
          </w:p>
        </w:tc>
      </w:tr>
      <w:tr w:rsidR="00EE35CC" w14:paraId="38A52B62" w14:textId="77777777" w:rsidTr="00B26D18">
        <w:tc>
          <w:tcPr>
            <w:tcW w:w="1838" w:type="dxa"/>
            <w:vAlign w:val="center"/>
          </w:tcPr>
          <w:p w14:paraId="0260DFB8" w14:textId="4689027D" w:rsidR="00EE35CC" w:rsidRPr="00CB4B4D" w:rsidRDefault="00D1415B" w:rsidP="00CB4B4D">
            <w:pPr>
              <w:pStyle w:val="15"/>
              <w:ind w:firstLineChars="0" w:firstLine="0"/>
              <w:jc w:val="center"/>
              <w:rPr>
                <w:color w:val="000000" w:themeColor="text1"/>
              </w:rPr>
            </w:pPr>
            <w:r w:rsidRPr="00CB4B4D">
              <w:rPr>
                <w:color w:val="000000" w:themeColor="text1"/>
              </w:rPr>
              <w:t>啟動</w:t>
            </w:r>
          </w:p>
        </w:tc>
        <w:tc>
          <w:tcPr>
            <w:tcW w:w="6458" w:type="dxa"/>
          </w:tcPr>
          <w:p w14:paraId="59735588" w14:textId="5BC7B123" w:rsidR="00EE35CC" w:rsidRDefault="00085D24" w:rsidP="0015030A">
            <w:pPr>
              <w:pStyle w:val="151"/>
            </w:pPr>
            <w:r w:rsidRPr="00085D24">
              <w:t>識別、吸收與應用來自內外</w:t>
            </w:r>
            <w:r w:rsidR="00086953">
              <w:rPr>
                <w:rFonts w:hint="eastAsia"/>
              </w:rPr>
              <w:t>知識</w:t>
            </w:r>
            <w:r w:rsidR="00860581">
              <w:rPr>
                <w:rFonts w:hint="eastAsia"/>
              </w:rPr>
              <w:t>，</w:t>
            </w:r>
            <w:r w:rsidR="00D05E78" w:rsidRPr="00415174">
              <w:t>捕捉創新</w:t>
            </w:r>
            <w:r w:rsidR="002D00ED">
              <w:rPr>
                <w:rFonts w:hint="eastAsia"/>
              </w:rPr>
              <w:t>問題與</w:t>
            </w:r>
            <w:r w:rsidR="00D05E78" w:rsidRPr="00415174">
              <w:t>機會</w:t>
            </w:r>
            <w:r w:rsidRPr="00085D24">
              <w:t>。</w:t>
            </w:r>
          </w:p>
        </w:tc>
      </w:tr>
      <w:tr w:rsidR="00EE35CC" w14:paraId="040D463A" w14:textId="77777777" w:rsidTr="00B26D18">
        <w:tc>
          <w:tcPr>
            <w:tcW w:w="1838" w:type="dxa"/>
            <w:vAlign w:val="center"/>
          </w:tcPr>
          <w:p w14:paraId="337E2B70" w14:textId="11314A4F" w:rsidR="00EE35CC" w:rsidRPr="00CB4B4D" w:rsidRDefault="00D1415B" w:rsidP="00CB4B4D">
            <w:pPr>
              <w:pStyle w:val="15"/>
              <w:ind w:firstLineChars="0" w:firstLine="0"/>
              <w:jc w:val="center"/>
              <w:rPr>
                <w:color w:val="000000" w:themeColor="text1"/>
              </w:rPr>
            </w:pPr>
            <w:r w:rsidRPr="00CB4B4D">
              <w:rPr>
                <w:color w:val="000000" w:themeColor="text1"/>
              </w:rPr>
              <w:t>發展</w:t>
            </w:r>
          </w:p>
        </w:tc>
        <w:tc>
          <w:tcPr>
            <w:tcW w:w="6458" w:type="dxa"/>
          </w:tcPr>
          <w:p w14:paraId="0A55438E" w14:textId="641D0A27" w:rsidR="00EE35CC" w:rsidRDefault="00085D24" w:rsidP="0015030A">
            <w:pPr>
              <w:pStyle w:val="151"/>
            </w:pPr>
            <w:r w:rsidRPr="00085D24">
              <w:t>設計與開發</w:t>
            </w:r>
            <w:r w:rsidR="00BC2FAD">
              <w:rPr>
                <w:rFonts w:hint="eastAsia"/>
              </w:rPr>
              <w:t>技術與</w:t>
            </w:r>
            <w:r w:rsidR="005E39C5">
              <w:rPr>
                <w:rFonts w:hint="eastAsia"/>
              </w:rPr>
              <w:t>資訊</w:t>
            </w:r>
            <w:r w:rsidR="00BC2FAD">
              <w:rPr>
                <w:rFonts w:hint="eastAsia"/>
              </w:rPr>
              <w:t>系統</w:t>
            </w:r>
            <w:r w:rsidRPr="00085D24">
              <w:t>，客製化</w:t>
            </w:r>
            <w:r w:rsidR="004E5513">
              <w:rPr>
                <w:rFonts w:hint="eastAsia"/>
              </w:rPr>
              <w:t>或</w:t>
            </w:r>
            <w:r w:rsidRPr="00085D24">
              <w:t>採用</w:t>
            </w:r>
            <w:r w:rsidR="00A95AC7">
              <w:rPr>
                <w:rFonts w:hint="eastAsia"/>
              </w:rPr>
              <w:t>既</w:t>
            </w:r>
            <w:r w:rsidRPr="00085D24">
              <w:t>有解決方案。</w:t>
            </w:r>
          </w:p>
        </w:tc>
      </w:tr>
      <w:tr w:rsidR="00EE35CC" w14:paraId="2CA2D5E1" w14:textId="77777777" w:rsidTr="00B26D18">
        <w:tc>
          <w:tcPr>
            <w:tcW w:w="1838" w:type="dxa"/>
            <w:vAlign w:val="center"/>
          </w:tcPr>
          <w:p w14:paraId="0C4BD5EC" w14:textId="2AFC6475" w:rsidR="00EE35CC" w:rsidRPr="00CB4B4D" w:rsidRDefault="00D1415B" w:rsidP="00CB4B4D">
            <w:pPr>
              <w:pStyle w:val="15"/>
              <w:ind w:firstLineChars="0" w:firstLine="0"/>
              <w:jc w:val="center"/>
              <w:rPr>
                <w:color w:val="000000" w:themeColor="text1"/>
              </w:rPr>
            </w:pPr>
            <w:r w:rsidRPr="00CB4B4D">
              <w:rPr>
                <w:color w:val="000000" w:themeColor="text1"/>
              </w:rPr>
              <w:t>實施</w:t>
            </w:r>
          </w:p>
        </w:tc>
        <w:tc>
          <w:tcPr>
            <w:tcW w:w="6458" w:type="dxa"/>
          </w:tcPr>
          <w:p w14:paraId="545A70B6" w14:textId="5520F611" w:rsidR="00EE35CC" w:rsidRPr="00615AF8" w:rsidRDefault="00AD57E0" w:rsidP="0015030A">
            <w:pPr>
              <w:pStyle w:val="151"/>
            </w:pPr>
            <w:r w:rsidRPr="00AD57E0">
              <w:t>安裝、維護技術，整合組織流程、進行培訓與制度建構。</w:t>
            </w:r>
          </w:p>
        </w:tc>
      </w:tr>
      <w:tr w:rsidR="00EE35CC" w14:paraId="4F4E7367" w14:textId="77777777" w:rsidTr="00B26D18">
        <w:tc>
          <w:tcPr>
            <w:tcW w:w="1838" w:type="dxa"/>
            <w:vAlign w:val="center"/>
          </w:tcPr>
          <w:p w14:paraId="7DF3D175" w14:textId="2FA6B957" w:rsidR="00EE35CC" w:rsidRPr="00CB4B4D" w:rsidRDefault="00D1415B" w:rsidP="00CB4B4D">
            <w:pPr>
              <w:pStyle w:val="15"/>
              <w:ind w:firstLineChars="0" w:firstLine="0"/>
              <w:jc w:val="center"/>
              <w:rPr>
                <w:color w:val="000000" w:themeColor="text1"/>
              </w:rPr>
            </w:pPr>
            <w:r w:rsidRPr="00CB4B4D">
              <w:rPr>
                <w:color w:val="000000" w:themeColor="text1"/>
              </w:rPr>
              <w:t>利用</w:t>
            </w:r>
          </w:p>
        </w:tc>
        <w:tc>
          <w:tcPr>
            <w:tcW w:w="6458" w:type="dxa"/>
          </w:tcPr>
          <w:p w14:paraId="0DB7629A" w14:textId="70A237E6" w:rsidR="00EE35CC" w:rsidRDefault="00AD57E0" w:rsidP="0015030A">
            <w:pPr>
              <w:pStyle w:val="151"/>
            </w:pPr>
            <w:r w:rsidRPr="00AD57E0">
              <w:t>重用既有系統與資料，以創造新價值或新應用場景。</w:t>
            </w:r>
          </w:p>
        </w:tc>
      </w:tr>
      <w:tr w:rsidR="008A7020" w14:paraId="34EDBE30" w14:textId="77777777" w:rsidTr="00B26D18">
        <w:tc>
          <w:tcPr>
            <w:tcW w:w="1838" w:type="dxa"/>
            <w:vAlign w:val="center"/>
          </w:tcPr>
          <w:p w14:paraId="4A7EB30D" w14:textId="2A211A78" w:rsidR="008A7020" w:rsidRPr="00CB4B4D" w:rsidRDefault="00675F9B" w:rsidP="00CB4B4D">
            <w:pPr>
              <w:pStyle w:val="15"/>
              <w:ind w:firstLineChars="0" w:firstLine="0"/>
              <w:jc w:val="center"/>
              <w:rPr>
                <w:color w:val="000000" w:themeColor="text1"/>
              </w:rPr>
            </w:pPr>
            <w:r w:rsidRPr="00126212">
              <w:rPr>
                <w:color w:val="000000" w:themeColor="text1"/>
              </w:rPr>
              <w:t>內部</w:t>
            </w:r>
            <w:r w:rsidR="00C644C7" w:rsidRPr="00126212">
              <w:rPr>
                <w:color w:val="000000" w:themeColor="text1"/>
              </w:rPr>
              <w:t>組織環境</w:t>
            </w:r>
          </w:p>
        </w:tc>
        <w:tc>
          <w:tcPr>
            <w:tcW w:w="6458" w:type="dxa"/>
            <w:vAlign w:val="center"/>
          </w:tcPr>
          <w:p w14:paraId="79A7C998" w14:textId="5CD590B9" w:rsidR="008A7020" w:rsidRPr="00615AF8" w:rsidRDefault="00FE21F3" w:rsidP="00705AAA">
            <w:pPr>
              <w:pStyle w:val="151"/>
              <w:jc w:val="both"/>
            </w:pPr>
            <w:r>
              <w:rPr>
                <w:rFonts w:hint="eastAsia"/>
              </w:rPr>
              <w:t>商業</w:t>
            </w:r>
            <w:r w:rsidRPr="00FE21F3">
              <w:t>策略、</w:t>
            </w:r>
            <w:r>
              <w:rPr>
                <w:rFonts w:hint="eastAsia"/>
              </w:rPr>
              <w:t>組織</w:t>
            </w:r>
            <w:r w:rsidRPr="00FE21F3">
              <w:t>文化、知識</w:t>
            </w:r>
            <w:r>
              <w:rPr>
                <w:rFonts w:hint="eastAsia"/>
              </w:rPr>
              <w:t>、資源</w:t>
            </w:r>
            <w:r w:rsidR="00A8380C">
              <w:rPr>
                <w:rFonts w:hint="eastAsia"/>
              </w:rPr>
              <w:t>、</w:t>
            </w:r>
            <w:r>
              <w:rPr>
                <w:rFonts w:hint="eastAsia"/>
              </w:rPr>
              <w:t>既有</w:t>
            </w:r>
            <w:r w:rsidRPr="00FE21F3">
              <w:t>制度</w:t>
            </w:r>
            <w:r>
              <w:rPr>
                <w:rFonts w:hint="eastAsia"/>
              </w:rPr>
              <w:t>與運作機制</w:t>
            </w:r>
            <w:r w:rsidR="00126212" w:rsidRPr="0040257B">
              <w:t>。</w:t>
            </w:r>
          </w:p>
        </w:tc>
      </w:tr>
      <w:tr w:rsidR="008A7020" w14:paraId="27C4B423" w14:textId="77777777" w:rsidTr="00B26D18">
        <w:tc>
          <w:tcPr>
            <w:tcW w:w="1838" w:type="dxa"/>
            <w:vAlign w:val="center"/>
          </w:tcPr>
          <w:p w14:paraId="2F2D7D13" w14:textId="5E3B3CE3" w:rsidR="008A7020" w:rsidRPr="00CB4B4D" w:rsidRDefault="00C644C7" w:rsidP="00CB4B4D">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7F241EF6" w14:textId="47B079A2" w:rsidR="008A7020" w:rsidRPr="00615AF8" w:rsidRDefault="00D645C9" w:rsidP="00576561">
            <w:pPr>
              <w:pStyle w:val="151"/>
              <w:jc w:val="both"/>
            </w:pPr>
            <w:r w:rsidRPr="00D645C9">
              <w:t>組織所面對</w:t>
            </w:r>
            <w:r>
              <w:rPr>
                <w:rFonts w:hint="eastAsia"/>
              </w:rPr>
              <w:t>之</w:t>
            </w:r>
            <w:r w:rsidRPr="00D645C9">
              <w:t>市場</w:t>
            </w:r>
            <w:r>
              <w:rPr>
                <w:rFonts w:hint="eastAsia"/>
              </w:rPr>
              <w:t>變化</w:t>
            </w:r>
            <w:r w:rsidR="00576561">
              <w:rPr>
                <w:rFonts w:hint="eastAsia"/>
              </w:rPr>
              <w:t>、商業機會、產業趨勢</w:t>
            </w:r>
            <w:r w:rsidRPr="00D645C9">
              <w:t>與消費者行為等外部變因。</w:t>
            </w:r>
          </w:p>
        </w:tc>
      </w:tr>
      <w:tr w:rsidR="008A7020" w14:paraId="3B0CC3BB" w14:textId="77777777" w:rsidTr="00B26D18">
        <w:tc>
          <w:tcPr>
            <w:tcW w:w="1838" w:type="dxa"/>
            <w:vAlign w:val="center"/>
          </w:tcPr>
          <w:p w14:paraId="678C50D6" w14:textId="219BB971" w:rsidR="008A7020" w:rsidRPr="00CB4B4D" w:rsidRDefault="00C644C7" w:rsidP="00CB4B4D">
            <w:pPr>
              <w:pStyle w:val="15"/>
              <w:ind w:firstLineChars="0" w:firstLine="0"/>
              <w:jc w:val="center"/>
              <w:rPr>
                <w:color w:val="000000" w:themeColor="text1"/>
              </w:rPr>
            </w:pPr>
            <w:r>
              <w:rPr>
                <w:rFonts w:hint="eastAsia"/>
              </w:rPr>
              <w:t>結果</w:t>
            </w:r>
          </w:p>
        </w:tc>
        <w:tc>
          <w:tcPr>
            <w:tcW w:w="6458" w:type="dxa"/>
            <w:vAlign w:val="center"/>
          </w:tcPr>
          <w:p w14:paraId="0D06057A" w14:textId="5671D318" w:rsidR="008A7020" w:rsidRPr="00615AF8" w:rsidRDefault="002564E7" w:rsidP="00705AAA">
            <w:pPr>
              <w:pStyle w:val="151"/>
              <w:jc w:val="both"/>
            </w:pPr>
            <w:r w:rsidRPr="002564E7">
              <w:t>因數位創新而產生</w:t>
            </w:r>
            <w:r w:rsidR="00251A40">
              <w:rPr>
                <w:rFonts w:hint="eastAsia"/>
              </w:rPr>
              <w:t>之</w:t>
            </w:r>
            <w:r w:rsidR="00DF6F82">
              <w:rPr>
                <w:rFonts w:hint="eastAsia"/>
              </w:rPr>
              <w:t>預計或實際</w:t>
            </w:r>
            <w:r w:rsidRPr="002564E7">
              <w:t>流程、產品或服務等</w:t>
            </w:r>
            <w:r w:rsidR="004B51CB">
              <w:rPr>
                <w:rFonts w:hint="eastAsia"/>
              </w:rPr>
              <w:t>結</w:t>
            </w:r>
            <w:r w:rsidRPr="002564E7">
              <w:t>果。</w:t>
            </w:r>
          </w:p>
        </w:tc>
      </w:tr>
    </w:tbl>
    <w:p w14:paraId="54D30856" w14:textId="782F7EBB" w:rsidR="00EE35CC" w:rsidRDefault="00B8188C" w:rsidP="00B42112">
      <w:pPr>
        <w:pStyle w:val="151"/>
        <w:jc w:val="center"/>
      </w:pPr>
      <w:r>
        <w:rPr>
          <w:rFonts w:hint="eastAsia"/>
        </w:rPr>
        <w:t>資料來源：</w:t>
      </w:r>
      <w:r w:rsidR="00E16158">
        <w:rPr>
          <w:rFonts w:hint="eastAsia"/>
        </w:rPr>
        <w:t>本研究整理自</w:t>
      </w:r>
      <w:r w:rsidR="00D34AC9" w:rsidRPr="00415174">
        <w:t>Kohli</w:t>
      </w:r>
      <w:proofErr w:type="gramStart"/>
      <w:r w:rsidR="00D34AC9">
        <w:rPr>
          <w:rFonts w:hint="eastAsia"/>
        </w:rPr>
        <w:t>＆</w:t>
      </w:r>
      <w:proofErr w:type="gramEnd"/>
      <w:r w:rsidR="00D34AC9" w:rsidRPr="00415174">
        <w:t>Melville</w:t>
      </w:r>
      <w:r w:rsidR="00D34AC9">
        <w:rPr>
          <w:rFonts w:hint="eastAsia"/>
        </w:rPr>
        <w:t>, 2018</w:t>
      </w:r>
    </w:p>
    <w:p w14:paraId="4B8DA729" w14:textId="192D0FF9" w:rsidR="00F120E5" w:rsidRDefault="009541EB" w:rsidP="009541EB">
      <w:pPr>
        <w:pStyle w:val="3"/>
      </w:pPr>
      <w:bookmarkStart w:id="72" w:name="_Toc199885005"/>
      <w:r w:rsidRPr="00D73E85">
        <w:rPr>
          <w:rFonts w:hint="eastAsia"/>
          <w:highlight w:val="yellow"/>
        </w:rPr>
        <w:t xml:space="preserve">2.4.2 </w:t>
      </w:r>
      <w:r w:rsidR="00F120E5" w:rsidRPr="00D73E85">
        <w:rPr>
          <w:rFonts w:hint="eastAsia"/>
          <w:highlight w:val="yellow"/>
        </w:rPr>
        <w:t>數位創新與組織</w:t>
      </w:r>
      <w:r w:rsidR="00CA3C12" w:rsidRPr="00D73E85">
        <w:rPr>
          <w:rFonts w:hint="eastAsia"/>
          <w:highlight w:val="yellow"/>
        </w:rPr>
        <w:t>之</w:t>
      </w:r>
      <w:r w:rsidRPr="00D73E85">
        <w:rPr>
          <w:rFonts w:hint="eastAsia"/>
          <w:highlight w:val="yellow"/>
        </w:rPr>
        <w:t>關係</w:t>
      </w:r>
      <w:r w:rsidR="00440CD3" w:rsidRPr="00D73E85">
        <w:rPr>
          <w:rFonts w:hint="eastAsia"/>
          <w:highlight w:val="yellow"/>
        </w:rPr>
        <w:t>００００從這裡開始</w:t>
      </w:r>
      <w:bookmarkEnd w:id="72"/>
    </w:p>
    <w:p w14:paraId="6C9D458C" w14:textId="1069AFE4" w:rsidR="006C2BB4" w:rsidRDefault="006C2BB4" w:rsidP="006C2BB4">
      <w:pPr>
        <w:pStyle w:val="15"/>
        <w:ind w:firstLine="480"/>
      </w:pPr>
      <w:r w:rsidRPr="006C2BB4">
        <w:t>數位創新日益成為企業</w:t>
      </w:r>
      <w:r w:rsidR="009E3A42">
        <w:rPr>
          <w:rFonts w:hint="eastAsia"/>
        </w:rPr>
        <w:t>提升競爭</w:t>
      </w:r>
      <w:r w:rsidR="00BB571A">
        <w:rPr>
          <w:rFonts w:hint="eastAsia"/>
        </w:rPr>
        <w:t>力</w:t>
      </w:r>
      <w:r w:rsidR="009E3A42">
        <w:rPr>
          <w:rFonts w:hint="eastAsia"/>
        </w:rPr>
        <w:t>的策略核心</w:t>
      </w:r>
      <w:r w:rsidRPr="006C2BB4">
        <w:t>，</w:t>
      </w:r>
      <w:r w:rsidR="000302A1">
        <w:rPr>
          <w:rFonts w:hint="eastAsia"/>
        </w:rPr>
        <w:t>但</w:t>
      </w:r>
      <w:r w:rsidRPr="006C2BB4">
        <w:t>實踐過程中仍面臨諸多挑戰</w:t>
      </w:r>
      <w:r w:rsidR="00F40835">
        <w:rPr>
          <w:rFonts w:hint="eastAsia"/>
        </w:rPr>
        <w:t>，</w:t>
      </w:r>
      <w:r w:rsidR="00F40835" w:rsidRPr="003210A3">
        <w:rPr>
          <w:highlight w:val="yellow"/>
        </w:rPr>
        <w:t>企業</w:t>
      </w:r>
      <w:r w:rsidR="00CA6ACF">
        <w:rPr>
          <w:rFonts w:hint="eastAsia"/>
          <w:highlight w:val="yellow"/>
        </w:rPr>
        <w:t>以</w:t>
      </w:r>
      <w:r w:rsidR="00F40835" w:rsidRPr="003210A3">
        <w:rPr>
          <w:highlight w:val="yellow"/>
        </w:rPr>
        <w:t>投入資源</w:t>
      </w:r>
      <w:r w:rsidR="00961836">
        <w:rPr>
          <w:rFonts w:hint="eastAsia"/>
          <w:highlight w:val="yellow"/>
        </w:rPr>
        <w:t>的策略試</w:t>
      </w:r>
      <w:r w:rsidR="00CA6ACF">
        <w:rPr>
          <w:rFonts w:hint="eastAsia"/>
          <w:highlight w:val="yellow"/>
        </w:rPr>
        <w:t>圖</w:t>
      </w:r>
      <w:r w:rsidR="00F40835" w:rsidRPr="003210A3">
        <w:rPr>
          <w:highlight w:val="yellow"/>
        </w:rPr>
        <w:t>縮短「</w:t>
      </w:r>
      <w:commentRangeStart w:id="73"/>
      <w:r w:rsidR="00F40835" w:rsidRPr="003210A3">
        <w:rPr>
          <w:highlight w:val="yellow"/>
        </w:rPr>
        <w:t>數位落差</w:t>
      </w:r>
      <w:commentRangeEnd w:id="73"/>
      <w:r w:rsidR="00F40835" w:rsidRPr="00A62695">
        <w:rPr>
          <w:rStyle w:val="af6"/>
          <w:highlight w:val="yellow"/>
        </w:rPr>
        <w:commentReference w:id="73"/>
      </w:r>
      <w:r w:rsidR="00F40835" w:rsidRPr="003210A3">
        <w:rPr>
          <w:highlight w:val="yellow"/>
        </w:rPr>
        <w:t>」，但</w:t>
      </w:r>
      <w:r w:rsidR="00961836">
        <w:rPr>
          <w:rFonts w:hint="eastAsia"/>
          <w:highlight w:val="yellow"/>
        </w:rPr>
        <w:t>實際</w:t>
      </w:r>
      <w:r w:rsidR="00F40835" w:rsidRPr="003210A3">
        <w:rPr>
          <w:highlight w:val="yellow"/>
        </w:rPr>
        <w:t>導入與價值實現的準備仍顯不足</w:t>
      </w:r>
      <w:proofErr w:type="gramStart"/>
      <w:r w:rsidR="00F40835" w:rsidRPr="003210A3">
        <w:rPr>
          <w:highlight w:val="yellow"/>
        </w:rPr>
        <w:t>（</w:t>
      </w:r>
      <w:proofErr w:type="spellStart"/>
      <w:proofErr w:type="gramEnd"/>
      <w:r w:rsidR="00F40835" w:rsidRPr="003210A3">
        <w:rPr>
          <w:highlight w:val="yellow"/>
        </w:rPr>
        <w:t>Appio</w:t>
      </w:r>
      <w:proofErr w:type="spellEnd"/>
      <w:r w:rsidR="00F40835" w:rsidRPr="003210A3">
        <w:rPr>
          <w:highlight w:val="yellow"/>
        </w:rPr>
        <w:t xml:space="preserve"> et al., 2021</w:t>
      </w:r>
      <w:proofErr w:type="gramStart"/>
      <w:r w:rsidR="00F40835" w:rsidRPr="003210A3">
        <w:rPr>
          <w:highlight w:val="yellow"/>
        </w:rPr>
        <w:t>）</w:t>
      </w:r>
      <w:proofErr w:type="gramEnd"/>
      <w:r w:rsidRPr="006C2BB4">
        <w:t>。</w:t>
      </w:r>
      <w:r w:rsidR="00961836">
        <w:rPr>
          <w:rFonts w:hint="eastAsia"/>
        </w:rPr>
        <w:t>學者</w:t>
      </w:r>
      <w:r w:rsidRPr="006C2BB4">
        <w:t>Kohli</w:t>
      </w:r>
      <w:r w:rsidRPr="006C2BB4">
        <w:t>與</w:t>
      </w:r>
      <w:r w:rsidRPr="006C2BB4">
        <w:t>Melville</w:t>
      </w:r>
      <w:r w:rsidR="00961836">
        <w:rPr>
          <w:rFonts w:hint="eastAsia"/>
        </w:rPr>
        <w:t>對過去</w:t>
      </w:r>
      <w:r w:rsidRPr="006C2BB4">
        <w:t>數位創新領域中不同</w:t>
      </w:r>
      <w:r w:rsidR="00961836">
        <w:rPr>
          <w:rFonts w:hint="eastAsia"/>
        </w:rPr>
        <w:t>主題之文獻進行分析統計，總結出目前對數位創新領域</w:t>
      </w:r>
      <w:r w:rsidRPr="006C2BB4">
        <w:t>累積的知識並不平均，數位創新尚處於理論與實務發展不均衡的狀態。數位創新並非僅仰賴技術，而須</w:t>
      </w:r>
      <w:r w:rsidR="00EB7AB1">
        <w:rPr>
          <w:rFonts w:hint="eastAsia"/>
        </w:rPr>
        <w:t>企業</w:t>
      </w:r>
      <w:r w:rsidRPr="006C2BB4">
        <w:t>整合資本、人才與知識等多元能力才能發揮實質效益</w:t>
      </w:r>
      <w:proofErr w:type="gramStart"/>
      <w:r w:rsidRPr="006C2BB4">
        <w:t>（</w:t>
      </w:r>
      <w:proofErr w:type="gramEnd"/>
      <w:r w:rsidRPr="006C2BB4">
        <w:t>Teece, 2018</w:t>
      </w:r>
      <w:r w:rsidRPr="006C2BB4">
        <w:t>；</w:t>
      </w:r>
      <w:r w:rsidRPr="006C2BB4">
        <w:t>Shen et al., 2021</w:t>
      </w:r>
      <w:r w:rsidRPr="006C2BB4">
        <w:t>）。</w:t>
      </w:r>
    </w:p>
    <w:p w14:paraId="2B1DA4B7" w14:textId="709F15BC" w:rsidR="00A8448F" w:rsidRPr="00E36CB3" w:rsidRDefault="00E23C85" w:rsidP="006C2BB4">
      <w:pPr>
        <w:pStyle w:val="15"/>
        <w:ind w:firstLine="480"/>
      </w:pPr>
      <w:r>
        <w:rPr>
          <w:rFonts w:hint="eastAsia"/>
        </w:rPr>
        <w:t>多位學者認為，</w:t>
      </w:r>
      <w:commentRangeStart w:id="74"/>
      <w:r w:rsidR="00A8448F" w:rsidRPr="00E36CB3">
        <w:t>知識學習</w:t>
      </w:r>
      <w:commentRangeEnd w:id="74"/>
      <w:r w:rsidR="008A0ABF">
        <w:rPr>
          <w:rStyle w:val="af6"/>
        </w:rPr>
        <w:commentReference w:id="74"/>
      </w:r>
      <w:r w:rsidR="00A8448F" w:rsidRPr="00E36CB3">
        <w:t>與</w:t>
      </w:r>
      <w:r w:rsidR="00195042">
        <w:rPr>
          <w:rFonts w:hint="eastAsia"/>
        </w:rPr>
        <w:t>知識</w:t>
      </w:r>
      <w:r w:rsidR="00A8448F" w:rsidRPr="00E36CB3">
        <w:t>管理是數位創新的核心驅動力。企業必須強化內部員工的數位技能再培訓，並鼓勵員工從原有角色中自發探索數位技術的應用潛力。</w:t>
      </w:r>
      <w:proofErr w:type="gramStart"/>
      <w:r w:rsidR="00A8448F" w:rsidRPr="00E36CB3">
        <w:t>此外，</w:t>
      </w:r>
      <w:proofErr w:type="gramEnd"/>
      <w:r w:rsidR="00A8448F" w:rsidRPr="00E36CB3">
        <w:t>跨部門協作與外部夥伴的知識分享也日益關鍵，有助於整合多元知識來源，強化創新潛能與敏捷應變能力（</w:t>
      </w:r>
      <w:r w:rsidR="00A8448F" w:rsidRPr="00E36CB3">
        <w:t>Kohli &amp; Melville, 2018</w:t>
      </w:r>
      <w:r w:rsidR="00A8448F" w:rsidRPr="00E36CB3">
        <w:t>；</w:t>
      </w:r>
      <w:r w:rsidR="00A8448F" w:rsidRPr="00E36CB3">
        <w:t>Huysman &amp; Wulf, 2006</w:t>
      </w:r>
      <w:r w:rsidR="00A8448F" w:rsidRPr="00E36CB3">
        <w:t>；</w:t>
      </w:r>
      <w:proofErr w:type="spellStart"/>
      <w:r w:rsidR="00A8448F" w:rsidRPr="00E36CB3">
        <w:t>Nylén</w:t>
      </w:r>
      <w:proofErr w:type="spellEnd"/>
      <w:r w:rsidR="00A8448F" w:rsidRPr="00E36CB3">
        <w:t xml:space="preserve"> &amp; Holmström, 2015</w:t>
      </w:r>
      <w:proofErr w:type="gramStart"/>
      <w:r w:rsidR="00A8448F" w:rsidRPr="00E36CB3">
        <w:t>）</w:t>
      </w:r>
      <w:proofErr w:type="gramEnd"/>
      <w:r w:rsidR="00A8448F" w:rsidRPr="00E36CB3">
        <w:t>。</w:t>
      </w:r>
    </w:p>
    <w:p w14:paraId="348D77F0" w14:textId="37006811" w:rsidR="003210A3" w:rsidRPr="003210A3" w:rsidRDefault="003210A3" w:rsidP="003210A3">
      <w:pPr>
        <w:pStyle w:val="15"/>
        <w:ind w:firstLine="480"/>
      </w:pPr>
      <w:r w:rsidRPr="003210A3">
        <w:lastRenderedPageBreak/>
        <w:t>數位創新</w:t>
      </w:r>
      <w:r w:rsidR="007D35EE">
        <w:rPr>
          <w:rFonts w:hint="eastAsia"/>
        </w:rPr>
        <w:t>同樣</w:t>
      </w:r>
      <w:r w:rsidRPr="003210A3">
        <w:t>深層</w:t>
      </w:r>
      <w:r w:rsidR="00B628B9">
        <w:rPr>
          <w:rFonts w:hint="eastAsia"/>
        </w:rPr>
        <w:t>地</w:t>
      </w:r>
      <w:r w:rsidRPr="003210A3">
        <w:t>反映組織</w:t>
      </w:r>
      <w:r w:rsidR="00977F06">
        <w:rPr>
          <w:rFonts w:hint="eastAsia"/>
        </w:rPr>
        <w:t>文化</w:t>
      </w:r>
      <w:r w:rsidRPr="003210A3">
        <w:t>與制度背景的重塑。</w:t>
      </w:r>
      <w:r w:rsidRPr="003210A3">
        <w:t xml:space="preserve">Kohl </w:t>
      </w:r>
      <w:r w:rsidRPr="003210A3">
        <w:t>與</w:t>
      </w:r>
      <w:r w:rsidRPr="003210A3">
        <w:t>Melville</w:t>
      </w:r>
      <w:r w:rsidRPr="003210A3">
        <w:t>指出，數位創新往往嵌入於組織的</w:t>
      </w:r>
      <w:r w:rsidR="00A268C8">
        <w:rPr>
          <w:rFonts w:hint="eastAsia"/>
        </w:rPr>
        <w:t>I</w:t>
      </w:r>
      <w:r w:rsidRPr="003210A3">
        <w:t>T</w:t>
      </w:r>
      <w:r w:rsidRPr="003210A3">
        <w:t>策略中，然而真正發揮影響</w:t>
      </w:r>
      <w:r w:rsidR="005D49E1">
        <w:rPr>
          <w:rFonts w:hint="eastAsia"/>
        </w:rPr>
        <w:t>是既有</w:t>
      </w:r>
      <w:r w:rsidRPr="003210A3">
        <w:t>組織背景</w:t>
      </w:r>
      <w:r w:rsidR="005D49E1">
        <w:rPr>
          <w:rFonts w:hint="eastAsia"/>
        </w:rPr>
        <w:t>，包含</w:t>
      </w:r>
      <w:r w:rsidRPr="003210A3">
        <w:t>商業策略、</w:t>
      </w:r>
      <w:r w:rsidR="005D49E1">
        <w:rPr>
          <w:rFonts w:hint="eastAsia"/>
        </w:rPr>
        <w:t>組織</w:t>
      </w:r>
      <w:r w:rsidRPr="003210A3">
        <w:t>文化與運作方式</w:t>
      </w:r>
      <w:r w:rsidR="000D5A2C">
        <w:rPr>
          <w:rFonts w:hint="eastAsia"/>
        </w:rPr>
        <w:t>，這些</w:t>
      </w:r>
      <w:r w:rsidR="000D5A2C" w:rsidRPr="00FB260B">
        <w:rPr>
          <w:rFonts w:hint="eastAsia"/>
          <w:color w:val="EE0000"/>
        </w:rPr>
        <w:t>組織</w:t>
      </w:r>
      <w:r w:rsidRPr="003210A3">
        <w:rPr>
          <w:color w:val="EE0000"/>
        </w:rPr>
        <w:t>背景不僅形塑數位創新的方向，也可能被創新實踐所重新定義</w:t>
      </w:r>
      <w:proofErr w:type="gramStart"/>
      <w:r w:rsidR="001F501C">
        <w:rPr>
          <w:rFonts w:hint="eastAsia"/>
        </w:rPr>
        <w:t>（</w:t>
      </w:r>
      <w:proofErr w:type="gramEnd"/>
      <w:r w:rsidR="000D5A2C" w:rsidRPr="000D5A2C">
        <w:t>Rajiv Kohli, Nigel P. Melville</w:t>
      </w:r>
      <w:r w:rsidR="000D5A2C" w:rsidRPr="000D5A2C">
        <w:t>，</w:t>
      </w:r>
      <w:r w:rsidR="000D5A2C" w:rsidRPr="000D5A2C">
        <w:t>2018</w:t>
      </w:r>
      <w:proofErr w:type="gramStart"/>
      <w:r w:rsidR="000D5A2C" w:rsidRPr="000D5A2C">
        <w:t>）</w:t>
      </w:r>
      <w:proofErr w:type="gramEnd"/>
      <w:r w:rsidRPr="003210A3">
        <w:t>。</w:t>
      </w:r>
    </w:p>
    <w:p w14:paraId="1F28B51F" w14:textId="351F5469" w:rsidR="00C56F0E" w:rsidRDefault="004B06AB" w:rsidP="008C2AD8">
      <w:pPr>
        <w:pStyle w:val="15"/>
        <w:ind w:firstLine="480"/>
      </w:pPr>
      <w:r>
        <w:rPr>
          <w:rFonts w:hint="eastAsia"/>
        </w:rPr>
        <w:t>而</w:t>
      </w:r>
      <w:r w:rsidR="002D2C47">
        <w:rPr>
          <w:rFonts w:hint="eastAsia"/>
        </w:rPr>
        <w:t>創新管理與</w:t>
      </w:r>
      <w:r w:rsidR="00E14091">
        <w:rPr>
          <w:rFonts w:hint="eastAsia"/>
        </w:rPr>
        <w:t>組織</w:t>
      </w:r>
      <w:r w:rsidR="002D2C47">
        <w:rPr>
          <w:rFonts w:hint="eastAsia"/>
        </w:rPr>
        <w:t>制度</w:t>
      </w:r>
      <w:r w:rsidR="00E23777">
        <w:rPr>
          <w:rFonts w:hint="eastAsia"/>
        </w:rPr>
        <w:t>方面</w:t>
      </w:r>
      <w:r w:rsidR="003210A3" w:rsidRPr="003210A3">
        <w:t>，</w:t>
      </w:r>
      <w:proofErr w:type="spellStart"/>
      <w:r w:rsidR="003210A3" w:rsidRPr="003210A3">
        <w:t>Hinings</w:t>
      </w:r>
      <w:proofErr w:type="spellEnd"/>
      <w:r w:rsidR="003210A3" w:rsidRPr="003210A3">
        <w:t>等人強調</w:t>
      </w:r>
      <w:r w:rsidR="003210A3" w:rsidRPr="003210A3">
        <w:rPr>
          <w:color w:val="EE0000"/>
        </w:rPr>
        <w:t>組織行為與制度環境</w:t>
      </w:r>
      <w:r w:rsidR="003210A3" w:rsidRPr="003210A3">
        <w:t>密切交織，</w:t>
      </w:r>
      <w:r w:rsidR="00B61059">
        <w:rPr>
          <w:rFonts w:hint="eastAsia"/>
        </w:rPr>
        <w:t>他認為</w:t>
      </w:r>
      <w:r w:rsidR="00B61059" w:rsidRPr="00297A52">
        <w:rPr>
          <w:rFonts w:hint="eastAsia"/>
          <w:color w:val="EE0000"/>
        </w:rPr>
        <w:t>「</w:t>
      </w:r>
      <w:r w:rsidR="00B61059" w:rsidRPr="00297A52">
        <w:rPr>
          <w:color w:val="EE0000"/>
        </w:rPr>
        <w:t>如果不考慮制度背景的影響，就無法理解組織</w:t>
      </w:r>
      <w:r w:rsidR="00B61059" w:rsidRPr="00297A52">
        <w:rPr>
          <w:rFonts w:hint="eastAsia"/>
          <w:color w:val="EE0000"/>
        </w:rPr>
        <w:t>」</w:t>
      </w:r>
      <w:r w:rsidR="00297A52">
        <w:rPr>
          <w:rFonts w:hint="eastAsia"/>
        </w:rPr>
        <w:t>，</w:t>
      </w:r>
      <w:r w:rsidR="002651AD">
        <w:rPr>
          <w:rFonts w:hint="eastAsia"/>
        </w:rPr>
        <w:t>而</w:t>
      </w:r>
      <w:r w:rsidR="003210A3" w:rsidRPr="003210A3">
        <w:t>數位創新往往挑戰原有</w:t>
      </w:r>
      <w:r w:rsidR="003E7C6A">
        <w:rPr>
          <w:rFonts w:hint="eastAsia"/>
        </w:rPr>
        <w:t>組織</w:t>
      </w:r>
      <w:r w:rsidR="003210A3" w:rsidRPr="003210A3">
        <w:t>制度，並引發關於合法性與規範的新議題</w:t>
      </w:r>
      <w:proofErr w:type="gramStart"/>
      <w:r w:rsidR="00875AAD">
        <w:rPr>
          <w:rFonts w:hint="eastAsia"/>
        </w:rPr>
        <w:t>（</w:t>
      </w:r>
      <w:proofErr w:type="spellStart"/>
      <w:proofErr w:type="gramEnd"/>
      <w:r w:rsidR="0028262A" w:rsidRPr="00EC3CE9">
        <w:rPr>
          <w:rFonts w:hint="eastAsia"/>
        </w:rPr>
        <w:t>Hinings</w:t>
      </w:r>
      <w:proofErr w:type="spellEnd"/>
      <w:r w:rsidR="0028262A" w:rsidRPr="00EC3CE9">
        <w:rPr>
          <w:rFonts w:hint="eastAsia"/>
        </w:rPr>
        <w:t xml:space="preserve"> et al., 2018</w:t>
      </w:r>
      <w:proofErr w:type="gramStart"/>
      <w:r w:rsidR="00875AAD">
        <w:rPr>
          <w:rFonts w:hint="eastAsia"/>
        </w:rPr>
        <w:t>）</w:t>
      </w:r>
      <w:proofErr w:type="gramEnd"/>
      <w:r w:rsidR="00E26481">
        <w:rPr>
          <w:rFonts w:hint="eastAsia"/>
        </w:rPr>
        <w:t>，</w:t>
      </w:r>
      <w:r w:rsidR="00A77666" w:rsidRPr="003210A3">
        <w:t>須設計能約束參與者行為、又不壓抑創新潛力的治理機制（</w:t>
      </w:r>
      <w:r w:rsidR="00C34BF4" w:rsidRPr="00C34BF4">
        <w:t>Wareham</w:t>
      </w:r>
      <w:r w:rsidR="00E1222F" w:rsidRPr="00EC3CE9">
        <w:rPr>
          <w:rFonts w:hint="eastAsia"/>
        </w:rPr>
        <w:t xml:space="preserve"> et al</w:t>
      </w:r>
      <w:r w:rsidR="00C34BF4">
        <w:rPr>
          <w:rFonts w:hint="eastAsia"/>
        </w:rPr>
        <w:t>，</w:t>
      </w:r>
      <w:r w:rsidR="00C34BF4">
        <w:rPr>
          <w:rFonts w:hint="eastAsia"/>
        </w:rPr>
        <w:t>2014</w:t>
      </w:r>
      <w:r w:rsidR="00C34BF4">
        <w:rPr>
          <w:rFonts w:hint="eastAsia"/>
        </w:rPr>
        <w:t>；</w:t>
      </w:r>
      <w:r w:rsidR="001141C6" w:rsidRPr="001141C6">
        <w:t>Svahn</w:t>
      </w:r>
      <w:r w:rsidR="00E1222F" w:rsidRPr="00EC3CE9">
        <w:rPr>
          <w:rFonts w:hint="eastAsia"/>
        </w:rPr>
        <w:t xml:space="preserve"> et al</w:t>
      </w:r>
      <w:r w:rsidR="00E1222F">
        <w:rPr>
          <w:rFonts w:hint="eastAsia"/>
        </w:rPr>
        <w:t xml:space="preserve"> </w:t>
      </w:r>
      <w:r w:rsidR="00C34BF4">
        <w:rPr>
          <w:rFonts w:hint="eastAsia"/>
        </w:rPr>
        <w:t>2017</w:t>
      </w:r>
      <w:proofErr w:type="gramStart"/>
      <w:r w:rsidR="00E1222F">
        <w:rPr>
          <w:rFonts w:hint="eastAsia"/>
        </w:rPr>
        <w:t>）</w:t>
      </w:r>
      <w:proofErr w:type="gramEnd"/>
      <w:r w:rsidR="0032181C">
        <w:rPr>
          <w:rFonts w:hint="eastAsia"/>
        </w:rPr>
        <w:t>。</w:t>
      </w:r>
      <w:r w:rsidR="00580043">
        <w:rPr>
          <w:rFonts w:hint="eastAsia"/>
        </w:rPr>
        <w:t>而數位創新標準能夠被大眾接受、技術得以實現、規範和制度能約束和協調參與者的行動，主要是由於</w:t>
      </w:r>
      <w:r w:rsidR="0032181C" w:rsidRPr="003210A3">
        <w:t>技術建構</w:t>
      </w:r>
      <w:r w:rsidR="00834B76">
        <w:rPr>
          <w:rFonts w:hint="eastAsia"/>
        </w:rPr>
        <w:t>者會</w:t>
      </w:r>
      <w:r w:rsidR="0032181C" w:rsidRPr="003210A3">
        <w:t>將</w:t>
      </w:r>
      <w:r w:rsidR="00580043">
        <w:rPr>
          <w:rFonts w:hint="eastAsia"/>
        </w:rPr>
        <w:t>規範、</w:t>
      </w:r>
      <w:r w:rsidR="0032181C" w:rsidRPr="003210A3">
        <w:t>價值與邏輯注入系統設計中</w:t>
      </w:r>
      <w:proofErr w:type="gramStart"/>
      <w:r w:rsidR="0004512C" w:rsidRPr="0004512C">
        <w:t>（</w:t>
      </w:r>
      <w:proofErr w:type="spellStart"/>
      <w:proofErr w:type="gramEnd"/>
      <w:r w:rsidR="0004512C" w:rsidRPr="0004512C">
        <w:t>Gawer</w:t>
      </w:r>
      <w:proofErr w:type="spellEnd"/>
      <w:r w:rsidR="0004512C" w:rsidRPr="0004512C">
        <w:t xml:space="preserve"> &amp; Phillips</w:t>
      </w:r>
      <w:r w:rsidR="0004512C" w:rsidRPr="0004512C">
        <w:t>，</w:t>
      </w:r>
      <w:r w:rsidR="0004512C" w:rsidRPr="0004512C">
        <w:t>2013</w:t>
      </w:r>
      <w:r w:rsidR="0004512C" w:rsidRPr="0004512C">
        <w:t>；</w:t>
      </w:r>
      <w:r w:rsidR="0004512C" w:rsidRPr="0004512C">
        <w:t>Orlikowski &amp; Scott</w:t>
      </w:r>
      <w:r w:rsidR="0004512C" w:rsidRPr="0004512C">
        <w:t>，</w:t>
      </w:r>
      <w:r w:rsidR="0004512C" w:rsidRPr="0004512C">
        <w:t>2008</w:t>
      </w:r>
      <w:proofErr w:type="gramStart"/>
      <w:r w:rsidR="0004512C" w:rsidRPr="0004512C">
        <w:t>）</w:t>
      </w:r>
      <w:proofErr w:type="gramEnd"/>
      <w:r w:rsidR="00E37DCF">
        <w:rPr>
          <w:rFonts w:hint="eastAsia"/>
        </w:rPr>
        <w:t>，</w:t>
      </w:r>
      <w:r w:rsidR="003210A3" w:rsidRPr="003210A3">
        <w:t>例如，蘋果</w:t>
      </w:r>
      <w:r w:rsidR="00214857">
        <w:rPr>
          <w:rFonts w:hint="eastAsia"/>
        </w:rPr>
        <w:t>（</w:t>
      </w:r>
      <w:r w:rsidR="00214857">
        <w:rPr>
          <w:rFonts w:hint="eastAsia"/>
        </w:rPr>
        <w:t>Apple</w:t>
      </w:r>
      <w:r w:rsidR="00214857">
        <w:rPr>
          <w:rFonts w:hint="eastAsia"/>
        </w:rPr>
        <w:t>）</w:t>
      </w:r>
      <w:r w:rsidR="003210A3" w:rsidRPr="003210A3">
        <w:t>即透過</w:t>
      </w:r>
      <w:r w:rsidR="003210A3" w:rsidRPr="003210A3">
        <w:t>App Store</w:t>
      </w:r>
      <w:r w:rsidR="003210A3" w:rsidRPr="003210A3">
        <w:t>的規範機制，形塑開發者參與方式與產品進入門檻</w:t>
      </w:r>
      <w:r w:rsidR="00915037">
        <w:rPr>
          <w:rFonts w:hint="eastAsia"/>
        </w:rPr>
        <w:t>，</w:t>
      </w:r>
      <w:r w:rsidR="003F404D">
        <w:rPr>
          <w:rFonts w:hint="eastAsia"/>
        </w:rPr>
        <w:t>此類</w:t>
      </w:r>
      <w:r w:rsidR="003210A3" w:rsidRPr="003210A3">
        <w:t>以技術為媒介的治理行動，讓企業在技術選擇、合作模式與治理策略之間進行動態協調（</w:t>
      </w:r>
      <w:proofErr w:type="spellStart"/>
      <w:r w:rsidR="003210A3" w:rsidRPr="003210A3">
        <w:t>Gawer</w:t>
      </w:r>
      <w:proofErr w:type="spellEnd"/>
      <w:r w:rsidR="003210A3" w:rsidRPr="003210A3">
        <w:t xml:space="preserve"> &amp; Phillips, 2013</w:t>
      </w:r>
      <w:r w:rsidR="003210A3" w:rsidRPr="003210A3">
        <w:t>；</w:t>
      </w:r>
      <w:proofErr w:type="spellStart"/>
      <w:r w:rsidR="003210A3" w:rsidRPr="003210A3">
        <w:t>Jacobides</w:t>
      </w:r>
      <w:proofErr w:type="spellEnd"/>
      <w:r w:rsidR="003210A3" w:rsidRPr="003210A3">
        <w:t xml:space="preserve"> et al., 2018</w:t>
      </w:r>
      <w:r w:rsidR="003210A3" w:rsidRPr="003210A3">
        <w:t>）。</w:t>
      </w:r>
    </w:p>
    <w:p w14:paraId="4456D19F" w14:textId="78AFA000" w:rsidR="00A8448F" w:rsidRPr="00BD5143" w:rsidRDefault="00E25653" w:rsidP="00A8448F">
      <w:pPr>
        <w:pStyle w:val="15"/>
        <w:ind w:firstLine="480"/>
      </w:pPr>
      <w:r w:rsidRPr="00E25653">
        <w:t>數位創新不僅體現於技術導入或</w:t>
      </w:r>
      <w:r w:rsidR="001B1588">
        <w:rPr>
          <w:rFonts w:hint="eastAsia"/>
        </w:rPr>
        <w:t>標準</w:t>
      </w:r>
      <w:r w:rsidRPr="00E25653">
        <w:t>流程</w:t>
      </w:r>
      <w:r w:rsidR="00C820C1">
        <w:rPr>
          <w:rFonts w:hint="eastAsia"/>
        </w:rPr>
        <w:t>調整</w:t>
      </w:r>
      <w:r w:rsidRPr="00E25653">
        <w:t>，更深層地反映</w:t>
      </w:r>
      <w:r w:rsidR="000444FF">
        <w:rPr>
          <w:rFonts w:hint="eastAsia"/>
        </w:rPr>
        <w:t>組織</w:t>
      </w:r>
      <w:r w:rsidR="006A23B1">
        <w:rPr>
          <w:rFonts w:hint="eastAsia"/>
        </w:rPr>
        <w:t>於</w:t>
      </w:r>
      <w:r w:rsidRPr="00E25653">
        <w:t>動態環境中整合資源、調整策略與重塑制度的能力</w:t>
      </w:r>
      <w:r w:rsidR="00283203">
        <w:rPr>
          <w:rFonts w:hint="eastAsia"/>
        </w:rPr>
        <w:t>，數位創新</w:t>
      </w:r>
      <w:r w:rsidR="00827212">
        <w:rPr>
          <w:rFonts w:hint="eastAsia"/>
        </w:rPr>
        <w:t>跳脫單一事件影響的框架，</w:t>
      </w:r>
      <w:proofErr w:type="gramStart"/>
      <w:r w:rsidR="00827212">
        <w:rPr>
          <w:rFonts w:hint="eastAsia"/>
        </w:rPr>
        <w:t>強調</w:t>
      </w:r>
      <w:r w:rsidRPr="00E25653">
        <w:t>多構面</w:t>
      </w:r>
      <w:proofErr w:type="gramEnd"/>
      <w:r w:rsidRPr="00E25653">
        <w:t>、多階段的連續實踐過程。理解數位創新應回歸至組織、環境、制度</w:t>
      </w:r>
      <w:r w:rsidR="00C64FD1">
        <w:rPr>
          <w:rFonts w:hint="eastAsia"/>
        </w:rPr>
        <w:t>等多維度</w:t>
      </w:r>
      <w:r w:rsidRPr="00E25653">
        <w:t>交織的整體脈絡，</w:t>
      </w:r>
      <w:r w:rsidR="000558CC">
        <w:rPr>
          <w:rFonts w:hint="eastAsia"/>
        </w:rPr>
        <w:t>本研究故以數位創新</w:t>
      </w:r>
      <w:r w:rsidR="005779F8">
        <w:rPr>
          <w:rFonts w:hint="eastAsia"/>
        </w:rPr>
        <w:t>理論為基礎</w:t>
      </w:r>
      <w:r w:rsidR="00122AA0">
        <w:rPr>
          <w:rFonts w:hint="eastAsia"/>
        </w:rPr>
        <w:t>，用以</w:t>
      </w:r>
      <w:r w:rsidRPr="00E25653">
        <w:t>後續探討</w:t>
      </w:r>
      <w:proofErr w:type="spellStart"/>
      <w:r w:rsidR="008962E5" w:rsidRPr="009536DF">
        <w:t>Frontier.cool</w:t>
      </w:r>
      <w:proofErr w:type="spellEnd"/>
      <w:r w:rsidR="00984EE3">
        <w:rPr>
          <w:rFonts w:hint="eastAsia"/>
        </w:rPr>
        <w:t>所推出之</w:t>
      </w:r>
      <w:r w:rsidRPr="00E25653">
        <w:t>數位平台</w:t>
      </w:r>
      <w:r w:rsidR="009F2DF2">
        <w:rPr>
          <w:rFonts w:hint="eastAsia"/>
        </w:rPr>
        <w:t>發展歷程與</w:t>
      </w:r>
      <w:r w:rsidR="00C57ED6">
        <w:rPr>
          <w:rFonts w:hint="eastAsia"/>
        </w:rPr>
        <w:t>組織實踐</w:t>
      </w:r>
      <w:r w:rsidR="005B6D1A">
        <w:rPr>
          <w:rFonts w:hint="eastAsia"/>
        </w:rPr>
        <w:t>，</w:t>
      </w:r>
      <w:r w:rsidR="005B6D1A" w:rsidRPr="005B6D1A">
        <w:t>進一步剖析數位技術如何在情境中產生</w:t>
      </w:r>
      <w:r w:rsidR="005B6D1A">
        <w:rPr>
          <w:rFonts w:hint="eastAsia"/>
        </w:rPr>
        <w:t>創新效果</w:t>
      </w:r>
      <w:r w:rsidRPr="00E25653">
        <w:t>。</w:t>
      </w:r>
    </w:p>
    <w:p w14:paraId="7022C7E7" w14:textId="77777777" w:rsidR="009541EB" w:rsidRPr="006C2BB4" w:rsidRDefault="009541EB" w:rsidP="009541EB">
      <w:pPr>
        <w:ind w:firstLine="480"/>
      </w:pPr>
    </w:p>
    <w:p w14:paraId="495D7325" w14:textId="32A4A407" w:rsidR="001B2838" w:rsidRPr="00CD08E0" w:rsidRDefault="00CD08E0">
      <w:pPr>
        <w:widowControl/>
        <w:ind w:firstLineChars="0" w:firstLine="0"/>
      </w:pPr>
      <w:r>
        <w:br w:type="page"/>
      </w:r>
    </w:p>
    <w:p w14:paraId="346A439F" w14:textId="167725F5" w:rsidR="00EE6EAF" w:rsidRDefault="00EE6EAF" w:rsidP="0006680C">
      <w:pPr>
        <w:pStyle w:val="1"/>
      </w:pPr>
      <w:bookmarkStart w:id="75" w:name="_Toc199885006"/>
      <w:r>
        <w:lastRenderedPageBreak/>
        <w:t>第三章、研究方法與架構</w:t>
      </w:r>
      <w:bookmarkEnd w:id="75"/>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76"/>
      <w:r w:rsidR="00D70B5F">
        <w:rPr>
          <w:rFonts w:hint="eastAsia"/>
        </w:rPr>
        <w:t>議題</w:t>
      </w:r>
      <w:commentRangeEnd w:id="76"/>
      <w:r w:rsidR="00C17912">
        <w:rPr>
          <w:rStyle w:val="af6"/>
        </w:rPr>
        <w:commentReference w:id="76"/>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77" w:name="_Toc199885007"/>
      <w:r>
        <w:rPr>
          <w:rFonts w:hint="eastAsia"/>
        </w:rPr>
        <w:t>3.1</w:t>
      </w:r>
      <w:r w:rsidR="00490253">
        <w:rPr>
          <w:rFonts w:hint="eastAsia"/>
        </w:rPr>
        <w:t xml:space="preserve"> </w:t>
      </w:r>
      <w:r>
        <w:rPr>
          <w:rFonts w:hint="eastAsia"/>
        </w:rPr>
        <w:t>研究方法</w:t>
      </w:r>
      <w:bookmarkEnd w:id="77"/>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78"/>
      <w:commentRangeStart w:id="79"/>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78"/>
      <w:r w:rsidR="007258E2">
        <w:rPr>
          <w:rStyle w:val="af6"/>
        </w:rPr>
        <w:commentReference w:id="78"/>
      </w:r>
      <w:commentRangeEnd w:id="79"/>
      <w:r w:rsidR="007258E2">
        <w:rPr>
          <w:rStyle w:val="af6"/>
        </w:rPr>
        <w:commentReference w:id="79"/>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proofErr w:type="gramStart"/>
      <w:r>
        <w:rPr>
          <w:rFonts w:hint="eastAsia"/>
        </w:rPr>
        <w:t>不</w:t>
      </w:r>
      <w:proofErr w:type="gramEnd"/>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w:t>
      </w:r>
      <w:proofErr w:type="gramStart"/>
      <w:r w:rsidR="00711DBC">
        <w:rPr>
          <w:rFonts w:hint="eastAsia"/>
        </w:rPr>
        <w:t>樣本統常選擇</w:t>
      </w:r>
      <w:proofErr w:type="gramEnd"/>
      <w:r>
        <w:rPr>
          <w:rFonts w:hint="eastAsia"/>
        </w:rPr>
        <w:t>以單一或</w:t>
      </w:r>
      <w:proofErr w:type="gramStart"/>
      <w:r>
        <w:rPr>
          <w:rFonts w:hint="eastAsia"/>
        </w:rPr>
        <w:t>少量、</w:t>
      </w:r>
      <w:proofErr w:type="gramEnd"/>
      <w:r w:rsidR="009C1CEF">
        <w:rPr>
          <w:rFonts w:hint="eastAsia"/>
        </w:rPr>
        <w:t>具備</w:t>
      </w:r>
      <w:commentRangeStart w:id="80"/>
      <w:commentRangeStart w:id="81"/>
      <w:r>
        <w:rPr>
          <w:rFonts w:hint="eastAsia"/>
        </w:rPr>
        <w:t>主題性</w:t>
      </w:r>
      <w:r w:rsidR="001950C9">
        <w:rPr>
          <w:rFonts w:hint="eastAsia"/>
        </w:rPr>
        <w:t>或</w:t>
      </w:r>
      <w:r>
        <w:rPr>
          <w:rFonts w:hint="eastAsia"/>
        </w:rPr>
        <w:t>代表性之</w:t>
      </w:r>
      <w:r w:rsidRPr="00CA6EC6">
        <w:t>樣本</w:t>
      </w:r>
      <w:commentRangeEnd w:id="80"/>
      <w:r w:rsidR="00BE64A5">
        <w:rPr>
          <w:rStyle w:val="af6"/>
        </w:rPr>
        <w:commentReference w:id="80"/>
      </w:r>
      <w:commentRangeEnd w:id="81"/>
      <w:r w:rsidR="00184EA0">
        <w:rPr>
          <w:rStyle w:val="af6"/>
        </w:rPr>
        <w:commentReference w:id="81"/>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2"/>
      <w:commentRangeStart w:id="83"/>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2"/>
      <w:r w:rsidR="0090118D">
        <w:rPr>
          <w:rStyle w:val="af6"/>
        </w:rPr>
        <w:commentReference w:id="82"/>
      </w:r>
      <w:commentRangeEnd w:id="83"/>
      <w:r w:rsidR="0090118D">
        <w:rPr>
          <w:rStyle w:val="af6"/>
        </w:rPr>
        <w:commentReference w:id="83"/>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84" w:name="_Toc199885008"/>
      <w:r>
        <w:rPr>
          <w:rFonts w:hint="eastAsia"/>
        </w:rPr>
        <w:t>3.1.1</w:t>
      </w:r>
      <w:r w:rsidR="00D16CCB">
        <w:rPr>
          <w:rFonts w:hint="eastAsia"/>
        </w:rPr>
        <w:t xml:space="preserve"> </w:t>
      </w:r>
      <w:r>
        <w:rPr>
          <w:rFonts w:hint="eastAsia"/>
        </w:rPr>
        <w:t>質化研究</w:t>
      </w:r>
      <w:bookmarkEnd w:id="84"/>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85"/>
      <w:commentRangeStart w:id="86"/>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85"/>
      <w:r w:rsidR="00A732AA">
        <w:rPr>
          <w:rFonts w:hint="eastAsia"/>
        </w:rPr>
        <w:t>方式</w:t>
      </w:r>
      <w:r w:rsidR="001D40F7">
        <w:rPr>
          <w:rStyle w:val="af6"/>
        </w:rPr>
        <w:commentReference w:id="85"/>
      </w:r>
      <w:commentRangeEnd w:id="86"/>
      <w:r w:rsidR="004B5ED2">
        <w:rPr>
          <w:rStyle w:val="af6"/>
        </w:rPr>
        <w:commentReference w:id="86"/>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87"/>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87"/>
      <w:r w:rsidR="006C7CEB">
        <w:rPr>
          <w:rStyle w:val="af6"/>
        </w:rPr>
        <w:commentReference w:id="87"/>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88"/>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88"/>
      <w:r w:rsidR="00FD0380">
        <w:rPr>
          <w:rStyle w:val="af6"/>
        </w:rPr>
        <w:commentReference w:id="88"/>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796E6DD8" w:rsidR="007203A4" w:rsidRDefault="009E20AA" w:rsidP="001F542B">
      <w:pPr>
        <w:pStyle w:val="15"/>
        <w:ind w:firstLine="480"/>
      </w:pPr>
      <w:r>
        <w:rPr>
          <w:rFonts w:hint="eastAsia"/>
        </w:rPr>
        <w:t>質化研究</w:t>
      </w:r>
      <w:r w:rsidR="00E11C9D">
        <w:rPr>
          <w:rFonts w:hint="eastAsia"/>
        </w:rPr>
        <w:t>具備深度分析的</w:t>
      </w:r>
      <w:commentRangeStart w:id="89"/>
      <w:r w:rsidR="00E11C9D">
        <w:rPr>
          <w:rFonts w:hint="eastAsia"/>
        </w:rPr>
        <w:t>靈活性與變動性</w:t>
      </w:r>
      <w:commentRangeEnd w:id="89"/>
      <w:r w:rsidR="00057788">
        <w:rPr>
          <w:rStyle w:val="af6"/>
        </w:rPr>
        <w:commentReference w:id="89"/>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90"/>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90"/>
      <w:r w:rsidR="00143FB1">
        <w:rPr>
          <w:rStyle w:val="af6"/>
        </w:rPr>
        <w:commentReference w:id="90"/>
      </w:r>
      <w:r w:rsidR="00726E7C">
        <w:rPr>
          <w:rFonts w:hint="eastAsia"/>
        </w:rPr>
        <w:t>是主要的探索</w:t>
      </w:r>
      <w:r w:rsidR="00E22C4B">
        <w:rPr>
          <w:rFonts w:hint="eastAsia"/>
        </w:rPr>
        <w:t>策略</w:t>
      </w:r>
      <w:r w:rsidR="00B37E7B">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92"/>
      <w:commentRangeStart w:id="93"/>
      <w:proofErr w:type="gramStart"/>
      <w:r w:rsidR="002C6630" w:rsidRPr="0053448A">
        <w:t>（</w:t>
      </w:r>
      <w:proofErr w:type="gramEnd"/>
      <w:r w:rsidR="002C6630" w:rsidRPr="0053448A">
        <w:t>Ahmad et al., 2019</w:t>
      </w:r>
      <w:proofErr w:type="gramStart"/>
      <w:r w:rsidR="002C6630" w:rsidRPr="0053448A">
        <w:t>）</w:t>
      </w:r>
      <w:commentRangeEnd w:id="92"/>
      <w:proofErr w:type="gramEnd"/>
      <w:r w:rsidR="002C6630" w:rsidRPr="0053448A">
        <w:rPr>
          <w:rStyle w:val="af6"/>
          <w:color w:val="FF0000"/>
        </w:rPr>
        <w:commentReference w:id="92"/>
      </w:r>
      <w:commentRangeEnd w:id="93"/>
      <w:r w:rsidR="002C6630">
        <w:rPr>
          <w:rStyle w:val="af6"/>
        </w:rPr>
        <w:commentReference w:id="93"/>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94" w:name="_Toc199885009"/>
      <w:r>
        <w:rPr>
          <w:rFonts w:hint="eastAsia"/>
        </w:rPr>
        <w:t>3.1.2</w:t>
      </w:r>
      <w:r w:rsidR="009820D2">
        <w:rPr>
          <w:rFonts w:hint="eastAsia"/>
        </w:rPr>
        <w:t xml:space="preserve"> </w:t>
      </w:r>
      <w:r>
        <w:rPr>
          <w:rFonts w:hint="eastAsia"/>
        </w:rPr>
        <w:t>個案研究</w:t>
      </w:r>
      <w:bookmarkEnd w:id="94"/>
      <w:r>
        <w:rPr>
          <w:rFonts w:hint="eastAsia"/>
        </w:rPr>
        <w:t xml:space="preserve"> </w:t>
      </w: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95" w:name="_Toc199885010"/>
      <w:r>
        <w:rPr>
          <w:rFonts w:hint="eastAsia"/>
        </w:rPr>
        <w:lastRenderedPageBreak/>
        <w:t>3.2</w:t>
      </w:r>
      <w:r w:rsidR="00FC440D">
        <w:rPr>
          <w:rFonts w:hint="eastAsia"/>
        </w:rPr>
        <w:t xml:space="preserve"> </w:t>
      </w:r>
      <w:r>
        <w:rPr>
          <w:rFonts w:hint="eastAsia"/>
        </w:rPr>
        <w:t>研究架構</w:t>
      </w:r>
      <w:bookmarkEnd w:id="95"/>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w:t>
      </w:r>
      <w:proofErr w:type="gramStart"/>
      <w:r w:rsidRPr="0002482D">
        <w:t>疫情所</w:t>
      </w:r>
      <w:proofErr w:type="gramEnd"/>
      <w:r w:rsidRPr="0002482D">
        <w:t>帶來的數位轉型壓力。特別是在全球</w:t>
      </w:r>
      <w:r w:rsidRPr="0002482D">
        <w:t>ESG</w:t>
      </w:r>
      <w:r w:rsidRPr="0002482D">
        <w:t>趨勢與新興科技加速應用的背景下，傳統製造流程、</w:t>
      </w:r>
      <w:r>
        <w:rPr>
          <w:rFonts w:hint="eastAsia"/>
        </w:rPr>
        <w:t>勞動</w:t>
      </w:r>
      <w:r w:rsidRPr="0002482D">
        <w:t>力結構與商業</w:t>
      </w:r>
      <w:proofErr w:type="gramStart"/>
      <w:r w:rsidRPr="0002482D">
        <w:t>模式均需調整</w:t>
      </w:r>
      <w:proofErr w:type="gramEnd"/>
      <w:r w:rsidRPr="0002482D">
        <w:t>與創新。本研究關注</w:t>
      </w:r>
      <w:proofErr w:type="spellStart"/>
      <w:r w:rsidRPr="00A70382">
        <w:t>Frontier.cool</w:t>
      </w:r>
      <w:proofErr w:type="spellEnd"/>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0D5607EF"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w:t>
      </w:r>
      <w:proofErr w:type="gramStart"/>
      <w:r w:rsidRPr="0002482D">
        <w:t>可供性</w:t>
      </w:r>
      <w:proofErr w:type="gramEnd"/>
      <w:r w:rsidRPr="0002482D">
        <w:t>（</w:t>
      </w:r>
      <w:r w:rsidRPr="0002482D">
        <w:t>Affordance</w:t>
      </w:r>
      <w:r w:rsidRPr="0002482D">
        <w:t>）與</w:t>
      </w:r>
      <w:r w:rsidR="00F87FA4" w:rsidRPr="0008551B">
        <w:rPr>
          <w:rFonts w:hint="eastAsia"/>
          <w:color w:val="EE0000"/>
        </w:rPr>
        <w:t>組織雙元性</w:t>
      </w:r>
      <w:r w:rsidRPr="0008551B">
        <w:rPr>
          <w:color w:val="EE0000"/>
        </w:rPr>
        <w:t>（</w:t>
      </w:r>
      <w:r w:rsidRPr="0008551B">
        <w:rPr>
          <w:color w:val="EE0000"/>
        </w:rPr>
        <w:t>Organizational Ambidexterity</w:t>
      </w:r>
      <w:r w:rsidRPr="0008551B">
        <w:rPr>
          <w:color w:val="EE0000"/>
        </w:rPr>
        <w:t>）</w:t>
      </w:r>
      <w:r w:rsidR="00367FCF">
        <w:rPr>
          <w:rFonts w:hint="eastAsia"/>
        </w:rPr>
        <w:t>作為</w:t>
      </w:r>
      <w:r w:rsidRPr="0002482D">
        <w:t>理論</w:t>
      </w:r>
      <w:r w:rsidR="00367FCF">
        <w:rPr>
          <w:rFonts w:hint="eastAsia"/>
        </w:rPr>
        <w:t>架構</w:t>
      </w:r>
      <w:r w:rsidRPr="009536DF">
        <w:t>。</w:t>
      </w:r>
      <w:r w:rsidR="00257565">
        <w:rPr>
          <w:rFonts w:hint="eastAsia"/>
        </w:rPr>
        <w:t>分析</w:t>
      </w:r>
      <w:r w:rsidRPr="009536DF">
        <w:t>企業如何在感知產業與市場變化的過程中，透過行動探索與實踐</w:t>
      </w:r>
      <w:proofErr w:type="gramStart"/>
      <w:r w:rsidRPr="009536DF">
        <w:t>可供性</w:t>
      </w:r>
      <w:proofErr w:type="gramEnd"/>
      <w:r w:rsidRPr="009536DF">
        <w:t>，展現靈巧應變的能力，修正策略</w:t>
      </w:r>
      <w:r w:rsidR="00B4251D">
        <w:rPr>
          <w:rFonts w:hint="eastAsia"/>
        </w:rPr>
        <w:t>讓</w:t>
      </w:r>
      <w:r w:rsidRPr="009536DF">
        <w:t>數位創新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p>
    <w:p w14:paraId="32457FF7" w14:textId="20BC2683" w:rsidR="004B70EC" w:rsidRPr="009536DF" w:rsidRDefault="004B70EC" w:rsidP="009536DF">
      <w:pPr>
        <w:pStyle w:val="15"/>
        <w:ind w:firstLine="480"/>
      </w:pPr>
      <w:r w:rsidRPr="009536DF">
        <w:t>根據文獻</w:t>
      </w:r>
      <w:r w:rsidRPr="009536DF">
        <w:rPr>
          <w:rFonts w:hint="eastAsia"/>
        </w:rPr>
        <w:t>探討，建構</w:t>
      </w:r>
      <w:r w:rsidR="009B0CBD">
        <w:rPr>
          <w:rFonts w:hint="eastAsia"/>
        </w:rPr>
        <w:t>符合研</w:t>
      </w:r>
      <w:r w:rsidR="00901936">
        <w:rPr>
          <w:rFonts w:hint="eastAsia"/>
        </w:rPr>
        <w:t>究主題的</w:t>
      </w:r>
      <w:r w:rsidRPr="009536DF">
        <w:rPr>
          <w:rFonts w:hint="eastAsia"/>
        </w:rPr>
        <w:t>研究架構，分</w:t>
      </w:r>
      <w:r w:rsidR="000B2DC2">
        <w:rPr>
          <w:rFonts w:hint="eastAsia"/>
        </w:rPr>
        <w:t>別</w:t>
      </w:r>
      <w:r w:rsidRPr="009536DF">
        <w:rPr>
          <w:rFonts w:hint="eastAsia"/>
        </w:rPr>
        <w:t>為能動性的「問題」與「意圖」、認知的「產業需求」與「企業能力」、行動的「探索</w:t>
      </w:r>
      <w:proofErr w:type="gramStart"/>
      <w:r w:rsidRPr="009536DF">
        <w:rPr>
          <w:rFonts w:hint="eastAsia"/>
        </w:rPr>
        <w:t>可供性</w:t>
      </w:r>
      <w:proofErr w:type="gramEnd"/>
      <w:r w:rsidRPr="009536DF">
        <w:rPr>
          <w:rFonts w:hint="eastAsia"/>
        </w:rPr>
        <w:t>」與「雙元性實現</w:t>
      </w:r>
      <w:proofErr w:type="gramStart"/>
      <w:r w:rsidRPr="009536DF">
        <w:rPr>
          <w:rFonts w:hint="eastAsia"/>
        </w:rPr>
        <w:t>可供性</w:t>
      </w:r>
      <w:proofErr w:type="gramEnd"/>
      <w:r w:rsidRPr="009536DF">
        <w:rPr>
          <w:rFonts w:hint="eastAsia"/>
        </w:rPr>
        <w:t>」以及最後的「數位創新結果」。</w:t>
      </w:r>
      <w:r w:rsidRPr="009536DF">
        <w:t>研究</w:t>
      </w:r>
      <w:proofErr w:type="spellStart"/>
      <w:r w:rsidRPr="009536DF">
        <w:t>Frontier.cool</w:t>
      </w:r>
      <w:proofErr w:type="spellEnd"/>
      <w:r w:rsidR="000B2DC2">
        <w:rPr>
          <w:rFonts w:hint="eastAsia"/>
        </w:rPr>
        <w:t>在</w:t>
      </w:r>
      <w:r w:rsidR="00715F14">
        <w:rPr>
          <w:rFonts w:hint="eastAsia"/>
        </w:rPr>
        <w:t>各階段</w:t>
      </w:r>
      <w:r w:rsidRPr="009536DF">
        <w:t>「制定</w:t>
      </w:r>
      <w:r w:rsidRPr="009536DF">
        <w:rPr>
          <w:rFonts w:hint="eastAsia"/>
        </w:rPr>
        <w:t>、</w:t>
      </w:r>
      <w:r w:rsidRPr="009536DF">
        <w:t>需求認知、</w:t>
      </w:r>
      <w:proofErr w:type="gramStart"/>
      <w:r w:rsidRPr="009536DF">
        <w:rPr>
          <w:rFonts w:hint="eastAsia"/>
        </w:rPr>
        <w:t>可供性</w:t>
      </w:r>
      <w:r w:rsidRPr="009536DF">
        <w:t>探索</w:t>
      </w:r>
      <w:proofErr w:type="gramEnd"/>
      <w:r w:rsidRPr="009536DF">
        <w:t>、</w:t>
      </w:r>
      <w:r w:rsidRPr="009536DF">
        <w:rPr>
          <w:rFonts w:hint="eastAsia"/>
        </w:rPr>
        <w:t>靈巧行動實踐、</w:t>
      </w:r>
      <w:r w:rsidRPr="009536DF">
        <w:t>結果、再制定」</w:t>
      </w:r>
      <w:r w:rsidR="00A4631E">
        <w:rPr>
          <w:rFonts w:hint="eastAsia"/>
        </w:rPr>
        <w:t>的</w:t>
      </w:r>
      <w:r w:rsidRPr="009536DF">
        <w:t>循環過程。</w:t>
      </w:r>
    </w:p>
    <w:p w14:paraId="239128FE" w14:textId="0CD0A276" w:rsidR="008032C0" w:rsidRPr="004B70EC" w:rsidRDefault="004B70EC" w:rsidP="00BA7B2F">
      <w:pPr>
        <w:pStyle w:val="15"/>
        <w:ind w:firstLine="480"/>
      </w:pPr>
      <w:r w:rsidRPr="009536DF">
        <w:t>根據研究目的及理論文獻，彙整</w:t>
      </w:r>
      <w:r w:rsidRPr="009536DF">
        <w:rPr>
          <w:rFonts w:hint="eastAsia"/>
        </w:rPr>
        <w:t>研究</w:t>
      </w:r>
      <w:r>
        <w:rPr>
          <w:rFonts w:hint="eastAsia"/>
        </w:rPr>
        <w:t>架構模型的整體脈絡，如圖：</w:t>
      </w:r>
    </w:p>
    <w:p w14:paraId="56847AE5" w14:textId="29EA4314" w:rsidR="00AB2D6C" w:rsidRDefault="00FB7FCF" w:rsidP="008F572A">
      <w:pPr>
        <w:pStyle w:val="afe"/>
      </w:pPr>
      <w:r w:rsidRPr="008F572A">
        <w:rPr>
          <w:noProof/>
        </w:rPr>
        <w:drawing>
          <wp:inline distT="0" distB="0" distL="0" distR="0" wp14:anchorId="1B1C2DB6" wp14:editId="2A59F4FF">
            <wp:extent cx="5274310" cy="1623695"/>
            <wp:effectExtent l="0" t="0" r="2540" b="0"/>
            <wp:docPr id="185256356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563560" name="圖片 185256356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26B45D0" w14:textId="7D592762" w:rsidR="008A0E46" w:rsidRPr="00AB2D6C" w:rsidRDefault="008A0E46" w:rsidP="007C3C7D">
      <w:pPr>
        <w:pStyle w:val="afff"/>
      </w:pPr>
      <w:r>
        <w:rPr>
          <w:rFonts w:hint="eastAsia"/>
        </w:rPr>
        <w:lastRenderedPageBreak/>
        <w:t>研究架構圖</w:t>
      </w:r>
    </w:p>
    <w:p w14:paraId="1523A74F" w14:textId="703535AB" w:rsidR="000A11B8" w:rsidRDefault="00DD155B">
      <w:pPr>
        <w:pStyle w:val="2"/>
        <w:numPr>
          <w:ilvl w:val="1"/>
          <w:numId w:val="4"/>
        </w:numPr>
      </w:pPr>
      <w:bookmarkStart w:id="96" w:name="_Toc199885011"/>
      <w:r>
        <w:t>研究觀察重</w:t>
      </w:r>
      <w:r w:rsidR="00FF665F">
        <w:rPr>
          <w:rFonts w:hint="eastAsia"/>
        </w:rPr>
        <w:t>點</w:t>
      </w:r>
      <w:bookmarkEnd w:id="96"/>
    </w:p>
    <w:p w14:paraId="2342E0C9" w14:textId="3937504D" w:rsidR="009536DF" w:rsidRPr="00440961" w:rsidRDefault="009536DF" w:rsidP="00440961">
      <w:pPr>
        <w:pStyle w:val="15"/>
        <w:ind w:firstLine="480"/>
      </w:pPr>
      <w:r w:rsidRPr="009F03B4">
        <w:t>本研究以新創企業</w:t>
      </w:r>
      <w:proofErr w:type="spellStart"/>
      <w:r w:rsidRPr="009F03B4">
        <w:t>Frontier.cool</w:t>
      </w:r>
      <w:proofErr w:type="spellEnd"/>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proofErr w:type="spellStart"/>
      <w:r w:rsidRPr="00440961">
        <w:t>Frontier.cool</w:t>
      </w:r>
      <w:proofErr w:type="spellEnd"/>
      <w:r w:rsidRPr="00440961">
        <w:t>如何在不同發展階段中，透過對問題認知、行動實踐、</w:t>
      </w:r>
      <w:proofErr w:type="gramStart"/>
      <w:r w:rsidRPr="00440961">
        <w:t>可供性探索</w:t>
      </w:r>
      <w:proofErr w:type="gramEnd"/>
      <w:r w:rsidRPr="00440961">
        <w:t>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w:t>
      </w:r>
      <w:proofErr w:type="gramStart"/>
      <w:r w:rsidRPr="00CE19BA">
        <w:t>的互構歷程</w:t>
      </w:r>
      <w:proofErr w:type="gramEnd"/>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proofErr w:type="gramStart"/>
      <w:r w:rsidRPr="00ED1C65">
        <w:rPr>
          <w:rFonts w:hint="eastAsia"/>
          <w:color w:val="EE0000"/>
        </w:rPr>
        <w:t>Ｏ</w:t>
      </w:r>
      <w:proofErr w:type="gramEnd"/>
      <w:r w:rsidRPr="00ED1C65">
        <w:rPr>
          <w:rFonts w:hint="eastAsia"/>
          <w:color w:val="EE0000"/>
        </w:rPr>
        <w:t>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3A664D">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3A664D">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3A664D">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3A664D">
            <w:pPr>
              <w:ind w:left="113" w:right="113" w:firstLineChars="0" w:firstLine="0"/>
              <w:jc w:val="center"/>
            </w:pPr>
            <w:r>
              <w:rPr>
                <w:rFonts w:hint="eastAsia"/>
              </w:rPr>
              <w:lastRenderedPageBreak/>
              <w:t>制定</w:t>
            </w:r>
          </w:p>
        </w:tc>
        <w:tc>
          <w:tcPr>
            <w:tcW w:w="582" w:type="dxa"/>
            <w:vMerge w:val="restart"/>
            <w:textDirection w:val="tbRlV"/>
            <w:vAlign w:val="center"/>
          </w:tcPr>
          <w:p w14:paraId="7A5B773D" w14:textId="77777777" w:rsidR="002B1226" w:rsidRPr="00E53C34" w:rsidRDefault="002B1226"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3A664D">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3A664D">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3A664D">
            <w:pPr>
              <w:ind w:left="113" w:right="113" w:firstLineChars="0" w:firstLine="0"/>
              <w:jc w:val="center"/>
            </w:pPr>
          </w:p>
        </w:tc>
        <w:tc>
          <w:tcPr>
            <w:tcW w:w="582" w:type="dxa"/>
            <w:vMerge/>
            <w:textDirection w:val="tbRlV"/>
            <w:vAlign w:val="center"/>
          </w:tcPr>
          <w:p w14:paraId="7D94145F" w14:textId="77777777" w:rsidR="002B1226" w:rsidRDefault="002B1226" w:rsidP="003A664D">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3A664D">
            <w:pPr>
              <w:ind w:left="113" w:right="113" w:firstLineChars="0" w:firstLine="0"/>
              <w:jc w:val="center"/>
            </w:pPr>
          </w:p>
        </w:tc>
        <w:tc>
          <w:tcPr>
            <w:tcW w:w="582" w:type="dxa"/>
            <w:vMerge w:val="restart"/>
            <w:textDirection w:val="tbRlV"/>
            <w:vAlign w:val="center"/>
          </w:tcPr>
          <w:p w14:paraId="40FE491B" w14:textId="77777777" w:rsidR="002B1226" w:rsidRDefault="002B1226"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B1226" w14:paraId="4AEBEB37" w14:textId="77777777" w:rsidTr="002C0058">
        <w:tc>
          <w:tcPr>
            <w:tcW w:w="582" w:type="dxa"/>
            <w:vMerge/>
            <w:vAlign w:val="center"/>
          </w:tcPr>
          <w:p w14:paraId="372D998F" w14:textId="77777777" w:rsidR="002B1226" w:rsidRDefault="002B1226" w:rsidP="003A664D">
            <w:pPr>
              <w:ind w:firstLineChars="0" w:firstLine="0"/>
              <w:jc w:val="center"/>
            </w:pPr>
          </w:p>
        </w:tc>
        <w:tc>
          <w:tcPr>
            <w:tcW w:w="582" w:type="dxa"/>
            <w:vMerge/>
            <w:vAlign w:val="center"/>
          </w:tcPr>
          <w:p w14:paraId="6B68DCB6" w14:textId="77777777" w:rsidR="002B1226" w:rsidRDefault="002B1226" w:rsidP="003A664D">
            <w:pPr>
              <w:ind w:firstLineChars="0" w:firstLine="0"/>
              <w:jc w:val="center"/>
            </w:pPr>
          </w:p>
        </w:tc>
        <w:tc>
          <w:tcPr>
            <w:tcW w:w="3566" w:type="dxa"/>
            <w:vAlign w:val="center"/>
          </w:tcPr>
          <w:p w14:paraId="30E8232F" w14:textId="77777777" w:rsidR="002B1226" w:rsidRDefault="002B1226" w:rsidP="003A664D">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3A664D">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3A664D">
            <w:pPr>
              <w:ind w:firstLineChars="0" w:firstLine="0"/>
              <w:jc w:val="center"/>
            </w:pPr>
          </w:p>
        </w:tc>
        <w:tc>
          <w:tcPr>
            <w:tcW w:w="582" w:type="dxa"/>
            <w:vMerge/>
            <w:vAlign w:val="center"/>
          </w:tcPr>
          <w:p w14:paraId="65C6C14F" w14:textId="77777777" w:rsidR="002B1226" w:rsidRDefault="002B1226" w:rsidP="003A664D">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3A664D">
            <w:pPr>
              <w:ind w:firstLineChars="0" w:firstLine="0"/>
              <w:jc w:val="center"/>
            </w:pPr>
          </w:p>
        </w:tc>
        <w:tc>
          <w:tcPr>
            <w:tcW w:w="582" w:type="dxa"/>
            <w:vMerge/>
            <w:vAlign w:val="center"/>
          </w:tcPr>
          <w:p w14:paraId="18CBF3C2" w14:textId="77777777" w:rsidR="002B1226" w:rsidRDefault="002B1226" w:rsidP="003A664D">
            <w:pPr>
              <w:ind w:firstLineChars="0" w:firstLine="0"/>
              <w:jc w:val="center"/>
            </w:pPr>
          </w:p>
        </w:tc>
        <w:tc>
          <w:tcPr>
            <w:tcW w:w="7132" w:type="dxa"/>
            <w:gridSpan w:val="2"/>
            <w:vAlign w:val="center"/>
          </w:tcPr>
          <w:p w14:paraId="6353247A" w14:textId="5A1C7F9B" w:rsidR="002B1226" w:rsidRDefault="002B1226" w:rsidP="003A664D">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3A664D">
            <w:pPr>
              <w:ind w:firstLineChars="0" w:firstLine="0"/>
              <w:jc w:val="center"/>
            </w:pPr>
          </w:p>
        </w:tc>
        <w:tc>
          <w:tcPr>
            <w:tcW w:w="582" w:type="dxa"/>
            <w:vMerge/>
            <w:vAlign w:val="center"/>
          </w:tcPr>
          <w:p w14:paraId="38F865C5" w14:textId="77777777" w:rsidR="002B1226" w:rsidRDefault="002B1226" w:rsidP="003A664D">
            <w:pPr>
              <w:ind w:firstLineChars="0" w:firstLine="0"/>
              <w:jc w:val="center"/>
            </w:pPr>
          </w:p>
        </w:tc>
        <w:tc>
          <w:tcPr>
            <w:tcW w:w="7132" w:type="dxa"/>
            <w:gridSpan w:val="2"/>
            <w:vAlign w:val="center"/>
          </w:tcPr>
          <w:p w14:paraId="2C650D1C" w14:textId="77777777" w:rsidR="002B1226" w:rsidRDefault="002B1226" w:rsidP="003A664D">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3A664D">
            <w:pPr>
              <w:ind w:firstLineChars="0" w:firstLine="0"/>
              <w:jc w:val="center"/>
            </w:pPr>
          </w:p>
        </w:tc>
        <w:tc>
          <w:tcPr>
            <w:tcW w:w="582" w:type="dxa"/>
            <w:vMerge/>
            <w:vAlign w:val="center"/>
          </w:tcPr>
          <w:p w14:paraId="7D9204B5" w14:textId="77777777" w:rsidR="002B1226" w:rsidRDefault="002B1226" w:rsidP="003A664D">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3A664D">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3A664D">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97" w:name="_Toc199885012"/>
      <w:r>
        <w:rPr>
          <w:rFonts w:hint="eastAsia"/>
        </w:rPr>
        <w:lastRenderedPageBreak/>
        <w:t xml:space="preserve">3.4 </w:t>
      </w:r>
      <w:r>
        <w:rPr>
          <w:rFonts w:hint="eastAsia"/>
        </w:rPr>
        <w:t>研究對象</w:t>
      </w:r>
      <w:bookmarkEnd w:id="97"/>
    </w:p>
    <w:p w14:paraId="2974181B" w14:textId="11F2583E" w:rsidR="003E54E9" w:rsidRDefault="003E54E9" w:rsidP="003E54E9">
      <w:pPr>
        <w:pStyle w:val="2"/>
      </w:pPr>
      <w:bookmarkStart w:id="98" w:name="_Toc199885013"/>
      <w:r>
        <w:rPr>
          <w:rFonts w:hint="eastAsia"/>
        </w:rPr>
        <w:t xml:space="preserve">3.5 </w:t>
      </w:r>
      <w:r>
        <w:rPr>
          <w:rFonts w:hint="eastAsia"/>
        </w:rPr>
        <w:t>資料蒐集與分析</w:t>
      </w:r>
      <w:bookmarkEnd w:id="98"/>
    </w:p>
    <w:p w14:paraId="2C09DA3F" w14:textId="23FCB075" w:rsidR="003E54E9" w:rsidRDefault="003E54E9" w:rsidP="00012CD5">
      <w:pPr>
        <w:pStyle w:val="3"/>
      </w:pPr>
      <w:bookmarkStart w:id="99" w:name="_Toc199885014"/>
      <w:r>
        <w:rPr>
          <w:rFonts w:hint="eastAsia"/>
        </w:rPr>
        <w:t>3.</w:t>
      </w:r>
      <w:r w:rsidR="006D69F1">
        <w:rPr>
          <w:rFonts w:hint="eastAsia"/>
        </w:rPr>
        <w:t>5.1</w:t>
      </w:r>
      <w:r w:rsidR="00CC613A">
        <w:rPr>
          <w:rFonts w:hint="eastAsia"/>
        </w:rPr>
        <w:t xml:space="preserve"> </w:t>
      </w:r>
      <w:r w:rsidR="00CC613A">
        <w:rPr>
          <w:rFonts w:hint="eastAsia"/>
        </w:rPr>
        <w:t>資料蒐集</w:t>
      </w:r>
      <w:bookmarkEnd w:id="99"/>
    </w:p>
    <w:p w14:paraId="129EFE57" w14:textId="5480C1FA" w:rsidR="00CC613A" w:rsidRPr="00CC613A" w:rsidRDefault="00CC613A" w:rsidP="00CC613A">
      <w:pPr>
        <w:pStyle w:val="3"/>
      </w:pPr>
      <w:bookmarkStart w:id="100" w:name="_Toc199885015"/>
      <w:r>
        <w:rPr>
          <w:rFonts w:hint="eastAsia"/>
        </w:rPr>
        <w:t xml:space="preserve">3.5.2 </w:t>
      </w:r>
      <w:r>
        <w:rPr>
          <w:rFonts w:hint="eastAsia"/>
        </w:rPr>
        <w:t>資料分析</w:t>
      </w:r>
      <w:bookmarkEnd w:id="100"/>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101" w:name="_Toc199885016"/>
      <w:r>
        <w:lastRenderedPageBreak/>
        <w:t>第</w:t>
      </w:r>
      <w:r>
        <w:rPr>
          <w:rFonts w:hint="eastAsia"/>
        </w:rPr>
        <w:t>四章、個案</w:t>
      </w:r>
      <w:r w:rsidR="00100363">
        <w:rPr>
          <w:rFonts w:hint="eastAsia"/>
        </w:rPr>
        <w:t>介紹</w:t>
      </w:r>
      <w:bookmarkEnd w:id="101"/>
    </w:p>
    <w:p w14:paraId="1816BC4B" w14:textId="4999FA50" w:rsidR="00953384" w:rsidRDefault="00953384" w:rsidP="00953384">
      <w:pPr>
        <w:pStyle w:val="2"/>
      </w:pPr>
      <w:bookmarkStart w:id="102" w:name="_Toc199885017"/>
      <w:r>
        <w:rPr>
          <w:rFonts w:hint="eastAsia"/>
        </w:rPr>
        <w:t>4.1</w:t>
      </w:r>
      <w:r w:rsidR="00F504D3">
        <w:rPr>
          <w:rFonts w:hint="eastAsia"/>
        </w:rPr>
        <w:t xml:space="preserve"> </w:t>
      </w:r>
      <w:r>
        <w:rPr>
          <w:rFonts w:hint="eastAsia"/>
        </w:rPr>
        <w:t>個案背景敘述</w:t>
      </w:r>
      <w:bookmarkEnd w:id="102"/>
    </w:p>
    <w:p w14:paraId="5887FED2" w14:textId="1F3165F3" w:rsidR="00953384" w:rsidRDefault="00953384" w:rsidP="00953384">
      <w:pPr>
        <w:pStyle w:val="2"/>
      </w:pPr>
      <w:bookmarkStart w:id="103" w:name="_Toc199885018"/>
      <w:r>
        <w:rPr>
          <w:rFonts w:hint="eastAsia"/>
        </w:rPr>
        <w:t>4.2</w:t>
      </w:r>
      <w:r w:rsidR="00F504D3">
        <w:rPr>
          <w:rFonts w:hint="eastAsia"/>
        </w:rPr>
        <w:t xml:space="preserve"> </w:t>
      </w:r>
      <w:r>
        <w:rPr>
          <w:rFonts w:hint="eastAsia"/>
        </w:rPr>
        <w:t>個案公司簡介</w:t>
      </w:r>
      <w:bookmarkEnd w:id="103"/>
    </w:p>
    <w:p w14:paraId="24FC60A6" w14:textId="77777777" w:rsidR="00805578" w:rsidRPr="00186A9E" w:rsidRDefault="00805578" w:rsidP="00DB6A5A">
      <w:pPr>
        <w:pStyle w:val="affb"/>
        <w:rPr>
          <w:rFonts w:eastAsia="新細明體"/>
        </w:rPr>
      </w:pPr>
      <w:bookmarkStart w:id="104" w:name="_Toc199885019"/>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104"/>
    </w:p>
    <w:tbl>
      <w:tblPr>
        <w:tblStyle w:val="aff0"/>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8"/>
              <w:jc w:val="center"/>
            </w:pPr>
            <w:r w:rsidRPr="00805578">
              <w:t>階段</w:t>
            </w:r>
          </w:p>
        </w:tc>
        <w:tc>
          <w:tcPr>
            <w:tcW w:w="856" w:type="pct"/>
            <w:vAlign w:val="center"/>
          </w:tcPr>
          <w:p w14:paraId="0A8D7B9B" w14:textId="77777777" w:rsidR="00805578" w:rsidRPr="00805578" w:rsidRDefault="00805578" w:rsidP="00187CC3">
            <w:pPr>
              <w:pStyle w:val="aff8"/>
              <w:jc w:val="center"/>
            </w:pPr>
            <w:r w:rsidRPr="00805578">
              <w:t>平台服務</w:t>
            </w:r>
          </w:p>
        </w:tc>
        <w:tc>
          <w:tcPr>
            <w:tcW w:w="337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8"/>
              <w:jc w:val="center"/>
            </w:pPr>
            <w:r w:rsidRPr="00805578">
              <w:t>第一階段</w:t>
            </w:r>
          </w:p>
        </w:tc>
        <w:tc>
          <w:tcPr>
            <w:tcW w:w="856" w:type="pct"/>
            <w:vAlign w:val="center"/>
          </w:tcPr>
          <w:p w14:paraId="7E97DB97" w14:textId="77777777" w:rsidR="00805578" w:rsidRPr="00805578" w:rsidRDefault="00805578" w:rsidP="00187CC3">
            <w:pPr>
              <w:pStyle w:val="aff8"/>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8"/>
              <w:jc w:val="center"/>
            </w:pPr>
            <w:r w:rsidRPr="00805578">
              <w:t>第二階段</w:t>
            </w:r>
          </w:p>
        </w:tc>
        <w:tc>
          <w:tcPr>
            <w:tcW w:w="856" w:type="pct"/>
            <w:vAlign w:val="center"/>
          </w:tcPr>
          <w:p w14:paraId="2B1CE8E1" w14:textId="77777777" w:rsidR="00805578" w:rsidRPr="00805578" w:rsidRDefault="00805578" w:rsidP="00187CC3">
            <w:pPr>
              <w:pStyle w:val="aff8"/>
              <w:jc w:val="center"/>
            </w:pPr>
            <w:proofErr w:type="gramStart"/>
            <w:r w:rsidRPr="00805578">
              <w:rPr>
                <w:rFonts w:hint="eastAsia"/>
              </w:rPr>
              <w:t>資安與</w:t>
            </w:r>
            <w:proofErr w:type="gramEnd"/>
            <w:r w:rsidRPr="00805578">
              <w:rPr>
                <w:rFonts w:hint="eastAsia"/>
              </w:rPr>
              <w:t>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8"/>
              <w:jc w:val="center"/>
            </w:pPr>
            <w:r w:rsidRPr="00805578">
              <w:t>第三階段</w:t>
            </w:r>
          </w:p>
        </w:tc>
        <w:tc>
          <w:tcPr>
            <w:tcW w:w="856" w:type="pct"/>
            <w:vAlign w:val="center"/>
          </w:tcPr>
          <w:p w14:paraId="2586629F" w14:textId="77777777" w:rsidR="00805578" w:rsidRPr="00805578" w:rsidRDefault="00805578" w:rsidP="00187CC3">
            <w:pPr>
              <w:pStyle w:val="aff8"/>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8"/>
              <w:jc w:val="center"/>
            </w:pPr>
            <w:r w:rsidRPr="00805578">
              <w:t>第四階段</w:t>
            </w:r>
          </w:p>
        </w:tc>
        <w:tc>
          <w:tcPr>
            <w:tcW w:w="856" w:type="pct"/>
            <w:vAlign w:val="center"/>
          </w:tcPr>
          <w:p w14:paraId="4381C7E7" w14:textId="77777777" w:rsidR="00805578" w:rsidRPr="00805578" w:rsidRDefault="00805578" w:rsidP="00187CC3">
            <w:pPr>
              <w:pStyle w:val="aff8"/>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105" w:name="_Toc199885020"/>
      <w:r>
        <w:rPr>
          <w:rFonts w:hint="eastAsia"/>
        </w:rPr>
        <w:lastRenderedPageBreak/>
        <w:t>第五章、個案分析</w:t>
      </w:r>
      <w:bookmarkEnd w:id="105"/>
    </w:p>
    <w:p w14:paraId="2CA70D62" w14:textId="599FACD2" w:rsidR="001A7C22" w:rsidRDefault="00953384" w:rsidP="001A7C22">
      <w:pPr>
        <w:pStyle w:val="2"/>
      </w:pPr>
      <w:bookmarkStart w:id="106" w:name="_Toc199885021"/>
      <w:r>
        <w:rPr>
          <w:rFonts w:hint="eastAsia"/>
        </w:rPr>
        <w:t>5.1</w:t>
      </w:r>
      <w:r w:rsidR="00EF5380">
        <w:rPr>
          <w:rFonts w:hint="eastAsia"/>
        </w:rPr>
        <w:t xml:space="preserve"> </w:t>
      </w:r>
      <w:r w:rsidR="000720BC">
        <w:t>台灣通用紡織科技股份有限公司</w:t>
      </w:r>
      <w:proofErr w:type="gramStart"/>
      <w:r w:rsidR="000720BC" w:rsidRPr="001D41D3">
        <w:rPr>
          <w:rFonts w:hint="eastAsia"/>
          <w:sz w:val="32"/>
          <w:szCs w:val="36"/>
        </w:rPr>
        <w:t>（</w:t>
      </w:r>
      <w:proofErr w:type="spellStart"/>
      <w:proofErr w:type="gramEnd"/>
      <w:r w:rsidR="008D3AD3" w:rsidRPr="001D41D3">
        <w:rPr>
          <w:sz w:val="32"/>
          <w:szCs w:val="36"/>
        </w:rPr>
        <w:t>Frontier.cool</w:t>
      </w:r>
      <w:proofErr w:type="spellEnd"/>
      <w:proofErr w:type="gramStart"/>
      <w:r w:rsidR="000720BC" w:rsidRPr="001D41D3">
        <w:rPr>
          <w:rFonts w:hint="eastAsia"/>
          <w:sz w:val="32"/>
          <w:szCs w:val="36"/>
        </w:rPr>
        <w:t>）</w:t>
      </w:r>
      <w:bookmarkEnd w:id="106"/>
      <w:proofErr w:type="gramEnd"/>
    </w:p>
    <w:p w14:paraId="5C2657B9" w14:textId="128BFEFF" w:rsidR="003016F8" w:rsidRDefault="003016F8" w:rsidP="003016F8">
      <w:pPr>
        <w:pStyle w:val="3"/>
      </w:pPr>
      <w:bookmarkStart w:id="107" w:name="_Toc199885022"/>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07"/>
    </w:p>
    <w:p w14:paraId="60349BB0" w14:textId="77777777" w:rsidR="008C01BA" w:rsidRDefault="008C01BA" w:rsidP="00870F6B">
      <w:pPr>
        <w:pStyle w:val="a"/>
      </w:pPr>
      <w:r>
        <w:t>傳統</w:t>
      </w:r>
      <w:proofErr w:type="gramStart"/>
      <w:r>
        <w:t>低效且</w:t>
      </w:r>
      <w:proofErr w:type="gramEnd"/>
      <w:r>
        <w:t>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都高度依賴人工操作與</w:t>
      </w:r>
      <w:proofErr w:type="gramStart"/>
      <w:r w:rsidR="0095632E">
        <w:t>實體樣布的</w:t>
      </w:r>
      <w:proofErr w:type="gramEnd"/>
      <w:r w:rsidR="0095632E">
        <w:t>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3"/>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w:t>
      </w:r>
      <w:proofErr w:type="gramStart"/>
      <w:r w:rsidR="008361B7" w:rsidRPr="008361B7">
        <w:t>鏈從樣布</w:t>
      </w:r>
      <w:proofErr w:type="gramEnd"/>
      <w:r w:rsidR="008361B7" w:rsidRPr="008361B7">
        <w:t>、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3"/>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08" w:name="_Toc199885023"/>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08"/>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w:t>
      </w:r>
      <w:proofErr w:type="gramStart"/>
      <w:r w:rsidR="005C7784" w:rsidRPr="00FC7634">
        <w:t>實體樣布製作</w:t>
      </w:r>
      <w:proofErr w:type="gramEnd"/>
      <w:r w:rsidR="005C7784" w:rsidRPr="00FC7634">
        <w:t>之前，就能夠透過數位方式預覽與審核布料資訊，</w:t>
      </w:r>
      <w:r w:rsidR="005C7784" w:rsidRPr="005C7784">
        <w:t>從而大幅降低</w:t>
      </w:r>
      <w:proofErr w:type="gramStart"/>
      <w:r w:rsidR="005C7784" w:rsidRPr="005C7784">
        <w:t>因樣布</w:t>
      </w:r>
      <w:proofErr w:type="gramEnd"/>
      <w:r w:rsidR="005C7784" w:rsidRPr="005C7784">
        <w:t>反覆修改所產生的成本與資源浪費</w:t>
      </w:r>
      <w:r w:rsidR="00D362E1">
        <w:rPr>
          <w:rFonts w:hint="eastAsia"/>
        </w:rPr>
        <w:t>。</w:t>
      </w:r>
    </w:p>
    <w:p w14:paraId="134C6F01" w14:textId="2352CB83" w:rsidR="00372D59" w:rsidRPr="003A0CF0" w:rsidRDefault="00372D59" w:rsidP="00462EE3">
      <w:pPr>
        <w:pStyle w:val="aff3"/>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w:t>
      </w:r>
      <w:proofErr w:type="gramStart"/>
      <w:r w:rsidRPr="003A0CF0">
        <w:rPr>
          <w:rFonts w:hint="eastAsia"/>
        </w:rPr>
        <w:t>來說是一個</w:t>
      </w:r>
      <w:proofErr w:type="gramEnd"/>
      <w:r w:rsidRPr="003A0CF0">
        <w:rPr>
          <w:rFonts w:hint="eastAsia"/>
        </w:rPr>
        <w:t>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w:t>
      </w:r>
      <w:proofErr w:type="gramStart"/>
      <w:r w:rsidRPr="00F866BC">
        <w:t>在樣布確認</w:t>
      </w:r>
      <w:proofErr w:type="gramEnd"/>
      <w:r w:rsidRPr="00F866BC">
        <w:t>過程中，品牌端與供應商之間必須透過</w:t>
      </w:r>
      <w:proofErr w:type="gramStart"/>
      <w:r w:rsidRPr="00F866BC">
        <w:t>實體樣布反覆</w:t>
      </w:r>
      <w:proofErr w:type="gramEnd"/>
      <w:r w:rsidRPr="00F866BC">
        <w:t>寄送</w:t>
      </w:r>
      <w:r w:rsidR="00B82F0D">
        <w:rPr>
          <w:rFonts w:hint="eastAsia"/>
        </w:rPr>
        <w:t>來確認質感與色差</w:t>
      </w:r>
      <w:r w:rsidRPr="00F866BC">
        <w:t>，導致決策周期冗長，動輒需耗時三至六個月，且過程中經常</w:t>
      </w:r>
      <w:proofErr w:type="gramStart"/>
      <w:r w:rsidRPr="00F866BC">
        <w:t>出現樣布與</w:t>
      </w:r>
      <w:proofErr w:type="gramEnd"/>
      <w:r w:rsidRPr="00F866BC">
        <w:t>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第一個寄實體</w:t>
      </w:r>
      <w:proofErr w:type="gramStart"/>
      <w:r w:rsidRPr="003B12F5">
        <w:rPr>
          <w:rFonts w:hint="eastAsia"/>
        </w:rPr>
        <w:t>的樣布需要</w:t>
      </w:r>
      <w:proofErr w:type="gramEnd"/>
      <w:r w:rsidRPr="003B12F5">
        <w:rPr>
          <w:rFonts w:hint="eastAsia"/>
        </w:rPr>
        <w:t>錢，第二個</w:t>
      </w:r>
      <w:proofErr w:type="gramStart"/>
      <w:r w:rsidRPr="003B12F5">
        <w:rPr>
          <w:rFonts w:hint="eastAsia"/>
        </w:rPr>
        <w:t>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09" w:name="_Toc199885024"/>
      <w:r>
        <w:rPr>
          <w:rFonts w:hint="eastAsia"/>
        </w:rPr>
        <w:t>5.1.3</w:t>
      </w:r>
      <w:r w:rsidR="002C7C9B">
        <w:rPr>
          <w:rFonts w:hint="eastAsia"/>
        </w:rPr>
        <w:t xml:space="preserve"> </w:t>
      </w:r>
      <w:r>
        <w:rPr>
          <w:rFonts w:hint="eastAsia"/>
        </w:rPr>
        <w:t>目的</w:t>
      </w:r>
      <w:bookmarkEnd w:id="109"/>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proofErr w:type="gramStart"/>
      <w:r w:rsidRPr="001619DA">
        <w:rPr>
          <w:highlight w:val="yellow"/>
        </w:rPr>
        <w:t>（</w:t>
      </w:r>
      <w:proofErr w:type="gramEnd"/>
      <w:r w:rsidRPr="001619DA">
        <w:rPr>
          <w:highlight w:val="yellow"/>
        </w:rPr>
        <w:t>Mishra &amp; Agarwal</w:t>
      </w:r>
      <w:r w:rsidRPr="001619DA">
        <w:rPr>
          <w:highlight w:val="yellow"/>
        </w:rPr>
        <w:t>，</w:t>
      </w:r>
      <w:r w:rsidRPr="001619DA">
        <w:rPr>
          <w:highlight w:val="yellow"/>
        </w:rPr>
        <w:t> </w:t>
      </w:r>
      <w:hyperlink r:id="rId26" w:anchor="isj12193-bib-0082" w:history="1">
        <w:r w:rsidRPr="001619DA">
          <w:rPr>
            <w:rStyle w:val="af1"/>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proofErr w:type="spellStart"/>
      <w:r w:rsidRPr="001619DA">
        <w:rPr>
          <w:highlight w:val="yellow"/>
        </w:rPr>
        <w:t>Sambamurthy</w:t>
      </w:r>
      <w:proofErr w:type="spellEnd"/>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27" w:anchor="isj12193-bib-0102" w:history="1">
        <w:r w:rsidRPr="001619DA">
          <w:rPr>
            <w:rStyle w:val="af1"/>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28" w:anchor="isj12193-bib-0082" w:history="1">
        <w:r w:rsidR="00632D63" w:rsidRPr="001619DA">
          <w:rPr>
            <w:rStyle w:val="af1"/>
            <w:b/>
            <w:bCs/>
            <w:highlight w:val="yellow"/>
          </w:rPr>
          <w:t>2010</w:t>
        </w:r>
      </w:hyperlink>
      <w:r w:rsidR="00632D63" w:rsidRPr="001619DA">
        <w:rPr>
          <w:highlight w:val="yellow"/>
        </w:rPr>
        <w:t>), while entrepreneurial alertness may enable firms to detect gaps at the nexus of products and markets, and envision how to address them (</w:t>
      </w:r>
      <w:proofErr w:type="spellStart"/>
      <w:r w:rsidR="00632D63" w:rsidRPr="001619DA">
        <w:rPr>
          <w:highlight w:val="yellow"/>
        </w:rPr>
        <w:t>Sambamurthy</w:t>
      </w:r>
      <w:proofErr w:type="spellEnd"/>
      <w:r w:rsidR="00632D63" w:rsidRPr="001619DA">
        <w:rPr>
          <w:highlight w:val="yellow"/>
        </w:rPr>
        <w:t>, Bharadwaj, &amp; Grover, </w:t>
      </w:r>
      <w:hyperlink r:id="rId29" w:anchor="isj12193-bib-0102" w:history="1">
        <w:r w:rsidR="00632D63" w:rsidRPr="001619DA">
          <w:rPr>
            <w:rStyle w:val="af1"/>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30" w:history="1">
        <w:r w:rsidR="009B2B7A" w:rsidRPr="001619DA">
          <w:rPr>
            <w:rStyle w:val="af1"/>
            <w:color w:val="EE0000"/>
            <w:highlight w:val="yellow"/>
          </w:rPr>
          <w:t>Rajiv Kohli</w:t>
        </w:r>
      </w:hyperlink>
      <w:r w:rsidR="009B2B7A" w:rsidRPr="001619DA">
        <w:rPr>
          <w:color w:val="EE0000"/>
          <w:highlight w:val="yellow"/>
        </w:rPr>
        <w:t>, </w:t>
      </w:r>
      <w:hyperlink r:id="rId31" w:history="1">
        <w:r w:rsidR="009B2B7A" w:rsidRPr="001619DA">
          <w:rPr>
            <w:rStyle w:val="af1"/>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pPr>
    </w:p>
    <w:p w14:paraId="3CA22D7F" w14:textId="6B6AF319" w:rsidR="00144A7F" w:rsidRPr="00DF2344" w:rsidRDefault="00144A7F" w:rsidP="00D1618B">
      <w:pPr>
        <w:pStyle w:val="aff3"/>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w:t>
      </w:r>
      <w:proofErr w:type="gramStart"/>
      <w:r w:rsidRPr="00DF2344">
        <w:rPr>
          <w:rFonts w:hint="eastAsia"/>
        </w:rPr>
        <w:t>那第一個</w:t>
      </w:r>
      <w:proofErr w:type="gramEnd"/>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w:t>
      </w:r>
      <w:proofErr w:type="gramStart"/>
      <w:r w:rsidR="00F510B0">
        <w:t>最</w:t>
      </w:r>
      <w:proofErr w:type="gramEnd"/>
      <w:r w:rsidR="00F510B0">
        <w:t>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w:t>
      </w:r>
      <w:proofErr w:type="gramStart"/>
      <w:r w:rsidR="00F510B0">
        <w:t>樣布浪費</w:t>
      </w:r>
      <w:proofErr w:type="gramEnd"/>
      <w:r w:rsidR="00F510B0">
        <w:t>、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proofErr w:type="gramStart"/>
      <w:r w:rsidRPr="00596587">
        <w:rPr>
          <w:rFonts w:hint="eastAsia"/>
        </w:rPr>
        <w:t>那邊，</w:t>
      </w:r>
      <w:proofErr w:type="gramEnd"/>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DB6A5A">
      <w:pPr>
        <w:pStyle w:val="affb"/>
      </w:pPr>
      <w:bookmarkStart w:id="110" w:name="_Toc199885025"/>
      <w:r>
        <w:rPr>
          <w:rFonts w:hint="eastAsia"/>
        </w:rPr>
        <w:t>能動性分析表</w:t>
      </w:r>
      <w:bookmarkEnd w:id="110"/>
    </w:p>
    <w:tbl>
      <w:tblPr>
        <w:tblStyle w:val="aff0"/>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111" w:name="_Toc199885026"/>
      <w:r>
        <w:lastRenderedPageBreak/>
        <w:t xml:space="preserve">5.2 </w:t>
      </w:r>
      <w:r>
        <w:t>第一階段：</w:t>
      </w:r>
      <w:r w:rsidR="009B6738">
        <w:rPr>
          <w:rFonts w:hint="eastAsia"/>
        </w:rPr>
        <w:t>開源與協作</w:t>
      </w:r>
      <w:bookmarkEnd w:id="111"/>
    </w:p>
    <w:p w14:paraId="7B61FAA2" w14:textId="7C09188F" w:rsidR="004E127E" w:rsidRPr="007A3DF7" w:rsidRDefault="004E127E" w:rsidP="007A3DF7">
      <w:pPr>
        <w:pStyle w:val="3"/>
        <w:rPr>
          <w:bCs/>
          <w:sz w:val="28"/>
          <w:szCs w:val="28"/>
        </w:rPr>
      </w:pPr>
      <w:bookmarkStart w:id="112" w:name="_Toc199885027"/>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12"/>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w:t>
      </w:r>
      <w:proofErr w:type="gramStart"/>
      <w:r w:rsidR="00C53BEF" w:rsidRPr="00C53BEF">
        <w:t>熟悉布</w:t>
      </w:r>
      <w:proofErr w:type="gramEnd"/>
      <w:r w:rsidR="00C53BEF" w:rsidRPr="00C53BEF">
        <w:t>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w:t>
      </w:r>
      <w:proofErr w:type="gramStart"/>
      <w:r w:rsidR="00CB00A9" w:rsidRPr="00CB00A9">
        <w:t>的樣布</w:t>
      </w:r>
      <w:proofErr w:type="gramEnd"/>
      <w:r w:rsidR="00CB00A9" w:rsidRPr="00CB00A9">
        <w:t>，若仍以人工方式逐一翻閱，不僅效率低落，也難以快速回應市場需求。</w:t>
      </w:r>
    </w:p>
    <w:p w14:paraId="356A6F71" w14:textId="12A1813B" w:rsidR="00960AF9" w:rsidRPr="00A35835" w:rsidRDefault="001A7C22" w:rsidP="00D1618B">
      <w:pPr>
        <w:pStyle w:val="aff3"/>
        <w:ind w:left="360" w:right="360" w:firstLine="480"/>
      </w:pPr>
      <w:r w:rsidRPr="00A35835">
        <w:rPr>
          <w:rFonts w:hint="eastAsia"/>
        </w:rPr>
        <w:t>「以前的紡織廠可能都是用</w:t>
      </w:r>
      <w:proofErr w:type="gramStart"/>
      <w:r w:rsidRPr="00A35835">
        <w:rPr>
          <w:rFonts w:hint="eastAsia"/>
        </w:rPr>
        <w:t>實體樣卡本</w:t>
      </w:r>
      <w:proofErr w:type="gramEnd"/>
      <w:r w:rsidRPr="00A35835">
        <w:rPr>
          <w:rFonts w:hint="eastAsia"/>
        </w:rPr>
        <w:t>，那全部都是手寫的，然後貼一塊布在旁邊，然後他們的</w:t>
      </w:r>
      <w:proofErr w:type="gramStart"/>
      <w:r w:rsidRPr="00A35835">
        <w:rPr>
          <w:rFonts w:hint="eastAsia"/>
        </w:rPr>
        <w:t>樣品間很大</w:t>
      </w:r>
      <w:proofErr w:type="gramEnd"/>
      <w:r w:rsidRPr="00A35835">
        <w:rPr>
          <w:rFonts w:hint="eastAsia"/>
        </w:rPr>
        <w:t>喔！有的是有三層樓，全世界都有收錄。但是要找你要</w:t>
      </w:r>
      <w:proofErr w:type="gramStart"/>
      <w:r w:rsidRPr="00A35835">
        <w:rPr>
          <w:rFonts w:hint="eastAsia"/>
        </w:rPr>
        <w:t>的布很困難</w:t>
      </w:r>
      <w:proofErr w:type="gramEnd"/>
      <w:r w:rsidRPr="00A35835">
        <w:rPr>
          <w:rFonts w:hint="eastAsia"/>
        </w:rPr>
        <w:t>，你得翻那個catalog都是實體的，然後可能會有一個年紀很大的那個阿姨在</w:t>
      </w:r>
      <w:proofErr w:type="gramStart"/>
      <w:r w:rsidRPr="00A35835">
        <w:rPr>
          <w:rFonts w:hint="eastAsia"/>
        </w:rPr>
        <w:t>那邊，</w:t>
      </w:r>
      <w:proofErr w:type="gramEnd"/>
      <w:r w:rsidRPr="00A35835">
        <w:rPr>
          <w:rFonts w:hint="eastAsia"/>
        </w:rPr>
        <w:t>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w:t>
      </w:r>
      <w:proofErr w:type="gramStart"/>
      <w:r w:rsidR="000815B5">
        <w:t>實體樣布的</w:t>
      </w:r>
      <w:proofErr w:type="gramEnd"/>
      <w:r w:rsidR="000815B5">
        <w:t>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w:t>
      </w:r>
      <w:proofErr w:type="gramStart"/>
      <w:r w:rsidRPr="000742AA">
        <w:rPr>
          <w:rFonts w:hint="eastAsia"/>
        </w:rPr>
        <w:t>個</w:t>
      </w:r>
      <w:proofErr w:type="gramEnd"/>
      <w:r w:rsidRPr="000742AA">
        <w:rPr>
          <w:rFonts w:hint="eastAsia"/>
        </w:rPr>
        <w:t>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13" w:name="_Toc199885028"/>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113"/>
    </w:p>
    <w:p w14:paraId="18A989EB" w14:textId="0C3B1889" w:rsidR="005008B9" w:rsidRPr="00C463BF" w:rsidRDefault="007D4AD1" w:rsidP="00410D6D">
      <w:pPr>
        <w:pStyle w:val="a"/>
      </w:pPr>
      <w:r>
        <w:t>經營策略</w:t>
      </w:r>
      <w:r w:rsidR="001D4619" w:rsidRPr="00C463BF">
        <w:rPr>
          <w:rFonts w:hint="eastAsia"/>
        </w:rPr>
        <w:t>：</w:t>
      </w:r>
      <w:proofErr w:type="gramStart"/>
      <w:r w:rsidR="00895B41" w:rsidRPr="00895B41">
        <w:t>從痛點</w:t>
      </w:r>
      <w:proofErr w:type="gramEnd"/>
      <w:r w:rsidR="00895B41" w:rsidRPr="00895B41">
        <w:t>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proofErr w:type="gramStart"/>
      <w:r w:rsidRPr="0067309F">
        <w:t>─</w:t>
      </w:r>
      <w:proofErr w:type="gramEnd"/>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w:t>
      </w:r>
      <w:proofErr w:type="gramStart"/>
      <w:r w:rsidRPr="009A38C7">
        <w:t>第三方單</w:t>
      </w:r>
      <w:r w:rsidR="0068367F">
        <w:rPr>
          <w:rFonts w:hint="eastAsia"/>
        </w:rPr>
        <w:t>機構</w:t>
      </w:r>
      <w:proofErr w:type="gramEnd"/>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w:t>
      </w:r>
      <w:proofErr w:type="gramStart"/>
      <w:r w:rsidRPr="009A38C7">
        <w:t>的布樣交給</w:t>
      </w:r>
      <w:proofErr w:type="gramEnd"/>
      <w:r w:rsidRPr="009A38C7">
        <w:t>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14" w:name="_Toc199885029"/>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14"/>
    </w:p>
    <w:p w14:paraId="68F09E5B" w14:textId="1CA2F2D7" w:rsidR="001A7C22" w:rsidRDefault="001A7C22" w:rsidP="00D81715">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w:t>
      </w:r>
      <w:proofErr w:type="gramStart"/>
      <w:r>
        <w:t>塊</w:t>
      </w:r>
      <w:proofErr w:type="gramEnd"/>
      <w:r>
        <w:t>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w:t>
      </w:r>
      <w:proofErr w:type="gramStart"/>
      <w:r>
        <w:t>準保留並自動</w:t>
      </w:r>
      <w:proofErr w:type="gramEnd"/>
      <w:r>
        <w:t>分類。</w:t>
      </w:r>
    </w:p>
    <w:p w14:paraId="2B798D9C" w14:textId="01D13E00" w:rsidR="00730642" w:rsidRDefault="00B42586" w:rsidP="00440EAD">
      <w:pPr>
        <w:pStyle w:val="15"/>
        <w:ind w:firstLine="480"/>
      </w:pPr>
      <w:r>
        <w:t>這項技術的關鍵價值在於數位科技帶來的「標準化」特性</w:t>
      </w:r>
      <w:proofErr w:type="gramStart"/>
      <w:r>
        <w:t>—</w:t>
      </w:r>
      <w:proofErr w:type="gramEnd"/>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w:t>
      </w:r>
      <w:proofErr w:type="gramStart"/>
      <w:r w:rsidR="00643403">
        <w:rPr>
          <w:rFonts w:hint="eastAsia"/>
        </w:rPr>
        <w:t>布片中</w:t>
      </w:r>
      <w:r>
        <w:t>物理</w:t>
      </w:r>
      <w:proofErr w:type="gramEnd"/>
      <w:r>
        <w:t>數據</w:t>
      </w:r>
      <w:r w:rsidR="00643403">
        <w:rPr>
          <w:rFonts w:hint="eastAsia"/>
        </w:rPr>
        <w:t>的準確性</w:t>
      </w:r>
      <w:r>
        <w:t>，</w:t>
      </w:r>
      <w:proofErr w:type="gramStart"/>
      <w:r w:rsidR="00604F88">
        <w:rPr>
          <w:rFonts w:hint="eastAsia"/>
        </w:rPr>
        <w:t>使</w:t>
      </w:r>
      <w:r>
        <w:t>圖檔</w:t>
      </w:r>
      <w:proofErr w:type="gramEnd"/>
      <w:r>
        <w:t>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115" w:name="_Toc199885030"/>
      <w:r w:rsidRPr="004E127E">
        <w:t>5.2</w:t>
      </w:r>
      <w:r>
        <w:rPr>
          <w:rFonts w:hint="eastAsia"/>
        </w:rPr>
        <w:t>.4</w:t>
      </w:r>
      <w:r w:rsidR="002C7C9B">
        <w:rPr>
          <w:rFonts w:hint="eastAsia"/>
        </w:rPr>
        <w:t xml:space="preserve"> </w:t>
      </w:r>
      <w:r>
        <w:rPr>
          <w:rFonts w:hint="eastAsia"/>
        </w:rPr>
        <w:t>深耕運用</w:t>
      </w:r>
      <w:bookmarkEnd w:id="115"/>
    </w:p>
    <w:p w14:paraId="796300B7" w14:textId="77777777" w:rsidR="00DB290D" w:rsidRDefault="00DB290D" w:rsidP="00410D6D">
      <w:pPr>
        <w:pStyle w:val="a"/>
      </w:pPr>
      <w:r w:rsidRPr="00DB290D">
        <w:rPr>
          <w:rFonts w:hint="eastAsia"/>
        </w:rPr>
        <w:t>以產業底蘊為基礎，精</w:t>
      </w:r>
      <w:proofErr w:type="gramStart"/>
      <w:r w:rsidRPr="00DB290D">
        <w:rPr>
          <w:rFonts w:hint="eastAsia"/>
        </w:rPr>
        <w:t>準</w:t>
      </w:r>
      <w:proofErr w:type="gramEnd"/>
      <w:r w:rsidRPr="00DB290D">
        <w:rPr>
          <w:rFonts w:hint="eastAsia"/>
        </w:rPr>
        <w:t>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w:t>
      </w:r>
      <w:proofErr w:type="gramStart"/>
      <w:r w:rsidRPr="006E3B6E">
        <w:t>準</w:t>
      </w:r>
      <w:proofErr w:type="gramEnd"/>
      <w:r w:rsidRPr="006E3B6E">
        <w:t>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w:t>
      </w:r>
      <w:proofErr w:type="gramStart"/>
      <w:r w:rsidRPr="00646027">
        <w:rPr>
          <w:rFonts w:hint="eastAsia"/>
        </w:rPr>
        <w:t>拍跟遠</w:t>
      </w:r>
      <w:proofErr w:type="gramEnd"/>
      <w:r w:rsidRPr="00646027">
        <w:rPr>
          <w:rFonts w:hint="eastAsia"/>
        </w:rPr>
        <w:t>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16" w:name="_Toc199885031"/>
      <w:r w:rsidRPr="004E127E">
        <w:t>5.2</w:t>
      </w:r>
      <w:r>
        <w:rPr>
          <w:rFonts w:hint="eastAsia"/>
        </w:rPr>
        <w:t>.5</w:t>
      </w:r>
      <w:r w:rsidR="002C7C9B">
        <w:rPr>
          <w:rFonts w:hint="eastAsia"/>
        </w:rPr>
        <w:t xml:space="preserve"> </w:t>
      </w:r>
      <w:r w:rsidR="00313D06">
        <w:rPr>
          <w:rFonts w:hint="eastAsia"/>
        </w:rPr>
        <w:t>創新探索</w:t>
      </w:r>
      <w:bookmarkEnd w:id="116"/>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w:t>
      </w:r>
      <w:proofErr w:type="gramStart"/>
      <w:r w:rsidR="00577513">
        <w:rPr>
          <w:rFonts w:hint="eastAsia"/>
        </w:rPr>
        <w:t>準</w:t>
      </w:r>
      <w:proofErr w:type="gramEnd"/>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w:t>
      </w:r>
      <w:proofErr w:type="gramStart"/>
      <w:r w:rsidR="00B803FA" w:rsidRPr="00733AC4">
        <w:rPr>
          <w:rStyle w:val="150"/>
        </w:rPr>
        <w:t>準</w:t>
      </w:r>
      <w:proofErr w:type="gramEnd"/>
      <w:r w:rsidR="00B803FA" w:rsidRPr="00733AC4">
        <w:rPr>
          <w:rStyle w:val="150"/>
        </w:rPr>
        <w:t>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proofErr w:type="spellStart"/>
      <w:r w:rsidR="00BF2A53" w:rsidRPr="00733AC4">
        <w:rPr>
          <w:rStyle w:val="150"/>
          <w:rFonts w:hint="eastAsia"/>
        </w:rPr>
        <w:t>TextileC</w:t>
      </w:r>
      <w:r w:rsidR="00BF2A53" w:rsidRPr="00BF2A53">
        <w:rPr>
          <w:rFonts w:hint="eastAsia"/>
        </w:rPr>
        <w:t>loud</w:t>
      </w:r>
      <w:proofErr w:type="spellEnd"/>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w:t>
      </w:r>
      <w:proofErr w:type="gramStart"/>
      <w:r w:rsidRPr="000577F3">
        <w:rPr>
          <w:rStyle w:val="aff4"/>
          <w:rFonts w:hint="eastAsia"/>
          <w:i/>
          <w:iCs/>
        </w:rPr>
        <w:t>一</w:t>
      </w:r>
      <w:proofErr w:type="gramEnd"/>
      <w:r w:rsidRPr="000577F3">
        <w:rPr>
          <w:rStyle w:val="aff4"/>
          <w:rFonts w:hint="eastAsia"/>
          <w:i/>
          <w:iCs/>
        </w:rPr>
        <w:t>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proofErr w:type="spellStart"/>
      <w:r w:rsidR="00053BD3" w:rsidRPr="00BF2A53">
        <w:rPr>
          <w:rFonts w:hint="eastAsia"/>
        </w:rPr>
        <w:t>TextileCloud</w:t>
      </w:r>
      <w:proofErr w:type="spellEnd"/>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w:t>
      </w:r>
      <w:proofErr w:type="gramStart"/>
      <w:r w:rsidRPr="007E5939">
        <w:rPr>
          <w:rFonts w:hint="eastAsia"/>
        </w:rPr>
        <w:t>都很驚豔</w:t>
      </w:r>
      <w:proofErr w:type="gramEnd"/>
      <w:r w:rsidRPr="007E5939">
        <w:rPr>
          <w:rFonts w:hint="eastAsia"/>
        </w:rPr>
        <w:t xml:space="preserve">，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17" w:name="_Toc199885032"/>
      <w:r w:rsidRPr="004E127E">
        <w:t>5.2</w:t>
      </w:r>
      <w:r>
        <w:rPr>
          <w:rFonts w:hint="eastAsia"/>
        </w:rPr>
        <w:t>.6</w:t>
      </w:r>
      <w:r w:rsidR="002C7C9B">
        <w:rPr>
          <w:rFonts w:hint="eastAsia"/>
        </w:rPr>
        <w:t xml:space="preserve"> </w:t>
      </w:r>
      <w:r>
        <w:rPr>
          <w:rFonts w:hint="eastAsia"/>
        </w:rPr>
        <w:t>平衡機制</w:t>
      </w:r>
      <w:bookmarkEnd w:id="117"/>
    </w:p>
    <w:p w14:paraId="2B44554A" w14:textId="77777777" w:rsidR="000C5B7B" w:rsidRDefault="000C5B7B" w:rsidP="0010379A">
      <w:pPr>
        <w:pStyle w:val="a"/>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proofErr w:type="spellStart"/>
      <w:r w:rsidR="009F0B77" w:rsidRPr="003E1086">
        <w:t>Frontier.cool</w:t>
      </w:r>
      <w:proofErr w:type="spellEnd"/>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4F7A6F11" w14:textId="181A1D0A" w:rsidR="00D9050F" w:rsidRDefault="00EE0B3B" w:rsidP="00997A31">
      <w:pPr>
        <w:pStyle w:val="afe"/>
      </w:pPr>
      <w:r>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pPr>
      <w:r>
        <w:rPr>
          <w:rFonts w:hint="eastAsia"/>
        </w:rPr>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w:t>
      </w:r>
      <w:proofErr w:type="spellStart"/>
      <w:r w:rsidRPr="005548C9">
        <w:rPr>
          <w:rFonts w:hint="eastAsia"/>
        </w:rPr>
        <w:t>ocr</w:t>
      </w:r>
      <w:proofErr w:type="spellEnd"/>
      <w:r w:rsidRPr="005548C9">
        <w:rPr>
          <w:rFonts w:hint="eastAsia"/>
        </w:rPr>
        <w:t>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bookmarkStart w:id="118" w:name="_Toc199885033"/>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18"/>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w:t>
      </w:r>
      <w:proofErr w:type="gramStart"/>
      <w:r w:rsidR="00D84D32">
        <w:t>上架至平台</w:t>
      </w:r>
      <w:proofErr w:type="gramEnd"/>
      <w:r w:rsidR="00D84D32">
        <w:t>，搭配資料夾管理（</w:t>
      </w:r>
      <w:r w:rsidR="00D84D32">
        <w:t>Workspace</w:t>
      </w:r>
      <w:r w:rsidR="00D84D32">
        <w:t>）與對話看板（</w:t>
      </w:r>
      <w:r w:rsidR="00D84D32">
        <w:t>Thread Board</w:t>
      </w:r>
      <w:r w:rsidR="00D84D32">
        <w:t>）等模組，讓供應鏈雙方能即時展示、</w:t>
      </w:r>
      <w:proofErr w:type="gramStart"/>
      <w:r w:rsidR="00D84D32">
        <w:t>選布與</w:t>
      </w:r>
      <w:proofErr w:type="gramEnd"/>
      <w:r w:rsidR="00D84D32">
        <w:t>溝通，</w:t>
      </w:r>
      <w:proofErr w:type="gramStart"/>
      <w:r w:rsidR="00D84D32">
        <w:t>提升選品效率</w:t>
      </w:r>
      <w:proofErr w:type="gramEnd"/>
      <w:r w:rsidR="00D84D32">
        <w:t>與資訊透明度。如同「紡織業的</w:t>
      </w:r>
      <w:r w:rsidR="00D84D32">
        <w:t>Facebook</w:t>
      </w:r>
      <w:r w:rsidR="00D84D32">
        <w:t>」，每位供應商可自由上傳布料，而買家也能</w:t>
      </w:r>
      <w:proofErr w:type="gramStart"/>
      <w:r w:rsidR="00D84D32">
        <w:t>在線上探索</w:t>
      </w:r>
      <w:proofErr w:type="gramEnd"/>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w:t>
      </w:r>
      <w:proofErr w:type="gramStart"/>
      <w:r w:rsidR="00C55659">
        <w:rPr>
          <w:rFonts w:hint="eastAsia"/>
        </w:rPr>
        <w:t>溝應鏈</w:t>
      </w:r>
      <w:proofErr w:type="gramEnd"/>
      <w:r w:rsidR="00C55659">
        <w:rPr>
          <w:rFonts w:hint="eastAsia"/>
        </w:rPr>
        <w:t>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w:t>
      </w:r>
      <w:proofErr w:type="gramStart"/>
      <w:r>
        <w:t>一</w:t>
      </w:r>
      <w:proofErr w:type="gramEnd"/>
      <w:r>
        <w:t>週內</w:t>
      </w:r>
      <w:r>
        <w:lastRenderedPageBreak/>
        <w:t>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w:t>
      </w:r>
      <w:proofErr w:type="gramStart"/>
      <w:r w:rsidRPr="008340AC">
        <w:rPr>
          <w:rFonts w:hint="eastAsia"/>
        </w:rPr>
        <w:t>供應鏈有沒有</w:t>
      </w:r>
      <w:proofErr w:type="gramEnd"/>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DB6A5A">
      <w:pPr>
        <w:pStyle w:val="affb"/>
      </w:pPr>
      <w:bookmarkStart w:id="119" w:name="_Toc199885034"/>
      <w:r>
        <w:rPr>
          <w:rFonts w:hint="eastAsia"/>
        </w:rPr>
        <w:lastRenderedPageBreak/>
        <w:t>第一階段個案分析表</w:t>
      </w:r>
      <w:bookmarkEnd w:id="119"/>
    </w:p>
    <w:tbl>
      <w:tblPr>
        <w:tblStyle w:val="aff0"/>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w:t>
            </w:r>
            <w:proofErr w:type="gramStart"/>
            <w:r w:rsidRPr="00987FDF">
              <w:rPr>
                <w:rFonts w:hint="eastAsia"/>
              </w:rPr>
              <w:t>實體樣布運輸</w:t>
            </w:r>
            <w:proofErr w:type="gramEnd"/>
            <w:r w:rsidRPr="00987FDF">
              <w:rPr>
                <w:rFonts w:hint="eastAsia"/>
              </w:rPr>
              <w:t>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5750C79" w:rsidR="00A41AB3" w:rsidRDefault="00A41AB3" w:rsidP="003A664D">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w:t>
            </w:r>
            <w:proofErr w:type="gramStart"/>
            <w:r w:rsidRPr="00C834BE">
              <w:t>準</w:t>
            </w:r>
            <w:proofErr w:type="gramEnd"/>
            <w:r w:rsidRPr="00C834BE">
              <w:t>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20" w:name="_Toc199885035"/>
      <w:r>
        <w:rPr>
          <w:rFonts w:hint="eastAsia"/>
        </w:rPr>
        <w:lastRenderedPageBreak/>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120"/>
    </w:p>
    <w:p w14:paraId="7D60BCCA" w14:textId="264E8B20" w:rsidR="00051C78" w:rsidRDefault="00051C78" w:rsidP="005E090C">
      <w:pPr>
        <w:pStyle w:val="3"/>
      </w:pPr>
      <w:bookmarkStart w:id="121" w:name="_Toc199885036"/>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21"/>
    </w:p>
    <w:p w14:paraId="11170D77" w14:textId="6AAE3A11" w:rsidR="00E92694" w:rsidRDefault="00E92694" w:rsidP="00410D6D">
      <w:pPr>
        <w:pStyle w:val="a"/>
      </w:pPr>
      <w:proofErr w:type="gramStart"/>
      <w:r>
        <w:rPr>
          <w:rFonts w:hint="eastAsia"/>
        </w:rPr>
        <w:t>疫情使</w:t>
      </w:r>
      <w:proofErr w:type="gramEnd"/>
      <w:r>
        <w:rPr>
          <w:rFonts w:hint="eastAsia"/>
        </w:rPr>
        <w:t>全球運輸</w:t>
      </w:r>
      <w:proofErr w:type="gramStart"/>
      <w:r>
        <w:rPr>
          <w:rFonts w:hint="eastAsia"/>
        </w:rPr>
        <w:t>受使樣布</w:t>
      </w:r>
      <w:proofErr w:type="gramEnd"/>
      <w:r>
        <w:rPr>
          <w:rFonts w:hint="eastAsia"/>
        </w:rPr>
        <w:t>無法出口，強勢推動轉型需求</w:t>
      </w:r>
    </w:p>
    <w:p w14:paraId="73EF528A" w14:textId="3ED21295" w:rsidR="00871906" w:rsidRDefault="00871906" w:rsidP="00485192">
      <w:pPr>
        <w:pStyle w:val="15"/>
        <w:ind w:firstLine="480"/>
      </w:pPr>
      <w:r w:rsidRPr="00871906">
        <w:t>起初，團隊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傳統供應商習慣於過去熟悉的作業流程，對「數位化」並不感興趣。他們普遍認為，布料展示就是要看</w:t>
      </w:r>
      <w:proofErr w:type="gramStart"/>
      <w:r w:rsidRPr="00871906">
        <w:t>實體樣布</w:t>
      </w:r>
      <w:proofErr w:type="gramEnd"/>
      <w:r w:rsidRPr="00871906">
        <w:t>、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w:t>
      </w:r>
      <w:proofErr w:type="gramStart"/>
      <w:r w:rsidRPr="00234127">
        <w:rPr>
          <w:rFonts w:hint="eastAsia"/>
        </w:rPr>
        <w:t>疫情的</w:t>
      </w:r>
      <w:proofErr w:type="gramEnd"/>
      <w:r w:rsidRPr="00234127">
        <w:rPr>
          <w:rFonts w:hint="eastAsia"/>
        </w:rPr>
        <w:t>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proofErr w:type="gramStart"/>
      <w:r w:rsidR="00C77694">
        <w:rPr>
          <w:rFonts w:hint="eastAsia"/>
        </w:rPr>
        <w:t>疫情讓</w:t>
      </w:r>
      <w:proofErr w:type="gramEnd"/>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w:t>
      </w:r>
      <w:proofErr w:type="gramStart"/>
      <w:r w:rsidR="001A7C22" w:rsidRPr="008E4B1E">
        <w:rPr>
          <w:rFonts w:hint="eastAsia"/>
        </w:rPr>
        <w:t>陣子，</w:t>
      </w:r>
      <w:proofErr w:type="gramEnd"/>
      <w:r w:rsidR="001A7C22" w:rsidRPr="008E4B1E">
        <w:rPr>
          <w:rFonts w:hint="eastAsia"/>
        </w:rPr>
        <w:t>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22" w:name="_Toc199885037"/>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22"/>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proofErr w:type="spellStart"/>
      <w:r w:rsidR="00EE4B93" w:rsidRPr="00BF2A53">
        <w:rPr>
          <w:rFonts w:hint="eastAsia"/>
        </w:rPr>
        <w:t>TextileCloud</w:t>
      </w:r>
      <w:proofErr w:type="spellEnd"/>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w:t>
      </w:r>
      <w:proofErr w:type="gramStart"/>
      <w:r>
        <w:t>之間「</w:t>
      </w:r>
      <w:proofErr w:type="gramEnd"/>
      <w:r>
        <w:t>環環相扣」的實際生態需求，</w:t>
      </w:r>
      <w:proofErr w:type="spellStart"/>
      <w:r w:rsidR="000657A7">
        <w:rPr>
          <w:rFonts w:hint="eastAsia"/>
        </w:rPr>
        <w:t>F</w:t>
      </w:r>
      <w:r w:rsidR="00AE275B">
        <w:rPr>
          <w:rFonts w:hint="eastAsia"/>
        </w:rPr>
        <w:t>rontier.cool</w:t>
      </w:r>
      <w:proofErr w:type="spellEnd"/>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pPr>
        <w:pStyle w:val="3"/>
        <w:numPr>
          <w:ilvl w:val="2"/>
          <w:numId w:val="2"/>
        </w:numPr>
      </w:pPr>
      <w:bookmarkStart w:id="123" w:name="_Toc199885038"/>
      <w:r w:rsidRPr="007D7A67">
        <w:rPr>
          <w:rFonts w:hint="eastAsia"/>
        </w:rPr>
        <w:t>探索可供性</w:t>
      </w:r>
      <w:bookmarkEnd w:id="123"/>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w:t>
      </w:r>
      <w:proofErr w:type="gramStart"/>
      <w:r>
        <w:rPr>
          <w:rFonts w:hint="eastAsia"/>
        </w:rPr>
        <w:t>一來，</w:t>
      </w:r>
      <w:proofErr w:type="gramEnd"/>
      <w:r>
        <w:rPr>
          <w:rFonts w:hint="eastAsia"/>
        </w:rPr>
        <w:t>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w:t>
      </w:r>
      <w:proofErr w:type="gramStart"/>
      <w:r w:rsidRPr="00102817">
        <w:t>兼容性與</w:t>
      </w:r>
      <w:proofErr w:type="gramEnd"/>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proofErr w:type="gramStart"/>
      <w:r w:rsidRPr="003167A0">
        <w:t>此外，</w:t>
      </w:r>
      <w:proofErr w:type="gramEnd"/>
      <w:r w:rsidRPr="003167A0">
        <w:t>平台的數位布片格式也支援與</w:t>
      </w:r>
      <w:proofErr w:type="spellStart"/>
      <w:r w:rsidRPr="003167A0">
        <w:t>Browzwear</w:t>
      </w:r>
      <w:proofErr w:type="spellEnd"/>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124" w:name="_Toc199885039"/>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24"/>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w:t>
      </w:r>
      <w:proofErr w:type="gramStart"/>
      <w:r w:rsidRPr="005A3FE7">
        <w:t>期間</w:t>
      </w:r>
      <w:r>
        <w:rPr>
          <w:rFonts w:hint="eastAsia"/>
        </w:rPr>
        <w:t>，</w:t>
      </w:r>
      <w:proofErr w:type="spellStart"/>
      <w:proofErr w:type="gramEnd"/>
      <w:r w:rsidRPr="005A3FE7">
        <w:t>Frontier.cool</w:t>
      </w:r>
      <w:proofErr w:type="spellEnd"/>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proofErr w:type="spellStart"/>
      <w:r w:rsidR="00D91E61" w:rsidRPr="005A3FE7">
        <w:t>Frontier.cool</w:t>
      </w:r>
      <w:proofErr w:type="spellEnd"/>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w:t>
      </w:r>
      <w:proofErr w:type="gramStart"/>
      <w:r w:rsidR="005E34F9" w:rsidRPr="005E34F9">
        <w:t>與跨域整合</w:t>
      </w:r>
      <w:proofErr w:type="gramEnd"/>
      <w:r w:rsidR="005E34F9" w:rsidRPr="005E34F9">
        <w:t>，</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proofErr w:type="spellStart"/>
      <w:r w:rsidRPr="005A3FE7">
        <w:t>Frontier.cool</w:t>
      </w:r>
      <w:proofErr w:type="spellEnd"/>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proofErr w:type="spellStart"/>
      <w:r w:rsidR="00E44AE4" w:rsidRPr="00E44AE4">
        <w:t>CycleGAN</w:t>
      </w:r>
      <w:proofErr w:type="spellEnd"/>
      <w:r w:rsidR="00E44AE4" w:rsidRPr="00E44AE4">
        <w:t>模型在部分布料辨識不精</w:t>
      </w:r>
      <w:proofErr w:type="gramStart"/>
      <w:r w:rsidR="00E44AE4" w:rsidRPr="00E44AE4">
        <w:t>準</w:t>
      </w:r>
      <w:proofErr w:type="gramEnd"/>
      <w:r w:rsidR="00E44AE4" w:rsidRPr="00E44AE4">
        <w:t>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w:t>
      </w:r>
      <w:proofErr w:type="spellStart"/>
      <w:r w:rsidRPr="00545380">
        <w:rPr>
          <w:rFonts w:hint="eastAsia"/>
        </w:rPr>
        <w:t>AIteam</w:t>
      </w:r>
      <w:proofErr w:type="spellEnd"/>
      <w:r w:rsidRPr="00545380">
        <w:rPr>
          <w:rFonts w:hint="eastAsia"/>
        </w:rPr>
        <w:t>，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6D5C0F8B" w:rsidR="00216282" w:rsidRPr="00216282" w:rsidRDefault="009F1CE4" w:rsidP="00DD3CA6">
      <w:pPr>
        <w:pStyle w:val="15"/>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w:t>
      </w:r>
      <w:proofErr w:type="gramStart"/>
      <w:r w:rsidRPr="00CE1E36">
        <w:rPr>
          <w:rFonts w:hint="eastAsia"/>
        </w:rPr>
        <w:t>垂墜感</w:t>
      </w:r>
      <w:proofErr w:type="gramEnd"/>
      <w:r w:rsidRPr="00CE1E36">
        <w:rPr>
          <w:rFonts w:hint="eastAsia"/>
        </w:rPr>
        <w:t>、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25" w:name="_Toc199885040"/>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25"/>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proofErr w:type="spellStart"/>
      <w:r w:rsidR="00FA5C62" w:rsidRPr="005A3FE7">
        <w:t>Frontier.cool</w:t>
      </w:r>
      <w:proofErr w:type="spellEnd"/>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proofErr w:type="spellStart"/>
      <w:r w:rsidR="00520775" w:rsidRPr="005A3FE7">
        <w:t>Frontier.cool</w:t>
      </w:r>
      <w:proofErr w:type="spellEnd"/>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proofErr w:type="spellStart"/>
      <w:r w:rsidR="00520775" w:rsidRPr="00B463E6">
        <w:t>Browzwear</w:t>
      </w:r>
      <w:proofErr w:type="spellEnd"/>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w:t>
      </w:r>
      <w:proofErr w:type="spellStart"/>
      <w:r w:rsidR="00B463E6" w:rsidRPr="00B463E6">
        <w:t>VStitcher</w:t>
      </w:r>
      <w:proofErr w:type="spellEnd"/>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proofErr w:type="gramStart"/>
      <w:r>
        <w:rPr>
          <w:rFonts w:hint="eastAsia"/>
        </w:rPr>
        <w:t>此外，</w:t>
      </w:r>
      <w:proofErr w:type="spellStart"/>
      <w:proofErr w:type="gramEnd"/>
      <w:r w:rsidRPr="00490827">
        <w:t>TextileCloud</w:t>
      </w:r>
      <w:proofErr w:type="spellEnd"/>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proofErr w:type="spellStart"/>
      <w:r w:rsidRPr="00E72522">
        <w:t>Frontier.cool</w:t>
      </w:r>
      <w:proofErr w:type="spellEnd"/>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proofErr w:type="spellStart"/>
      <w:r>
        <w:rPr>
          <w:rFonts w:hint="eastAsia"/>
        </w:rPr>
        <w:t>TextileCloud</w:t>
      </w:r>
      <w:proofErr w:type="spellEnd"/>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proofErr w:type="spellStart"/>
      <w:r w:rsidRPr="00E314B2">
        <w:t>TextileCloud</w:t>
      </w:r>
      <w:proofErr w:type="spellEnd"/>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w:t>
      </w:r>
      <w:proofErr w:type="gramStart"/>
      <w:r w:rsidRPr="00FA5C62">
        <w:rPr>
          <w:rFonts w:hint="eastAsia"/>
        </w:rPr>
        <w:t>埔</w:t>
      </w:r>
      <w:proofErr w:type="gramEnd"/>
      <w:r w:rsidRPr="00CE1E36">
        <w:t xml:space="preserve"> </w:t>
      </w:r>
      <w:r>
        <w:rPr>
          <w:rFonts w:hint="eastAsia"/>
        </w:rPr>
        <w:t>創辦人</w:t>
      </w:r>
      <w:r w:rsidRPr="00CE1E36">
        <w:rPr>
          <w:rFonts w:hint="eastAsia"/>
        </w:rPr>
        <w:t>，</w:t>
      </w:r>
      <w:commentRangeStart w:id="126"/>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commentRangeEnd w:id="126"/>
      <w:r>
        <w:rPr>
          <w:rStyle w:val="af6"/>
        </w:rPr>
        <w:commentReference w:id="126"/>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27" w:name="_Toc199885041"/>
      <w:r>
        <w:rPr>
          <w:rFonts w:hint="eastAsia"/>
        </w:rPr>
        <w:t xml:space="preserve">5.3.6 </w:t>
      </w:r>
      <w:r w:rsidR="002766EC" w:rsidRPr="002766EC">
        <w:rPr>
          <w:rFonts w:hint="eastAsia"/>
        </w:rPr>
        <w:t>平衡機制</w:t>
      </w:r>
      <w:bookmarkEnd w:id="127"/>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proofErr w:type="gramStart"/>
      <w:r w:rsidR="00FE7033" w:rsidRPr="00FE7033">
        <w:rPr>
          <w:rFonts w:hint="eastAsia"/>
        </w:rPr>
        <w:t>同時媒</w:t>
      </w:r>
      <w:proofErr w:type="gramEnd"/>
      <w:r w:rsidR="00FE7033" w:rsidRPr="00FE7033">
        <w:rPr>
          <w:rFonts w:hint="eastAsia"/>
        </w:rPr>
        <w:t>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proofErr w:type="spellStart"/>
      <w:r w:rsidRPr="008E19B3">
        <w:t>Frontier.cool</w:t>
      </w:r>
      <w:proofErr w:type="spellEnd"/>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28" w:name="_Toc199885042"/>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28"/>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w:t>
      </w:r>
      <w:proofErr w:type="gramStart"/>
      <w:r w:rsidRPr="00AF7354">
        <w:t>資料資安</w:t>
      </w:r>
      <w:proofErr w:type="gramEnd"/>
      <w:r w:rsidRPr="00AF7354">
        <w:t>，更強化</w:t>
      </w:r>
      <w:proofErr w:type="gramStart"/>
      <w:r w:rsidRPr="00AF7354">
        <w:t>產業間跨企業</w:t>
      </w:r>
      <w:proofErr w:type="gramEnd"/>
      <w:r w:rsidRPr="00AF7354">
        <w:t>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w:t>
      </w:r>
      <w:proofErr w:type="gramStart"/>
      <w:r w:rsidRPr="00D1618B">
        <w:rPr>
          <w:rFonts w:hint="eastAsia"/>
        </w:rPr>
        <w:t>說把殼給</w:t>
      </w:r>
      <w:proofErr w:type="gramEnd"/>
      <w:r w:rsidRPr="00D1618B">
        <w:rPr>
          <w:rFonts w:hint="eastAsia"/>
        </w:rPr>
        <w:t>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proofErr w:type="spellStart"/>
      <w:r>
        <w:rPr>
          <w:rFonts w:hint="eastAsia"/>
        </w:rPr>
        <w:t>T</w:t>
      </w:r>
      <w:r w:rsidR="00B43A2D" w:rsidRPr="00B43A2D">
        <w:t>extileCloud</w:t>
      </w:r>
      <w:proofErr w:type="spellEnd"/>
      <w:r w:rsidR="00B43A2D" w:rsidRPr="00B43A2D">
        <w:t>™</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proofErr w:type="spellStart"/>
      <w:r>
        <w:rPr>
          <w:rFonts w:hint="eastAsia"/>
        </w:rPr>
        <w:t>T</w:t>
      </w:r>
      <w:r w:rsidRPr="00F80B54">
        <w:t>extileCloud</w:t>
      </w:r>
      <w:proofErr w:type="spellEnd"/>
      <w:r w:rsidRPr="00F80B54">
        <w:t>™</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的作業效率與資料治理能力，也為未來與外部夥伴串接打下穩定基礎。</w:t>
      </w:r>
    </w:p>
    <w:p w14:paraId="74CAE6D3" w14:textId="77777777" w:rsidR="00B7462D" w:rsidRDefault="00B7462D" w:rsidP="00DB6A5A">
      <w:pPr>
        <w:pStyle w:val="affb"/>
      </w:pPr>
      <w:bookmarkStart w:id="129" w:name="_Toc199885043"/>
      <w:r>
        <w:rPr>
          <w:rFonts w:hint="eastAsia"/>
        </w:rPr>
        <w:lastRenderedPageBreak/>
        <w:t>第二階段個案分析表</w:t>
      </w:r>
      <w:bookmarkEnd w:id="129"/>
    </w:p>
    <w:tbl>
      <w:tblPr>
        <w:tblStyle w:val="aff0"/>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proofErr w:type="gramStart"/>
            <w:r w:rsidRPr="008824A9">
              <w:rPr>
                <w:rFonts w:hint="eastAsia"/>
              </w:rPr>
              <w:t>疫情使</w:t>
            </w:r>
            <w:proofErr w:type="gramEnd"/>
            <w:r w:rsidRPr="008824A9">
              <w:rPr>
                <w:rFonts w:hint="eastAsia"/>
              </w:rPr>
              <w:t>全球運輸</w:t>
            </w:r>
            <w:proofErr w:type="gramStart"/>
            <w:r w:rsidRPr="008824A9">
              <w:rPr>
                <w:rFonts w:hint="eastAsia"/>
              </w:rPr>
              <w:t>受使樣布</w:t>
            </w:r>
            <w:proofErr w:type="gramEnd"/>
            <w:r w:rsidRPr="008824A9">
              <w:rPr>
                <w:rFonts w:hint="eastAsia"/>
              </w:rPr>
              <w:t>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46DF640E" w:rsidR="00B7462D" w:rsidRDefault="00B7462D" w:rsidP="003A664D">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w:t>
            </w:r>
            <w:proofErr w:type="gramStart"/>
            <w:r w:rsidRPr="008824A9">
              <w:rPr>
                <w:rFonts w:hint="eastAsia"/>
              </w:rPr>
              <w:t>垂墜感</w:t>
            </w:r>
            <w:proofErr w:type="gramEnd"/>
            <w:r w:rsidRPr="008824A9">
              <w:rPr>
                <w:rFonts w:hint="eastAsia"/>
              </w:rPr>
              <w:t>、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08E5D938" w14:textId="6C274CF9" w:rsidR="00B7462D" w:rsidRDefault="00B7462D">
      <w:pPr>
        <w:widowControl/>
        <w:ind w:firstLineChars="0" w:firstLine="0"/>
        <w:rPr>
          <w:rFonts w:cstheme="majorBidi"/>
          <w:b/>
          <w:sz w:val="36"/>
          <w:szCs w:val="40"/>
        </w:rPr>
      </w:pPr>
    </w:p>
    <w:p w14:paraId="18B0ADF5" w14:textId="7E0D65AB" w:rsidR="001A7C22" w:rsidRDefault="00B40126" w:rsidP="00B40126">
      <w:pPr>
        <w:pStyle w:val="2"/>
      </w:pPr>
      <w:bookmarkStart w:id="130" w:name="_Toc199885044"/>
      <w:r>
        <w:rPr>
          <w:rFonts w:hint="eastAsia"/>
        </w:rPr>
        <w:lastRenderedPageBreak/>
        <w:t xml:space="preserve">5.4 </w:t>
      </w:r>
      <w:r w:rsidR="00C47A87">
        <w:rPr>
          <w:rFonts w:hint="eastAsia"/>
        </w:rPr>
        <w:t>第三階段：銷售與推廣</w:t>
      </w:r>
      <w:bookmarkEnd w:id="130"/>
    </w:p>
    <w:p w14:paraId="62AA08FC" w14:textId="38CE5051" w:rsidR="00935AE0" w:rsidRPr="00935AE0" w:rsidRDefault="00C7046A" w:rsidP="00C7046A">
      <w:pPr>
        <w:pStyle w:val="3"/>
      </w:pPr>
      <w:bookmarkStart w:id="131" w:name="_Toc199885045"/>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31"/>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proofErr w:type="spellStart"/>
      <w:r w:rsidR="00D47E8E" w:rsidRPr="00207C2C">
        <w:rPr>
          <w:color w:val="EE0000"/>
        </w:rPr>
        <w:t>Frontier.cool</w:t>
      </w:r>
      <w:proofErr w:type="spellEnd"/>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proofErr w:type="spellStart"/>
      <w:r w:rsidRPr="00C618D7">
        <w:t>Frontier.cool</w:t>
      </w:r>
      <w:proofErr w:type="spellEnd"/>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32" w:name="_Toc199885046"/>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32"/>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proofErr w:type="spellStart"/>
      <w:r w:rsidRPr="00874059">
        <w:t>Frontier.cool</w:t>
      </w:r>
      <w:proofErr w:type="spellEnd"/>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proofErr w:type="spellStart"/>
      <w:r w:rsidRPr="005B5488">
        <w:t>Frontier.cool</w:t>
      </w:r>
      <w:proofErr w:type="spellEnd"/>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proofErr w:type="spellStart"/>
      <w:r w:rsidRPr="00BD0DCF">
        <w:t>Frontier.cool</w:t>
      </w:r>
      <w:proofErr w:type="spellEnd"/>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w:t>
      </w:r>
      <w:proofErr w:type="gramStart"/>
      <w:r w:rsidRPr="000B1D71">
        <w:rPr>
          <w:rFonts w:hint="eastAsia"/>
        </w:rPr>
        <w:t>品牌商跟供應商</w:t>
      </w:r>
      <w:proofErr w:type="gramEnd"/>
      <w:r w:rsidRPr="000B1D71">
        <w:rPr>
          <w:rFonts w:hint="eastAsia"/>
        </w:rPr>
        <w:t>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proofErr w:type="spellStart"/>
      <w:r w:rsidRPr="00721836">
        <w:t>Frontier.cool</w:t>
      </w:r>
      <w:proofErr w:type="spellEnd"/>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 xml:space="preserve">AI </w:t>
      </w:r>
      <w:proofErr w:type="spellStart"/>
      <w:r w:rsidR="00C508FE" w:rsidRPr="007F2EF8">
        <w:t>SaleSync</w:t>
      </w:r>
      <w:proofErr w:type="spellEnd"/>
      <w:r w:rsidR="00C508FE" w:rsidRPr="007F2EF8">
        <w:t>™</w:t>
      </w:r>
      <w:r w:rsidR="00542381" w:rsidRPr="007F2EF8">
        <w:t>與</w:t>
      </w:r>
      <w:proofErr w:type="spellStart"/>
      <w:r w:rsidR="00542381" w:rsidRPr="007F2EF8">
        <w:t>FabriSelect</w:t>
      </w:r>
      <w:proofErr w:type="spellEnd"/>
      <w:r w:rsidR="00542381" w:rsidRPr="007F2EF8">
        <w: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proofErr w:type="spellStart"/>
      <w:r w:rsidR="00542381" w:rsidRPr="0080364A">
        <w:t>Frontier.cool</w:t>
      </w:r>
      <w:proofErr w:type="spellEnd"/>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33" w:name="_Toc199885047"/>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33"/>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proofErr w:type="gramStart"/>
      <w:r w:rsidR="00062000" w:rsidRPr="00311C74">
        <w:t>韓國首爾國際</w:t>
      </w:r>
      <w:proofErr w:type="gramEnd"/>
      <w:r w:rsidR="00062000" w:rsidRPr="00311C74">
        <w:t>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proofErr w:type="spellStart"/>
      <w:r w:rsidR="00AF3556" w:rsidRPr="00AF3556">
        <w:rPr>
          <w:u w:color="FF0000"/>
        </w:rPr>
        <w:t>Frontier.cool</w:t>
      </w:r>
      <w:proofErr w:type="spellEnd"/>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proofErr w:type="gramStart"/>
      <w:r w:rsidR="00AE08A6" w:rsidRPr="00AF3556">
        <w:rPr>
          <w:u w:color="FF0000"/>
        </w:rPr>
        <w:t>與</w:t>
      </w:r>
      <w:proofErr w:type="gramEnd"/>
      <w:r w:rsidR="00AE08A6" w:rsidRPr="00AF3556">
        <w:rPr>
          <w:u w:color="FF0000"/>
        </w:rPr>
        <w:t>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proofErr w:type="gramStart"/>
      <w:r w:rsidRPr="005F05BB">
        <w:t>從展會</w:t>
      </w:r>
      <w:proofErr w:type="gramEnd"/>
      <w:r w:rsidRPr="005F05BB">
        <w:t>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w:t>
      </w:r>
      <w:proofErr w:type="gramStart"/>
      <w:r w:rsidRPr="00F84995">
        <w:rPr>
          <w:u w:color="FF0000"/>
        </w:rPr>
        <w:t>串連線上與</w:t>
      </w:r>
      <w:proofErr w:type="gramEnd"/>
      <w:r w:rsidRPr="00F84995">
        <w:rPr>
          <w:u w:color="FF0000"/>
        </w:rPr>
        <w:t>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34" w:name="_Toc199885048"/>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34"/>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proofErr w:type="spellStart"/>
      <w:r w:rsidRPr="0087446C">
        <w:t>Frontier.cool</w:t>
      </w:r>
      <w:proofErr w:type="spellEnd"/>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w:t>
      </w:r>
      <w:proofErr w:type="gramStart"/>
      <w:r w:rsidRPr="000C7CED">
        <w:rPr>
          <w:rFonts w:hint="eastAsia"/>
        </w:rPr>
        <w:t>一個殼</w:t>
      </w:r>
      <w:proofErr w:type="gramEnd"/>
      <w:r w:rsidRPr="000C7CED">
        <w:rPr>
          <w:rFonts w:hint="eastAsia"/>
        </w:rPr>
        <w:t>，資訊由他去完成，我們只幫他</w:t>
      </w:r>
      <w:proofErr w:type="gramStart"/>
      <w:r w:rsidRPr="000C7CED">
        <w:rPr>
          <w:rFonts w:hint="eastAsia"/>
        </w:rPr>
        <w:t>去作維運</w:t>
      </w:r>
      <w:proofErr w:type="gramEnd"/>
      <w:r w:rsidRPr="000C7CED">
        <w:rPr>
          <w:rFonts w:hint="eastAsia"/>
        </w:rPr>
        <w:t>。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proofErr w:type="spellStart"/>
      <w:r w:rsidRPr="00EA5D96">
        <w:t>Frontier.cool</w:t>
      </w:r>
      <w:proofErr w:type="spellEnd"/>
      <w:r w:rsidRPr="00EA5D96">
        <w:t>運用既有數位布片資料庫資源，</w:t>
      </w:r>
      <w:proofErr w:type="spellStart"/>
      <w:r w:rsidR="00F9110F" w:rsidRPr="00324A77">
        <w:t>Frontier.cool</w:t>
      </w:r>
      <w:proofErr w:type="spellEnd"/>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proofErr w:type="spellStart"/>
      <w:r w:rsidR="00B42B03" w:rsidRPr="00E2212F">
        <w:t>FabriSe</w:t>
      </w:r>
      <w:r w:rsidR="00B42B03" w:rsidRPr="00F2264A">
        <w:t>lect</w:t>
      </w:r>
      <w:proofErr w:type="spellEnd"/>
      <w:r w:rsidR="00B42B03" w:rsidRPr="00F2264A">
        <w: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 xml:space="preserve">AI </w:t>
      </w:r>
      <w:proofErr w:type="spellStart"/>
      <w:r w:rsidRPr="00E2212F">
        <w:t>SaleSync</w:t>
      </w:r>
      <w:proofErr w:type="spellEnd"/>
      <w:r w:rsidRPr="00E2212F">
        <w:t>™</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35"/>
      <w:commentRangeEnd w:id="135"/>
      <w:r w:rsidRPr="00DE547A">
        <w:rPr>
          <w:rStyle w:val="af6"/>
          <w:sz w:val="24"/>
          <w:szCs w:val="24"/>
        </w:rPr>
        <w:commentReference w:id="135"/>
      </w:r>
    </w:p>
    <w:p w14:paraId="6DDB6A52" w14:textId="751D616E" w:rsidR="004F6767" w:rsidRPr="004F6767" w:rsidRDefault="00F360E0" w:rsidP="00F360E0">
      <w:pPr>
        <w:pStyle w:val="3"/>
      </w:pPr>
      <w:bookmarkStart w:id="136" w:name="_Toc199885049"/>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36"/>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w:t>
      </w:r>
      <w:proofErr w:type="gramStart"/>
      <w:r w:rsidRPr="002873AC">
        <w:t>註</w:t>
      </w:r>
      <w:proofErr w:type="gramEnd"/>
      <w:r w:rsidRPr="002873AC">
        <w:t>布種與功能性特徵。例如，使用者上傳牛仔布時，系統不僅能辨識其類型，亦會標記「耐磨」、「厚實」等特性標籤，協助快速</w:t>
      </w:r>
      <w:r w:rsidR="00166570">
        <w:rPr>
          <w:rFonts w:hint="eastAsia"/>
        </w:rPr>
        <w:t>配對</w:t>
      </w:r>
      <w:r w:rsidRPr="002873AC">
        <w:t>合適布料，進一步提升搜尋精</w:t>
      </w:r>
      <w:proofErr w:type="gramStart"/>
      <w:r w:rsidRPr="002873AC">
        <w:t>準</w:t>
      </w:r>
      <w:proofErr w:type="gramEnd"/>
      <w:r w:rsidRPr="002873AC">
        <w:t>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proofErr w:type="spellStart"/>
      <w:r w:rsidRPr="001C23E8">
        <w:t>Frontier.cool</w:t>
      </w:r>
      <w:proofErr w:type="spellEnd"/>
      <w:r w:rsidR="00244FF2" w:rsidRPr="00244FF2">
        <w:t>與新創硬體公司</w:t>
      </w:r>
      <w:proofErr w:type="gramStart"/>
      <w:r w:rsidR="00244FF2" w:rsidRPr="00244FF2">
        <w:t>一</w:t>
      </w:r>
      <w:proofErr w:type="gramEnd"/>
      <w:r w:rsidR="00244FF2" w:rsidRPr="00244FF2">
        <w:t>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proofErr w:type="spellStart"/>
      <w:r w:rsidRPr="001C23E8">
        <w:t>Frontier.cool</w:t>
      </w:r>
      <w:proofErr w:type="spellEnd"/>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37" w:name="_Toc199885050"/>
      <w:r w:rsidRPr="00F93F41">
        <w:rPr>
          <w:rFonts w:hint="eastAsia"/>
        </w:rPr>
        <w:t>5.4.6</w:t>
      </w:r>
      <w:r w:rsidR="009B3362">
        <w:rPr>
          <w:rFonts w:hint="eastAsia"/>
        </w:rPr>
        <w:t xml:space="preserve"> </w:t>
      </w:r>
      <w:r w:rsidRPr="00F93F41">
        <w:rPr>
          <w:rFonts w:hint="eastAsia"/>
        </w:rPr>
        <w:t>平衡機制</w:t>
      </w:r>
      <w:bookmarkEnd w:id="137"/>
    </w:p>
    <w:p w14:paraId="3D97649F" w14:textId="64BCB2A2" w:rsidR="00F56BB6" w:rsidRDefault="004D3416" w:rsidP="00F56BB6">
      <w:pPr>
        <w:pStyle w:val="a"/>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04CEC8DD" w14:textId="3DB40101" w:rsidR="00821E0D" w:rsidRDefault="00C72723" w:rsidP="00733CD7">
      <w:pPr>
        <w:pStyle w:val="15"/>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48A4DCB0" w:rsidR="00C72723" w:rsidRDefault="00C72723" w:rsidP="00733CD7">
      <w:pPr>
        <w:pStyle w:val="15"/>
        <w:ind w:firstLine="480"/>
      </w:pP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proofErr w:type="spellStart"/>
      <w:r w:rsidRPr="00821E0D">
        <w:t>Frontier.cool</w:t>
      </w:r>
      <w:proofErr w:type="spellEnd"/>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proofErr w:type="spellStart"/>
      <w:r w:rsidRPr="00821E0D">
        <w:t>Frontier.cool</w:t>
      </w:r>
      <w:proofErr w:type="spellEnd"/>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138" w:name="_Toc199885051"/>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38"/>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w:t>
      </w:r>
      <w:proofErr w:type="gramStart"/>
      <w:r w:rsidRPr="00915723">
        <w:t>多套精簡為一</w:t>
      </w:r>
      <w:proofErr w:type="gramEnd"/>
      <w:r w:rsidRPr="00915723">
        <w:t>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w:t>
      </w:r>
      <w:proofErr w:type="gramStart"/>
      <w:r w:rsidRPr="00915723">
        <w:t>與追單成效</w:t>
      </w:r>
      <w:proofErr w:type="gramEnd"/>
      <w:r w:rsidRPr="00915723">
        <w:t>。</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w:t>
      </w:r>
      <w:proofErr w:type="gramStart"/>
      <w:r w:rsidR="002E13C1" w:rsidRPr="00E35368">
        <w:t>準</w:t>
      </w:r>
      <w:proofErr w:type="gramEnd"/>
      <w:r w:rsidR="002E13C1" w:rsidRPr="00E35368">
        <w:t>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proofErr w:type="spellStart"/>
      <w:r w:rsidR="008E3B47" w:rsidRPr="002F4C8A">
        <w:t>FabriSelect</w:t>
      </w:r>
      <w:proofErr w:type="spellEnd"/>
      <w:r w:rsidR="008E3B47" w:rsidRPr="002F4C8A">
        <w:t>™</w:t>
      </w:r>
      <w:r w:rsidR="008E3B47" w:rsidRPr="002F4C8A">
        <w:t>與</w:t>
      </w:r>
      <w:r w:rsidR="008E3B47" w:rsidRPr="002F4C8A">
        <w:t xml:space="preserve">AI </w:t>
      </w:r>
      <w:proofErr w:type="spellStart"/>
      <w:r w:rsidR="008E3B47" w:rsidRPr="002F4C8A">
        <w:t>SaleSync</w:t>
      </w:r>
      <w:proofErr w:type="spellEnd"/>
      <w:r w:rsidR="008E3B47" w:rsidRPr="002F4C8A">
        <w:t>™</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w:t>
      </w:r>
      <w:proofErr w:type="gramStart"/>
      <w:r w:rsidR="00D84209" w:rsidRPr="00D84209">
        <w:t>在線上預覽與選布</w:t>
      </w:r>
      <w:proofErr w:type="gramEnd"/>
      <w:r w:rsidR="003318F1">
        <w:rPr>
          <w:rFonts w:hint="eastAsia"/>
        </w:rPr>
        <w:t>、</w:t>
      </w:r>
      <w:proofErr w:type="spellStart"/>
      <w:r w:rsidR="003318F1" w:rsidRPr="00EF7932">
        <w:t>FabriSelect</w:t>
      </w:r>
      <w:proofErr w:type="spellEnd"/>
      <w:r w:rsidR="003318F1" w:rsidRPr="00EF7932">
        <w: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B6A5A">
      <w:pPr>
        <w:pStyle w:val="affb"/>
      </w:pPr>
      <w:bookmarkStart w:id="139" w:name="_Toc199885052"/>
      <w:r>
        <w:rPr>
          <w:rFonts w:hint="eastAsia"/>
        </w:rPr>
        <w:lastRenderedPageBreak/>
        <w:t>第三階段個案分析表</w:t>
      </w:r>
      <w:bookmarkEnd w:id="139"/>
    </w:p>
    <w:tbl>
      <w:tblPr>
        <w:tblStyle w:val="aff0"/>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proofErr w:type="gramStart"/>
            <w:r w:rsidRPr="00F21D98">
              <w:t>從展會</w:t>
            </w:r>
            <w:proofErr w:type="gramEnd"/>
            <w:r w:rsidRPr="00F21D98">
              <w:t>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533FE0BD" w:rsidR="00204F03" w:rsidRDefault="00204F03" w:rsidP="003A664D">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w:t>
            </w:r>
            <w:proofErr w:type="gramStart"/>
            <w:r w:rsidRPr="00282167">
              <w:rPr>
                <w:rFonts w:hint="eastAsia"/>
              </w:rPr>
              <w:t>準</w:t>
            </w:r>
            <w:proofErr w:type="gramEnd"/>
            <w:r w:rsidRPr="00282167">
              <w:rPr>
                <w:rFonts w:hint="eastAsia"/>
              </w:rPr>
              <w:t>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40" w:name="_Toc19988505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40"/>
    </w:p>
    <w:p w14:paraId="5AF93C9C" w14:textId="40ACD47B" w:rsidR="008063F6" w:rsidRPr="008063F6" w:rsidRDefault="003F0392" w:rsidP="003F0392">
      <w:pPr>
        <w:pStyle w:val="3"/>
      </w:pPr>
      <w:bookmarkStart w:id="141" w:name="_Toc19988505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41"/>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w:t>
      </w:r>
      <w:proofErr w:type="gramStart"/>
      <w:r w:rsidR="00823EF4" w:rsidRPr="00823EF4">
        <w:t>供應鏈碳揭露</w:t>
      </w:r>
      <w:proofErr w:type="gramEnd"/>
      <w:r w:rsidR="00823EF4" w:rsidRPr="00823EF4">
        <w:t>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w:t>
      </w:r>
      <w:proofErr w:type="gramStart"/>
      <w:r w:rsidRPr="00C741C8">
        <w:t>淨零碳排</w:t>
      </w:r>
      <w:proofErr w:type="gramEnd"/>
      <w:r w:rsidRPr="00C741C8">
        <w:t>，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w:t>
      </w:r>
      <w:proofErr w:type="gramStart"/>
      <w:r w:rsidRPr="00387BB8">
        <w:t>佔</w:t>
      </w:r>
      <w:proofErr w:type="gramEnd"/>
      <w:r w:rsidRPr="00387BB8">
        <w:t>整體</w:t>
      </w:r>
      <w:proofErr w:type="gramStart"/>
      <w:r w:rsidRPr="00387BB8">
        <w:t>供應鏈碳足跡</w:t>
      </w:r>
      <w:proofErr w:type="gramEnd"/>
      <w:r w:rsidRPr="00387BB8">
        <w:t>（</w:t>
      </w:r>
      <w:r w:rsidRPr="00387BB8">
        <w:t>Scope 3</w:t>
      </w:r>
      <w:r w:rsidRPr="00387BB8">
        <w:t>）的比重極高，特別是在服飾與鞋類產業中，</w:t>
      </w:r>
      <w:r w:rsidR="00201209" w:rsidRPr="00201209">
        <w:t>採購階段便可能占據超過</w:t>
      </w:r>
      <w:r w:rsidR="00201209" w:rsidRPr="00201209">
        <w:t>80%</w:t>
      </w:r>
      <w:proofErr w:type="gramStart"/>
      <w:r w:rsidR="00201209" w:rsidRPr="00201209">
        <w:t>的碳排來源</w:t>
      </w:r>
      <w:proofErr w:type="gramEnd"/>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w:t>
      </w:r>
      <w:proofErr w:type="gramStart"/>
      <w:r w:rsidRPr="00BE03B4">
        <w:rPr>
          <w:rFonts w:hint="eastAsia"/>
        </w:rPr>
        <w:t>排碳量</w:t>
      </w:r>
      <w:proofErr w:type="gramEnd"/>
      <w:r w:rsidRPr="00BE03B4">
        <w:rPr>
          <w:rFonts w:hint="eastAsia"/>
        </w:rPr>
        <w:t>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42" w:name="_Toc19988505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42"/>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proofErr w:type="spellStart"/>
      <w:r w:rsidRPr="000D7F4D">
        <w:t>Frontier.cool</w:t>
      </w:r>
      <w:proofErr w:type="spellEnd"/>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proofErr w:type="spellStart"/>
      <w:r w:rsidR="009D2DC8" w:rsidRPr="000D7F4D">
        <w:t>Frontier.cool</w:t>
      </w:r>
      <w:proofErr w:type="spellEnd"/>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w:t>
      </w:r>
      <w:proofErr w:type="gramStart"/>
      <w:r w:rsidRPr="003B2A78">
        <w:t>因應資安敏感度</w:t>
      </w:r>
      <w:proofErr w:type="gramEnd"/>
      <w:r w:rsidRPr="003B2A78">
        <w:t>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proofErr w:type="spellStart"/>
      <w:r w:rsidR="00D67844" w:rsidRPr="00CF3C53">
        <w:t>Frontier.cool</w:t>
      </w:r>
      <w:proofErr w:type="spellEnd"/>
      <w:r w:rsidR="00462D90">
        <w:rPr>
          <w:rFonts w:hint="eastAsia"/>
        </w:rPr>
        <w:t>計畫讓布片資訊上新增碳足跡等永續資訊</w:t>
      </w:r>
      <w:r w:rsidR="00D67844" w:rsidRPr="00CF3C53">
        <w:t>，目標是讓供應商能在平台上快速建立產品</w:t>
      </w:r>
      <w:proofErr w:type="gramStart"/>
      <w:r w:rsidR="00D67844" w:rsidRPr="00CF3C53">
        <w:t>的碳</w:t>
      </w:r>
      <w:r w:rsidR="000D212F">
        <w:rPr>
          <w:rFonts w:hint="eastAsia"/>
        </w:rPr>
        <w:t>排</w:t>
      </w:r>
      <w:r w:rsidR="00D67844" w:rsidRPr="00CF3C53">
        <w:t>資料</w:t>
      </w:r>
      <w:proofErr w:type="gramEnd"/>
      <w:r w:rsidR="00D67844" w:rsidRPr="00CF3C53">
        <w:t>，</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w:t>
      </w:r>
      <w:proofErr w:type="gramStart"/>
      <w:r w:rsidRPr="00DC5158">
        <w:rPr>
          <w:rFonts w:hint="eastAsia"/>
        </w:rPr>
        <w:t>供應鏈跟品牌</w:t>
      </w:r>
      <w:proofErr w:type="gramEnd"/>
      <w:r w:rsidRPr="00DC5158">
        <w:rPr>
          <w:rFonts w:hint="eastAsia"/>
        </w:rPr>
        <w:t>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proofErr w:type="gramStart"/>
      <w:r w:rsidRPr="00CF3C53">
        <w:t>此外，</w:t>
      </w:r>
      <w:proofErr w:type="gramEnd"/>
      <w:r w:rsidRPr="00CF3C53">
        <w:t>這種靈活並非只體現在技術層面，更包括對於商業語言與客戶溝通</w:t>
      </w:r>
      <w:r w:rsidRPr="00CF3C53">
        <w:lastRenderedPageBreak/>
        <w:t>方式的轉換。例如，過去</w:t>
      </w:r>
      <w:proofErr w:type="gramStart"/>
      <w:r w:rsidRPr="00CF3C53">
        <w:t>平台官網強調</w:t>
      </w:r>
      <w:proofErr w:type="gramEnd"/>
      <w:r w:rsidRPr="00CF3C53">
        <w:t>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w:t>
      </w:r>
      <w:proofErr w:type="gramStart"/>
      <w:r w:rsidRPr="00134CC3">
        <w:t>品牌對碳資訊</w:t>
      </w:r>
      <w:proofErr w:type="gramEnd"/>
      <w:r w:rsidRPr="00134CC3">
        <w:t>揭露的要求升高，</w:t>
      </w:r>
      <w:proofErr w:type="spellStart"/>
      <w:r w:rsidRPr="00134CC3">
        <w:t>Frontier.cool</w:t>
      </w:r>
      <w:proofErr w:type="spellEnd"/>
      <w:r w:rsidRPr="00134CC3">
        <w:t>選擇</w:t>
      </w:r>
      <w:proofErr w:type="gramStart"/>
      <w:r w:rsidRPr="00134CC3">
        <w:t>不</w:t>
      </w:r>
      <w:proofErr w:type="gramEnd"/>
      <w:r w:rsidRPr="00134CC3">
        <w:t>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43" w:name="_Toc199885056"/>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43"/>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w:t>
      </w:r>
      <w:proofErr w:type="gramStart"/>
      <w:r w:rsidR="007A01E5" w:rsidRPr="007A01E5">
        <w:t>與試錯資源</w:t>
      </w:r>
      <w:proofErr w:type="gramEnd"/>
      <w:r w:rsidR="007A01E5" w:rsidRPr="007A01E5">
        <w:t>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w:t>
      </w:r>
      <w:proofErr w:type="gramStart"/>
      <w:r w:rsidRPr="00184411">
        <w:t>生命週期碳排資訊</w:t>
      </w:r>
      <w:proofErr w:type="gramEnd"/>
      <w:r w:rsidRPr="00184411">
        <w:t>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proofErr w:type="spellStart"/>
      <w:r w:rsidRPr="00C61821">
        <w:t>Frontier.cool</w:t>
      </w:r>
      <w:proofErr w:type="spellEnd"/>
      <w:r w:rsidR="00C153B7" w:rsidRPr="00C153B7">
        <w:t>在</w:t>
      </w:r>
      <w:r w:rsidR="005673CD">
        <w:rPr>
          <w:rFonts w:hint="eastAsia"/>
        </w:rPr>
        <w:t>科技</w:t>
      </w:r>
      <w:proofErr w:type="gramStart"/>
      <w:r w:rsidR="00C153B7" w:rsidRPr="00C153B7">
        <w:t>可供性的</w:t>
      </w:r>
      <w:proofErr w:type="gramEnd"/>
      <w:r w:rsidR="00C153B7" w:rsidRPr="00C153B7">
        <w:t>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proofErr w:type="spellStart"/>
      <w:r w:rsidR="00A06A84" w:rsidRPr="00A06A84">
        <w:t>TextileCloud</w:t>
      </w:r>
      <w:proofErr w:type="spellEnd"/>
      <w:r w:rsidR="00A06A84" w:rsidRPr="00A06A84">
        <w:t>™</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w:t>
      </w:r>
      <w:proofErr w:type="gramStart"/>
      <w:r w:rsidRPr="004909E9">
        <w:rPr>
          <w:rFonts w:hint="eastAsia"/>
        </w:rPr>
        <w:t>很</w:t>
      </w:r>
      <w:proofErr w:type="gramEnd"/>
      <w:r w:rsidRPr="004909E9">
        <w:rPr>
          <w:rFonts w:hint="eastAsia"/>
        </w:rPr>
        <w:t>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44" w:name="_Toc19988505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44"/>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proofErr w:type="spellStart"/>
      <w:r w:rsidRPr="00BA276A">
        <w:t>Frontier.cool</w:t>
      </w:r>
      <w:proofErr w:type="spellEnd"/>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proofErr w:type="spellStart"/>
      <w:r w:rsidRPr="00DA5989">
        <w:t>Frontier.cool</w:t>
      </w:r>
      <w:proofErr w:type="spellEnd"/>
      <w:r w:rsidRPr="00DA5989">
        <w:t>，由其專業團隊依據品牌要求完成掃描、建檔與上傳，省去自行學習設備操作與建立標準流程的困難。由於各品牌對數位布片的圖像精度、布料</w:t>
      </w:r>
      <w:proofErr w:type="gramStart"/>
      <w:r w:rsidRPr="00DA5989">
        <w:t>垂墜與褶皺</w:t>
      </w:r>
      <w:proofErr w:type="gramEnd"/>
      <w:r w:rsidRPr="00DA5989">
        <w:t>呈現方式皆有不同要求，</w:t>
      </w:r>
      <w:proofErr w:type="spellStart"/>
      <w:r w:rsidRPr="00DA5989">
        <w:t>Frontier.cool</w:t>
      </w:r>
      <w:proofErr w:type="spellEnd"/>
      <w:r w:rsidRPr="00DA5989">
        <w:t>透過自有設備與人力</w:t>
      </w:r>
      <w:r w:rsidR="00054711">
        <w:rPr>
          <w:rFonts w:hint="eastAsia"/>
        </w:rPr>
        <w:t>拓展公司服務</w:t>
      </w:r>
      <w:r w:rsidRPr="00DA5989">
        <w:t>，協助供應商跨越這些複雜標準，提升與</w:t>
      </w:r>
      <w:proofErr w:type="gramStart"/>
      <w:r w:rsidRPr="00DA5989">
        <w:t>品牌端接軌</w:t>
      </w:r>
      <w:proofErr w:type="gramEnd"/>
      <w:r w:rsidRPr="00DA5989">
        <w:t>的能力。</w:t>
      </w:r>
    </w:p>
    <w:p w14:paraId="2F86177E" w14:textId="6F179358" w:rsidR="002612F2" w:rsidRDefault="002612F2" w:rsidP="00621C56">
      <w:pPr>
        <w:pStyle w:val="aff3"/>
        <w:ind w:left="360" w:right="360" w:firstLine="480"/>
      </w:pPr>
      <w:r w:rsidRPr="00621C56">
        <w:rPr>
          <w:rFonts w:hint="eastAsia"/>
        </w:rPr>
        <w:t>「廠商很痛苦，要面對這麼多品牌，不可能每</w:t>
      </w:r>
      <w:proofErr w:type="gramStart"/>
      <w:r w:rsidRPr="00621C56">
        <w:rPr>
          <w:rFonts w:hint="eastAsia"/>
        </w:rPr>
        <w:t>個</w:t>
      </w:r>
      <w:proofErr w:type="gramEnd"/>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proofErr w:type="spellStart"/>
      <w:r w:rsidRPr="00D07759">
        <w:t>Frontier.cool</w:t>
      </w:r>
      <w:proofErr w:type="spellEnd"/>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w:t>
      </w:r>
      <w:proofErr w:type="gramStart"/>
      <w:r w:rsidRPr="00D07759">
        <w:t>期間，</w:t>
      </w:r>
      <w:proofErr w:type="spellStart"/>
      <w:proofErr w:type="gramEnd"/>
      <w:r w:rsidRPr="00D07759">
        <w:t>Frontier.cool</w:t>
      </w:r>
      <w:proofErr w:type="spellEnd"/>
      <w:r w:rsidRPr="00D07759">
        <w:t>即與德國新創公司</w:t>
      </w:r>
      <w:r w:rsidRPr="00D07759">
        <w:t>Made2Flow</w:t>
      </w:r>
      <w:r w:rsidRPr="00D07759">
        <w:t>合作，導入以全球平均數據為基礎的</w:t>
      </w:r>
      <w:proofErr w:type="gramStart"/>
      <w:r w:rsidRPr="00D07759">
        <w:t>布料碳排</w:t>
      </w:r>
      <w:r w:rsidR="00945BFB">
        <w:rPr>
          <w:rFonts w:hint="eastAsia"/>
        </w:rPr>
        <w:t>資料</w:t>
      </w:r>
      <w:proofErr w:type="gramEnd"/>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w:t>
      </w:r>
      <w:proofErr w:type="gramStart"/>
      <w:r w:rsidRPr="00D07759">
        <w:t>準</w:t>
      </w:r>
      <w:proofErr w:type="gramEnd"/>
      <w:r w:rsidRPr="00D07759">
        <w:t>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proofErr w:type="gramStart"/>
      <w:r w:rsidRPr="00B23DA7">
        <w:rPr>
          <w:rFonts w:hint="eastAsia"/>
        </w:rPr>
        <w:t>做碳足跡</w:t>
      </w:r>
      <w:proofErr w:type="gramEnd"/>
      <w:r w:rsidRPr="00B23DA7">
        <w:rPr>
          <w:rFonts w:hint="eastAsia"/>
        </w:rPr>
        <w:t>預測</w:t>
      </w:r>
      <w:r>
        <w:rPr>
          <w:rFonts w:hint="eastAsia"/>
        </w:rPr>
        <w:t>。</w:t>
      </w:r>
      <w:r w:rsidRPr="00B23DA7">
        <w:rPr>
          <w:rFonts w:hint="eastAsia"/>
        </w:rPr>
        <w:t>但是不</w:t>
      </w:r>
      <w:proofErr w:type="gramStart"/>
      <w:r w:rsidRPr="00B23DA7">
        <w:rPr>
          <w:rFonts w:hint="eastAsia"/>
        </w:rPr>
        <w:t>準</w:t>
      </w:r>
      <w:proofErr w:type="gramEnd"/>
      <w:r w:rsidRPr="00B23DA7">
        <w:rPr>
          <w:rFonts w:hint="eastAsia"/>
        </w:rPr>
        <w:t>，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w:t>
      </w:r>
      <w:proofErr w:type="gramStart"/>
      <w:r w:rsidR="008B331C" w:rsidRPr="008B331C">
        <w:t>與</w:t>
      </w:r>
      <w:r w:rsidR="008F78FA">
        <w:rPr>
          <w:rFonts w:hint="eastAsia"/>
        </w:rPr>
        <w:t>其他</w:t>
      </w:r>
      <w:r w:rsidR="008B331C" w:rsidRPr="008B331C">
        <w:t>碳足跡</w:t>
      </w:r>
      <w:proofErr w:type="gramEnd"/>
      <w:r w:rsidR="008B331C" w:rsidRPr="008B331C">
        <w:t>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w:t>
      </w:r>
      <w:proofErr w:type="gramStart"/>
      <w:r w:rsidR="008B331C" w:rsidRPr="008B331C">
        <w:t>實際碳排</w:t>
      </w:r>
      <w:proofErr w:type="gramEnd"/>
      <w:r w:rsidR="008B331C" w:rsidRPr="008B331C">
        <w:t>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proofErr w:type="spellStart"/>
      <w:r w:rsidR="00E55037" w:rsidRPr="00E55037">
        <w:t>TextileCloud</w:t>
      </w:r>
      <w:proofErr w:type="spellEnd"/>
      <w:r w:rsidR="00E55037" w:rsidRPr="00E55037">
        <w:t>™</w:t>
      </w:r>
      <w:r w:rsidR="00E55037" w:rsidRPr="00E55037">
        <w:t>的布片欄位中。</w:t>
      </w:r>
    </w:p>
    <w:p w14:paraId="1A78215F" w14:textId="764A1444" w:rsidR="00387952" w:rsidRPr="00387952" w:rsidRDefault="00764D0B" w:rsidP="00E034FC">
      <w:pPr>
        <w:pStyle w:val="15"/>
        <w:ind w:firstLine="480"/>
      </w:pPr>
      <w:r>
        <w:rPr>
          <w:rFonts w:hint="eastAsia"/>
        </w:rPr>
        <w:t>新增了</w:t>
      </w:r>
      <w:proofErr w:type="gramStart"/>
      <w:r w:rsidR="008B331C" w:rsidRPr="008B331C">
        <w:t>真實碳</w:t>
      </w:r>
      <w:proofErr w:type="gramEnd"/>
      <w:r w:rsidR="008B331C" w:rsidRPr="008B331C">
        <w:t>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45" w:name="_Toc199885058"/>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45"/>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proofErr w:type="spellStart"/>
      <w:r w:rsidR="00BB4C5B" w:rsidRPr="00BB4C5B">
        <w:t>Frontier.cool</w:t>
      </w:r>
      <w:proofErr w:type="spellEnd"/>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proofErr w:type="spellStart"/>
      <w:r w:rsidR="00222A5C" w:rsidRPr="00B5704E">
        <w:t>Frontier.cool</w:t>
      </w:r>
      <w:proofErr w:type="spellEnd"/>
      <w:r w:rsidRPr="00B5704E">
        <w:t>獲得國發基金的種子輪投資</w:t>
      </w:r>
      <w:r w:rsidR="009A1F21">
        <w:rPr>
          <w:rFonts w:hint="eastAsia"/>
        </w:rPr>
        <w:t>、</w:t>
      </w:r>
      <w:r w:rsidR="009A1F21" w:rsidRPr="00B5704E">
        <w:t>參與「</w:t>
      </w:r>
      <w:proofErr w:type="gramStart"/>
      <w:r w:rsidR="009A1F21" w:rsidRPr="00B5704E">
        <w:t>第二屆去中心</w:t>
      </w:r>
      <w:proofErr w:type="gramEnd"/>
      <w:r w:rsidR="009A1F21" w:rsidRPr="00B5704E">
        <w:t>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proofErr w:type="spellStart"/>
      <w:r w:rsidRPr="0096164A">
        <w:t>Frontier.cool</w:t>
      </w:r>
      <w:proofErr w:type="spellEnd"/>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proofErr w:type="spellStart"/>
      <w:r w:rsidRPr="00ED0AD0">
        <w:t>Frontier.cool</w:t>
      </w:r>
      <w:proofErr w:type="spellEnd"/>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proofErr w:type="spellStart"/>
      <w:r w:rsidRPr="00ED0AD0">
        <w:t>Texperts</w:t>
      </w:r>
      <w:proofErr w:type="spellEnd"/>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proofErr w:type="spellStart"/>
      <w:r w:rsidRPr="004B517A">
        <w:t>Frontier.cool</w:t>
      </w:r>
      <w:proofErr w:type="spellEnd"/>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46" w:name="_Toc19988505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46"/>
    </w:p>
    <w:p w14:paraId="63E4985F" w14:textId="1D709EA3" w:rsidR="007C56E8" w:rsidRPr="007C56E8" w:rsidRDefault="007C56E8" w:rsidP="007C56E8">
      <w:pPr>
        <w:pStyle w:val="a"/>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proofErr w:type="spellStart"/>
      <w:r w:rsidRPr="00C56D59">
        <w:t>Frontier.cool</w:t>
      </w:r>
      <w:proofErr w:type="spellEnd"/>
      <w:r w:rsidRPr="00C56D59">
        <w:t xml:space="preserve">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proofErr w:type="spellStart"/>
      <w:r w:rsidR="00887DFF" w:rsidRPr="00887DFF">
        <w:t>Frontier.cool</w:t>
      </w:r>
      <w:proofErr w:type="spellEnd"/>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proofErr w:type="spellStart"/>
      <w:r w:rsidRPr="000D4148">
        <w:t>Frontier.cool</w:t>
      </w:r>
      <w:proofErr w:type="spellEnd"/>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proofErr w:type="spellStart"/>
      <w:r w:rsidRPr="000D4148">
        <w:t>VStitcher</w:t>
      </w:r>
      <w:proofErr w:type="spellEnd"/>
      <w:r w:rsidRPr="000D4148">
        <w:t>、</w:t>
      </w:r>
      <w:r w:rsidRPr="000D4148">
        <w:t xml:space="preserve">Lotta </w:t>
      </w:r>
      <w:r w:rsidRPr="000D4148">
        <w:t>等設計工具中，用於虛擬打樣</w:t>
      </w:r>
      <w:proofErr w:type="gramStart"/>
      <w:r w:rsidRPr="000D4148">
        <w:t>與樣衣模擬</w:t>
      </w:r>
      <w:proofErr w:type="gramEnd"/>
      <w:r w:rsidRPr="000D4148">
        <w:t>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proofErr w:type="spellStart"/>
      <w:r w:rsidRPr="00641A57">
        <w:t>Frontier.cool</w:t>
      </w:r>
      <w:proofErr w:type="spellEnd"/>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147" w:name="_Toc199885060"/>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47"/>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w:t>
      </w:r>
      <w:proofErr w:type="gramStart"/>
      <w:r w:rsidRPr="00F74307">
        <w:t>需上傳約</w:t>
      </w:r>
      <w:proofErr w:type="gramEnd"/>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3"/>
        <w:ind w:left="360" w:right="360" w:firstLine="480"/>
      </w:pPr>
      <w:r w:rsidRPr="00B61D97">
        <w:rPr>
          <w:rFonts w:hint="eastAsia"/>
        </w:rPr>
        <w:t>「去年(2024)有一家廠商他以前是用大概20個Account，然後他在半年內就加了3倍，他後來多買變成50個Account，空間也買很多，他</w:t>
      </w:r>
      <w:r w:rsidRPr="00B61D97">
        <w:rPr>
          <w:rFonts w:hint="eastAsia"/>
        </w:rPr>
        <w:lastRenderedPageBreak/>
        <w:t>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proofErr w:type="gramStart"/>
      <w:r w:rsidRPr="00CB3F3D">
        <w:t>以</w:t>
      </w:r>
      <w:r w:rsidR="00880AFB">
        <w:rPr>
          <w:rFonts w:hint="eastAsia"/>
        </w:rPr>
        <w:t>碳排資訊</w:t>
      </w:r>
      <w:proofErr w:type="gramEnd"/>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proofErr w:type="gramStart"/>
      <w:r w:rsidRPr="008E397C">
        <w:t>當永續</w:t>
      </w:r>
      <w:proofErr w:type="gramEnd"/>
      <w:r w:rsidRPr="008E397C">
        <w:t>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w:t>
      </w:r>
      <w:proofErr w:type="gramStart"/>
      <w:r w:rsidR="00DD667A">
        <w:rPr>
          <w:rFonts w:hint="eastAsia"/>
        </w:rPr>
        <w:t>讓永續</w:t>
      </w:r>
      <w:proofErr w:type="gramEnd"/>
      <w:r w:rsidR="00DD667A">
        <w:rPr>
          <w:rFonts w:hint="eastAsia"/>
        </w:rPr>
        <w:t>行動從供應鏈製造就開始</w:t>
      </w:r>
      <w:r w:rsidR="00DD667A" w:rsidRPr="00DD667A">
        <w:t>出發，協助</w:t>
      </w:r>
      <w:r w:rsidR="00FA6899">
        <w:rPr>
          <w:rFonts w:hint="eastAsia"/>
        </w:rPr>
        <w:t>紡織</w:t>
      </w:r>
      <w:proofErr w:type="gramStart"/>
      <w:r w:rsidR="00FA6899">
        <w:rPr>
          <w:rFonts w:hint="eastAsia"/>
        </w:rPr>
        <w:t>產業鏈</w:t>
      </w:r>
      <w:r w:rsidR="00DD667A" w:rsidRPr="00DD667A">
        <w:t>建構</w:t>
      </w:r>
      <w:proofErr w:type="gramEnd"/>
      <w:r w:rsidR="00DD667A" w:rsidRPr="00DD667A">
        <w:t>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proofErr w:type="spellStart"/>
      <w:r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w:t>
      </w:r>
      <w:proofErr w:type="gramStart"/>
      <w:r w:rsidRPr="00FA6899">
        <w:t>準</w:t>
      </w:r>
      <w:proofErr w:type="gramEnd"/>
      <w:r w:rsidRPr="00FA6899">
        <w:t>推薦低碳材質</w:t>
      </w:r>
      <w:r w:rsidR="00D66FF5">
        <w:rPr>
          <w:rFonts w:hint="eastAsia"/>
        </w:rPr>
        <w:t>。</w:t>
      </w:r>
      <w:r w:rsidR="004A2890" w:rsidRPr="00FA6899">
        <w:t>這</w:t>
      </w:r>
      <w:proofErr w:type="gramStart"/>
      <w:r w:rsidR="004A2890" w:rsidRPr="00FA6899">
        <w:t>不僅讓永續</w:t>
      </w:r>
      <w:proofErr w:type="gramEnd"/>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w:t>
      </w:r>
      <w:proofErr w:type="gramStart"/>
      <w:r w:rsidR="004A2890">
        <w:rPr>
          <w:rFonts w:hint="eastAsia"/>
        </w:rPr>
        <w:t>供應鏈端完成</w:t>
      </w:r>
      <w:proofErr w:type="gramEnd"/>
      <w:r w:rsidR="004A2890">
        <w:rPr>
          <w:rFonts w:hint="eastAsia"/>
        </w:rPr>
        <w:t>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w:t>
      </w:r>
      <w:proofErr w:type="gramStart"/>
      <w:r w:rsidRPr="00211BF5">
        <w:rPr>
          <w:rFonts w:hint="eastAsia"/>
        </w:rPr>
        <w:t>的減碳真的</w:t>
      </w:r>
      <w:proofErr w:type="gramEnd"/>
      <w:r w:rsidRPr="00211BF5">
        <w:rPr>
          <w:rFonts w:hint="eastAsia"/>
        </w:rPr>
        <w:t>盡了非常大的心力。但對於品牌商來說，他們真的想要的sustainable future不只是在製程</w:t>
      </w:r>
      <w:proofErr w:type="gramStart"/>
      <w:r w:rsidRPr="00211BF5">
        <w:rPr>
          <w:rFonts w:hint="eastAsia"/>
        </w:rPr>
        <w:t>上減碳，</w:t>
      </w:r>
      <w:proofErr w:type="gramEnd"/>
      <w:r w:rsidRPr="00211BF5">
        <w:rPr>
          <w:rFonts w:hint="eastAsia"/>
        </w:rPr>
        <w:t>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w:t>
      </w:r>
      <w:proofErr w:type="gramStart"/>
      <w:r w:rsidR="00F840A7" w:rsidRPr="001D180A">
        <w:t>提供碳排分析</w:t>
      </w:r>
      <w:proofErr w:type="gramEnd"/>
      <w:r w:rsidR="00F840A7" w:rsidRPr="001D180A">
        <w:t>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proofErr w:type="gramStart"/>
      <w:r w:rsidR="00DF17C4">
        <w:rPr>
          <w:rFonts w:hint="eastAsia"/>
        </w:rPr>
        <w:t>品牌端</w:t>
      </w:r>
      <w:r w:rsidR="00404ACD" w:rsidRPr="00404ACD">
        <w:t>藉由</w:t>
      </w:r>
      <w:proofErr w:type="gramEnd"/>
      <w:r w:rsidR="00404ACD" w:rsidRPr="00404ACD">
        <w:t>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w:t>
      </w:r>
      <w:proofErr w:type="gramStart"/>
      <w:r w:rsidRPr="004A4547">
        <w:rPr>
          <w:rFonts w:hint="eastAsia"/>
        </w:rPr>
        <w:t>碳排來達到減碳</w:t>
      </w:r>
      <w:proofErr w:type="gramEnd"/>
      <w:r w:rsidRPr="004A4547">
        <w:rPr>
          <w:rFonts w:hint="eastAsia"/>
        </w:rPr>
        <w:t>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w:t>
      </w:r>
      <w:proofErr w:type="gramStart"/>
      <w:r w:rsidRPr="00E6226D">
        <w:t>編列碳排預算</w:t>
      </w:r>
      <w:proofErr w:type="gramEnd"/>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proofErr w:type="spellStart"/>
      <w:r w:rsidRPr="00D37205">
        <w:t>TextileCloud</w:t>
      </w:r>
      <w:proofErr w:type="spellEnd"/>
      <w:r w:rsidRPr="00D37205">
        <w:t>™</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w:t>
      </w:r>
      <w:proofErr w:type="gramStart"/>
      <w:r w:rsidR="003C741C" w:rsidRPr="003C741C">
        <w:t>併</w:t>
      </w:r>
      <w:proofErr w:type="gramEnd"/>
      <w:r w:rsidR="003C741C" w:rsidRPr="003C741C">
        <w:t>行、不需重工修改。</w:t>
      </w:r>
    </w:p>
    <w:p w14:paraId="766C02A5" w14:textId="04DA514E" w:rsidR="00B74F4A" w:rsidRDefault="00CF53CC" w:rsidP="006772F6">
      <w:pPr>
        <w:pStyle w:val="15"/>
        <w:ind w:firstLine="480"/>
      </w:pPr>
      <w:r w:rsidRPr="00CF53CC">
        <w:t>同時，透過平台</w:t>
      </w:r>
      <w:proofErr w:type="gramStart"/>
      <w:r w:rsidRPr="00CF53CC">
        <w:t>將碳排</w:t>
      </w:r>
      <w:proofErr w:type="gramEnd"/>
      <w:r w:rsidRPr="00CF53CC">
        <w:t>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w:t>
      </w:r>
      <w:proofErr w:type="gramStart"/>
      <w:r w:rsidR="00F76E4D" w:rsidRPr="00E6226D">
        <w:t>的碳排強度</w:t>
      </w:r>
      <w:proofErr w:type="gramEnd"/>
      <w:r w:rsidR="00F76E4D" w:rsidRPr="00E6226D">
        <w:t>，</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proofErr w:type="gramStart"/>
      <w:r w:rsidRPr="00025F75">
        <w:t>永續控管</w:t>
      </w:r>
      <w:proofErr w:type="gramEnd"/>
      <w:r>
        <w:rPr>
          <w:rFonts w:hint="eastAsia"/>
        </w:rPr>
        <w:t>雖</w:t>
      </w:r>
      <w:r w:rsidRPr="00025F75">
        <w:t>從供應鏈採購端開始，效益卻能延伸至產品開發、報價與上市等各階段，進一步提升品牌在永續轉型與市場反應上的競爭優勢。</w:t>
      </w:r>
      <w:r w:rsidR="00025F75" w:rsidRPr="00025F75">
        <w:t>最終，</w:t>
      </w:r>
      <w:proofErr w:type="gramStart"/>
      <w:r w:rsidR="00025F75" w:rsidRPr="00025F75">
        <w:t>減碳行動</w:t>
      </w:r>
      <w:proofErr w:type="gramEnd"/>
      <w:r w:rsidR="00025F75" w:rsidRPr="00025F75">
        <w:t>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57E2EA55" w14:textId="6DB7BC78" w:rsidR="00895E18" w:rsidRPr="00B52E1C" w:rsidRDefault="001464FE" w:rsidP="00DB6A5A">
      <w:pPr>
        <w:pStyle w:val="affb"/>
      </w:pPr>
      <w:bookmarkStart w:id="148" w:name="_Toc199885061"/>
      <w:r>
        <w:rPr>
          <w:rFonts w:hint="eastAsia"/>
        </w:rPr>
        <w:lastRenderedPageBreak/>
        <w:t>第四</w:t>
      </w:r>
      <w:r w:rsidR="00895E18">
        <w:rPr>
          <w:rFonts w:hint="eastAsia"/>
        </w:rPr>
        <w:t>階段</w:t>
      </w:r>
      <w:r>
        <w:rPr>
          <w:rFonts w:hint="eastAsia"/>
        </w:rPr>
        <w:t>個案分析表</w:t>
      </w:r>
      <w:bookmarkEnd w:id="148"/>
    </w:p>
    <w:tbl>
      <w:tblPr>
        <w:tblStyle w:val="aff0"/>
        <w:tblW w:w="0" w:type="auto"/>
        <w:tblLook w:val="04A0" w:firstRow="1" w:lastRow="0" w:firstColumn="1" w:lastColumn="0" w:noHBand="0" w:noVBand="1"/>
      </w:tblPr>
      <w:tblGrid>
        <w:gridCol w:w="780"/>
        <w:gridCol w:w="620"/>
        <w:gridCol w:w="3220"/>
        <w:gridCol w:w="3676"/>
      </w:tblGrid>
      <w:tr w:rsidR="00895E18" w14:paraId="274866E3" w14:textId="77777777" w:rsidTr="002D079E">
        <w:tc>
          <w:tcPr>
            <w:tcW w:w="0" w:type="auto"/>
            <w:gridSpan w:val="2"/>
            <w:vAlign w:val="center"/>
          </w:tcPr>
          <w:p w14:paraId="3744AADA" w14:textId="77777777" w:rsidR="00895E18" w:rsidRDefault="00895E18" w:rsidP="003A664D">
            <w:pPr>
              <w:ind w:firstLineChars="0" w:firstLine="0"/>
              <w:jc w:val="center"/>
            </w:pPr>
            <w:r w:rsidRPr="002D6F80">
              <w:rPr>
                <w:rFonts w:ascii="標楷體" w:hAnsi="標楷體" w:hint="eastAsia"/>
              </w:rPr>
              <w:t>理論</w:t>
            </w:r>
          </w:p>
        </w:tc>
        <w:tc>
          <w:tcPr>
            <w:tcW w:w="0" w:type="auto"/>
            <w:gridSpan w:val="2"/>
            <w:vAlign w:val="center"/>
          </w:tcPr>
          <w:p w14:paraId="605B3D38" w14:textId="77777777" w:rsidR="00895E18" w:rsidRDefault="00895E18" w:rsidP="003A664D">
            <w:pPr>
              <w:ind w:firstLineChars="0" w:firstLine="0"/>
              <w:jc w:val="center"/>
            </w:pPr>
            <w:r w:rsidRPr="002D6F80">
              <w:rPr>
                <w:rFonts w:ascii="標楷體" w:hAnsi="標楷體" w:hint="eastAsia"/>
              </w:rPr>
              <w:t>觀察重點</w:t>
            </w:r>
          </w:p>
        </w:tc>
      </w:tr>
      <w:tr w:rsidR="00895E18" w14:paraId="5682F3E4" w14:textId="77777777" w:rsidTr="002D079E">
        <w:tc>
          <w:tcPr>
            <w:tcW w:w="0" w:type="auto"/>
            <w:vMerge w:val="restart"/>
            <w:textDirection w:val="tbRlV"/>
            <w:vAlign w:val="center"/>
          </w:tcPr>
          <w:p w14:paraId="1F9FC844" w14:textId="77777777" w:rsidR="00895E18" w:rsidRDefault="00895E18" w:rsidP="003A664D">
            <w:pPr>
              <w:ind w:left="113" w:right="113" w:firstLineChars="0" w:firstLine="0"/>
              <w:jc w:val="center"/>
            </w:pPr>
            <w:r>
              <w:rPr>
                <w:rFonts w:hint="eastAsia"/>
              </w:rPr>
              <w:t>制定</w:t>
            </w:r>
          </w:p>
        </w:tc>
        <w:tc>
          <w:tcPr>
            <w:tcW w:w="0" w:type="auto"/>
            <w:vMerge w:val="restart"/>
            <w:textDirection w:val="tbRlV"/>
            <w:vAlign w:val="center"/>
          </w:tcPr>
          <w:p w14:paraId="4FD29C36" w14:textId="77777777" w:rsidR="00895E18" w:rsidRPr="00E53C34" w:rsidRDefault="00895E18" w:rsidP="003A664D">
            <w:pPr>
              <w:ind w:left="113" w:right="113" w:firstLineChars="0" w:firstLine="0"/>
              <w:jc w:val="center"/>
              <w:rPr>
                <w:b/>
                <w:bCs/>
              </w:rPr>
            </w:pPr>
            <w:r w:rsidRPr="002D6F80">
              <w:rPr>
                <w:rFonts w:ascii="標楷體" w:hAnsi="標楷體" w:hint="eastAsia"/>
              </w:rPr>
              <w:t>認知</w:t>
            </w:r>
          </w:p>
        </w:tc>
        <w:tc>
          <w:tcPr>
            <w:tcW w:w="0" w:type="auto"/>
            <w:vAlign w:val="center"/>
          </w:tcPr>
          <w:p w14:paraId="5DBFB6B5" w14:textId="77777777" w:rsidR="00895E18" w:rsidRDefault="00895E18" w:rsidP="003A664D">
            <w:pPr>
              <w:ind w:firstLineChars="0" w:firstLine="0"/>
              <w:jc w:val="center"/>
            </w:pPr>
            <w:r w:rsidRPr="002D6F80">
              <w:rPr>
                <w:rFonts w:ascii="標楷體" w:hAnsi="標楷體" w:hint="eastAsia"/>
              </w:rPr>
              <w:t>產業需求</w:t>
            </w:r>
          </w:p>
        </w:tc>
        <w:tc>
          <w:tcPr>
            <w:tcW w:w="0" w:type="auto"/>
            <w:vAlign w:val="center"/>
          </w:tcPr>
          <w:p w14:paraId="1ED11798" w14:textId="77777777" w:rsidR="00895E18" w:rsidRDefault="00895E18" w:rsidP="003A664D">
            <w:pPr>
              <w:ind w:firstLineChars="0" w:firstLine="0"/>
              <w:jc w:val="center"/>
            </w:pPr>
            <w:r w:rsidRPr="002D6F80">
              <w:rPr>
                <w:rFonts w:ascii="標楷體" w:hAnsi="標楷體" w:hint="eastAsia"/>
              </w:rPr>
              <w:t>企業能力</w:t>
            </w:r>
          </w:p>
        </w:tc>
      </w:tr>
      <w:tr w:rsidR="00895E18" w14:paraId="6DC119E4" w14:textId="77777777" w:rsidTr="002D079E">
        <w:tc>
          <w:tcPr>
            <w:tcW w:w="0" w:type="auto"/>
            <w:vMerge/>
            <w:textDirection w:val="tbRlV"/>
            <w:vAlign w:val="center"/>
          </w:tcPr>
          <w:p w14:paraId="78D34B37" w14:textId="77777777" w:rsidR="00895E18" w:rsidRDefault="00895E18" w:rsidP="003A664D">
            <w:pPr>
              <w:ind w:left="113" w:right="113" w:firstLineChars="0" w:firstLine="0"/>
              <w:jc w:val="center"/>
            </w:pPr>
          </w:p>
        </w:tc>
        <w:tc>
          <w:tcPr>
            <w:tcW w:w="0" w:type="auto"/>
            <w:vMerge/>
            <w:textDirection w:val="tbRlV"/>
            <w:vAlign w:val="center"/>
          </w:tcPr>
          <w:p w14:paraId="5CF97191" w14:textId="77777777" w:rsidR="00895E18" w:rsidRDefault="00895E18" w:rsidP="003A664D">
            <w:pPr>
              <w:ind w:left="113" w:right="113" w:firstLineChars="0" w:firstLine="0"/>
              <w:jc w:val="center"/>
            </w:pPr>
          </w:p>
        </w:tc>
        <w:tc>
          <w:tcPr>
            <w:tcW w:w="0" w:type="auto"/>
          </w:tcPr>
          <w:p w14:paraId="6886B9CA" w14:textId="77777777" w:rsidR="00895E18" w:rsidRPr="001464FE" w:rsidRDefault="00895E18" w:rsidP="00554CBD">
            <w:pPr>
              <w:pStyle w:val="151"/>
            </w:pPr>
            <w:r w:rsidRPr="001464FE">
              <w:t>國際趨勢與法規推動永續</w:t>
            </w:r>
            <w:r w:rsidRPr="001464FE">
              <w:rPr>
                <w:rFonts w:hint="eastAsia"/>
              </w:rPr>
              <w:t>目標。</w:t>
            </w:r>
          </w:p>
          <w:p w14:paraId="13926CBA" w14:textId="77777777" w:rsidR="00895E18" w:rsidRPr="001464FE" w:rsidRDefault="00895E18" w:rsidP="00554CBD">
            <w:pPr>
              <w:pStyle w:val="151"/>
            </w:pPr>
            <w:r w:rsidRPr="001464FE">
              <w:rPr>
                <w:rFonts w:hint="eastAsia"/>
              </w:rPr>
              <w:t>碳足跡控管與生產前控制成本。</w:t>
            </w:r>
          </w:p>
        </w:tc>
        <w:tc>
          <w:tcPr>
            <w:tcW w:w="0" w:type="auto"/>
          </w:tcPr>
          <w:p w14:paraId="7361D616" w14:textId="77777777" w:rsidR="00895E18" w:rsidRPr="001464FE" w:rsidRDefault="00895E18" w:rsidP="00554CBD">
            <w:pPr>
              <w:pStyle w:val="151"/>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554CBD">
            <w:pPr>
              <w:pStyle w:val="151"/>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554CBD">
            <w:pPr>
              <w:pStyle w:val="151"/>
            </w:pPr>
            <w:r w:rsidRPr="001464FE">
              <w:t>資源整合與分配</w:t>
            </w:r>
            <w:r w:rsidRPr="001464FE">
              <w:rPr>
                <w:rFonts w:hint="eastAsia"/>
              </w:rPr>
              <w:t>：</w:t>
            </w:r>
            <w:r w:rsidRPr="001464FE">
              <w:t>串接外部專業資源，打造擴展型平台生態。</w:t>
            </w:r>
          </w:p>
        </w:tc>
      </w:tr>
      <w:tr w:rsidR="00895E18" w14:paraId="6FE2C60D" w14:textId="77777777" w:rsidTr="002D079E">
        <w:tc>
          <w:tcPr>
            <w:tcW w:w="0" w:type="auto"/>
            <w:vMerge/>
            <w:textDirection w:val="tbRlV"/>
            <w:vAlign w:val="center"/>
          </w:tcPr>
          <w:p w14:paraId="240B402F" w14:textId="77777777" w:rsidR="00895E18" w:rsidRDefault="00895E18" w:rsidP="003A664D">
            <w:pPr>
              <w:ind w:left="113" w:right="113" w:firstLineChars="0" w:firstLine="0"/>
              <w:jc w:val="center"/>
            </w:pPr>
          </w:p>
        </w:tc>
        <w:tc>
          <w:tcPr>
            <w:tcW w:w="0" w:type="auto"/>
            <w:vMerge w:val="restart"/>
            <w:textDirection w:val="tbRlV"/>
            <w:vAlign w:val="center"/>
          </w:tcPr>
          <w:p w14:paraId="5EAA0465" w14:textId="77777777" w:rsidR="00895E18" w:rsidRDefault="00895E18" w:rsidP="003A664D">
            <w:pPr>
              <w:ind w:left="113" w:right="113" w:firstLineChars="0" w:firstLine="0"/>
              <w:jc w:val="center"/>
            </w:pPr>
            <w:r w:rsidRPr="002D6F80">
              <w:rPr>
                <w:rFonts w:ascii="標楷體" w:hAnsi="標楷體" w:hint="eastAsia"/>
              </w:rPr>
              <w:t>行動</w:t>
            </w:r>
          </w:p>
        </w:tc>
        <w:tc>
          <w:tcPr>
            <w:tcW w:w="0" w:type="auto"/>
            <w:gridSpan w:val="2"/>
            <w:vAlign w:val="center"/>
          </w:tcPr>
          <w:p w14:paraId="3B776ECF" w14:textId="77777777" w:rsidR="00895E18" w:rsidRDefault="00895E18"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895E18" w14:paraId="544EE261" w14:textId="77777777" w:rsidTr="002D079E">
        <w:tc>
          <w:tcPr>
            <w:tcW w:w="0" w:type="auto"/>
            <w:vMerge/>
            <w:vAlign w:val="center"/>
          </w:tcPr>
          <w:p w14:paraId="69D4CC2B" w14:textId="77777777" w:rsidR="00895E18" w:rsidRDefault="00895E18" w:rsidP="003A664D">
            <w:pPr>
              <w:ind w:firstLineChars="0" w:firstLine="0"/>
              <w:jc w:val="center"/>
            </w:pPr>
          </w:p>
        </w:tc>
        <w:tc>
          <w:tcPr>
            <w:tcW w:w="0" w:type="auto"/>
            <w:vMerge/>
            <w:vAlign w:val="center"/>
          </w:tcPr>
          <w:p w14:paraId="23A979BF" w14:textId="77777777" w:rsidR="00895E18" w:rsidRDefault="00895E18" w:rsidP="003A664D">
            <w:pPr>
              <w:ind w:firstLineChars="0" w:firstLine="0"/>
              <w:jc w:val="center"/>
            </w:pPr>
          </w:p>
        </w:tc>
        <w:tc>
          <w:tcPr>
            <w:tcW w:w="0" w:type="auto"/>
            <w:vAlign w:val="center"/>
          </w:tcPr>
          <w:p w14:paraId="37B04BFC" w14:textId="77777777" w:rsidR="00895E18" w:rsidRDefault="00895E18" w:rsidP="003A664D">
            <w:pPr>
              <w:ind w:firstLineChars="0" w:firstLine="0"/>
              <w:jc w:val="center"/>
            </w:pPr>
            <w:r w:rsidRPr="002D6F80">
              <w:rPr>
                <w:rFonts w:ascii="標楷體" w:hAnsi="標楷體" w:hint="eastAsia"/>
              </w:rPr>
              <w:t>物質性</w:t>
            </w:r>
          </w:p>
        </w:tc>
        <w:tc>
          <w:tcPr>
            <w:tcW w:w="0" w:type="auto"/>
            <w:vAlign w:val="center"/>
          </w:tcPr>
          <w:p w14:paraId="015FD3D9" w14:textId="77777777" w:rsidR="00895E18" w:rsidRDefault="00895E18" w:rsidP="003A664D">
            <w:pPr>
              <w:ind w:firstLineChars="0" w:firstLine="0"/>
              <w:jc w:val="center"/>
            </w:pPr>
            <w:r w:rsidRPr="002D6F80">
              <w:rPr>
                <w:rFonts w:ascii="標楷體" w:hAnsi="標楷體" w:hint="eastAsia"/>
              </w:rPr>
              <w:t>機會</w:t>
            </w:r>
          </w:p>
        </w:tc>
      </w:tr>
      <w:tr w:rsidR="00895E18" w14:paraId="24C1D4F4" w14:textId="77777777" w:rsidTr="002D079E">
        <w:tc>
          <w:tcPr>
            <w:tcW w:w="0" w:type="auto"/>
            <w:vMerge/>
            <w:vAlign w:val="center"/>
          </w:tcPr>
          <w:p w14:paraId="714F8611" w14:textId="77777777" w:rsidR="00895E18" w:rsidRDefault="00895E18" w:rsidP="003A664D">
            <w:pPr>
              <w:ind w:firstLineChars="0" w:firstLine="0"/>
              <w:jc w:val="center"/>
            </w:pPr>
          </w:p>
        </w:tc>
        <w:tc>
          <w:tcPr>
            <w:tcW w:w="0" w:type="auto"/>
            <w:vMerge/>
            <w:vAlign w:val="center"/>
          </w:tcPr>
          <w:p w14:paraId="12D735E3" w14:textId="77777777" w:rsidR="00895E18" w:rsidRDefault="00895E18" w:rsidP="003A664D">
            <w:pPr>
              <w:ind w:firstLineChars="0" w:firstLine="0"/>
              <w:jc w:val="center"/>
            </w:pPr>
          </w:p>
        </w:tc>
        <w:tc>
          <w:tcPr>
            <w:tcW w:w="0" w:type="auto"/>
            <w:gridSpan w:val="2"/>
          </w:tcPr>
          <w:p w14:paraId="653AF4BE" w14:textId="77777777" w:rsidR="00895E18" w:rsidRDefault="00895E18" w:rsidP="00BA7092">
            <w:pPr>
              <w:pStyle w:val="151"/>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A7092">
            <w:pPr>
              <w:pStyle w:val="151"/>
              <w:jc w:val="both"/>
            </w:pPr>
            <w:r>
              <w:rPr>
                <w:rFonts w:hint="eastAsia"/>
              </w:rPr>
              <w:t>數位布片成為永續治理與供應鏈管理工具。</w:t>
            </w:r>
          </w:p>
          <w:p w14:paraId="2C53C539" w14:textId="3B8651F2" w:rsidR="00895E18" w:rsidRPr="00860548" w:rsidRDefault="00654BCA" w:rsidP="00BA7092">
            <w:pPr>
              <w:pStyle w:val="151"/>
              <w:jc w:val="both"/>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Pr>
                <w:rFonts w:hint="eastAsia"/>
              </w:rPr>
              <w:t>、情感表達實現。</w:t>
            </w:r>
          </w:p>
        </w:tc>
      </w:tr>
      <w:tr w:rsidR="00895E18" w14:paraId="00AB2490" w14:textId="77777777" w:rsidTr="002D079E">
        <w:tc>
          <w:tcPr>
            <w:tcW w:w="0" w:type="auto"/>
            <w:vMerge/>
            <w:vAlign w:val="center"/>
          </w:tcPr>
          <w:p w14:paraId="3B1365CA" w14:textId="77777777" w:rsidR="00895E18" w:rsidRDefault="00895E18" w:rsidP="003A664D">
            <w:pPr>
              <w:ind w:firstLineChars="0" w:firstLine="0"/>
              <w:jc w:val="center"/>
            </w:pPr>
          </w:p>
        </w:tc>
        <w:tc>
          <w:tcPr>
            <w:tcW w:w="0" w:type="auto"/>
            <w:vMerge/>
            <w:vAlign w:val="center"/>
          </w:tcPr>
          <w:p w14:paraId="7234C55B" w14:textId="77777777" w:rsidR="00895E18" w:rsidRDefault="00895E18" w:rsidP="003A664D">
            <w:pPr>
              <w:ind w:firstLineChars="0" w:firstLine="0"/>
              <w:jc w:val="center"/>
            </w:pPr>
          </w:p>
        </w:tc>
        <w:tc>
          <w:tcPr>
            <w:tcW w:w="0" w:type="auto"/>
            <w:gridSpan w:val="2"/>
            <w:vAlign w:val="center"/>
          </w:tcPr>
          <w:p w14:paraId="6D841F21" w14:textId="249354F5" w:rsidR="00895E18" w:rsidRDefault="00895E18" w:rsidP="003A664D">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895E18" w14:paraId="75424AC7" w14:textId="77777777" w:rsidTr="002D079E">
        <w:trPr>
          <w:trHeight w:val="261"/>
        </w:trPr>
        <w:tc>
          <w:tcPr>
            <w:tcW w:w="0" w:type="auto"/>
            <w:vMerge/>
            <w:vAlign w:val="center"/>
          </w:tcPr>
          <w:p w14:paraId="40A64742" w14:textId="77777777" w:rsidR="00895E18" w:rsidRDefault="00895E18" w:rsidP="003A664D">
            <w:pPr>
              <w:ind w:firstLineChars="0" w:firstLine="0"/>
              <w:jc w:val="center"/>
            </w:pPr>
          </w:p>
        </w:tc>
        <w:tc>
          <w:tcPr>
            <w:tcW w:w="0" w:type="auto"/>
            <w:vMerge/>
            <w:vAlign w:val="center"/>
          </w:tcPr>
          <w:p w14:paraId="4608897E" w14:textId="77777777" w:rsidR="00895E18" w:rsidRDefault="00895E18" w:rsidP="003A664D">
            <w:pPr>
              <w:ind w:firstLineChars="0" w:firstLine="0"/>
              <w:jc w:val="center"/>
            </w:pPr>
          </w:p>
        </w:tc>
        <w:tc>
          <w:tcPr>
            <w:tcW w:w="0" w:type="auto"/>
            <w:vAlign w:val="center"/>
          </w:tcPr>
          <w:p w14:paraId="508F75E6" w14:textId="77777777" w:rsidR="00895E18" w:rsidRDefault="00895E18" w:rsidP="002D079E">
            <w:pPr>
              <w:pStyle w:val="aff8"/>
              <w:jc w:val="center"/>
            </w:pPr>
            <w:r>
              <w:rPr>
                <w:rFonts w:hint="eastAsia"/>
              </w:rPr>
              <w:t>深耕運用</w:t>
            </w:r>
          </w:p>
        </w:tc>
        <w:tc>
          <w:tcPr>
            <w:tcW w:w="0" w:type="auto"/>
            <w:vAlign w:val="center"/>
          </w:tcPr>
          <w:p w14:paraId="2AAACB34" w14:textId="77777777" w:rsidR="00895E18" w:rsidRDefault="00895E18" w:rsidP="002D079E">
            <w:pPr>
              <w:pStyle w:val="aff8"/>
              <w:jc w:val="center"/>
            </w:pPr>
            <w:r w:rsidRPr="002D6F80">
              <w:rPr>
                <w:rFonts w:hint="eastAsia"/>
              </w:rPr>
              <w:t>創新探索</w:t>
            </w:r>
          </w:p>
        </w:tc>
      </w:tr>
      <w:tr w:rsidR="00895E18" w14:paraId="6AAB6442" w14:textId="77777777" w:rsidTr="002D079E">
        <w:tc>
          <w:tcPr>
            <w:tcW w:w="0" w:type="auto"/>
            <w:vMerge/>
            <w:vAlign w:val="center"/>
          </w:tcPr>
          <w:p w14:paraId="0B3B99AD" w14:textId="77777777" w:rsidR="00895E18" w:rsidRDefault="00895E18" w:rsidP="003A664D">
            <w:pPr>
              <w:ind w:firstLineChars="0" w:firstLine="0"/>
              <w:jc w:val="center"/>
            </w:pPr>
          </w:p>
        </w:tc>
        <w:tc>
          <w:tcPr>
            <w:tcW w:w="0" w:type="auto"/>
            <w:vMerge/>
            <w:vAlign w:val="center"/>
          </w:tcPr>
          <w:p w14:paraId="08832C30" w14:textId="77777777" w:rsidR="00895E18" w:rsidRDefault="00895E18" w:rsidP="003A664D">
            <w:pPr>
              <w:ind w:firstLineChars="0" w:firstLine="0"/>
              <w:jc w:val="center"/>
            </w:pPr>
          </w:p>
        </w:tc>
        <w:tc>
          <w:tcPr>
            <w:tcW w:w="0" w:type="auto"/>
          </w:tcPr>
          <w:p w14:paraId="2B42D29B" w14:textId="77777777" w:rsidR="00895E18" w:rsidRPr="00B52E1C" w:rsidRDefault="00895E18" w:rsidP="00BA7092">
            <w:pPr>
              <w:pStyle w:val="151"/>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A7092">
            <w:pPr>
              <w:pStyle w:val="151"/>
            </w:pPr>
            <w:r w:rsidRPr="00B52E1C">
              <w:rPr>
                <w:rFonts w:hint="eastAsia"/>
              </w:rPr>
              <w:t>迭代深耕永續服務，「顧問輔導</w:t>
            </w:r>
            <w:r w:rsidRPr="00B52E1C">
              <w:rPr>
                <w:rFonts w:hint="eastAsia"/>
              </w:rPr>
              <w:t>+</w:t>
            </w:r>
            <w:r w:rsidRPr="00B52E1C">
              <w:rPr>
                <w:rFonts w:hint="eastAsia"/>
              </w:rPr>
              <w:t>系統串接」回應永續需求。</w:t>
            </w:r>
          </w:p>
        </w:tc>
        <w:tc>
          <w:tcPr>
            <w:tcW w:w="0" w:type="auto"/>
          </w:tcPr>
          <w:p w14:paraId="4770E57C" w14:textId="77777777" w:rsidR="00895E18" w:rsidRPr="00B52E1C" w:rsidRDefault="00895E18" w:rsidP="00BA7092">
            <w:pPr>
              <w:pStyle w:val="151"/>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A7092">
            <w:pPr>
              <w:pStyle w:val="151"/>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2D079E">
        <w:tc>
          <w:tcPr>
            <w:tcW w:w="0" w:type="auto"/>
            <w:vMerge/>
            <w:vAlign w:val="center"/>
          </w:tcPr>
          <w:p w14:paraId="4C321A82" w14:textId="77777777" w:rsidR="00895E18" w:rsidRDefault="00895E18" w:rsidP="003A664D">
            <w:pPr>
              <w:ind w:firstLineChars="0" w:firstLine="0"/>
              <w:jc w:val="center"/>
            </w:pPr>
          </w:p>
        </w:tc>
        <w:tc>
          <w:tcPr>
            <w:tcW w:w="0" w:type="auto"/>
            <w:vMerge/>
            <w:vAlign w:val="center"/>
          </w:tcPr>
          <w:p w14:paraId="392FC199" w14:textId="77777777" w:rsidR="00895E18" w:rsidRDefault="00895E18" w:rsidP="003A664D">
            <w:pPr>
              <w:ind w:firstLineChars="0" w:firstLine="0"/>
              <w:jc w:val="center"/>
            </w:pPr>
          </w:p>
        </w:tc>
        <w:tc>
          <w:tcPr>
            <w:tcW w:w="0" w:type="auto"/>
            <w:gridSpan w:val="2"/>
            <w:vAlign w:val="center"/>
          </w:tcPr>
          <w:p w14:paraId="7822D249" w14:textId="77777777" w:rsidR="00895E18" w:rsidRDefault="00895E18" w:rsidP="003A664D">
            <w:pPr>
              <w:ind w:firstLineChars="0" w:firstLine="0"/>
              <w:jc w:val="center"/>
            </w:pPr>
            <w:r>
              <w:rPr>
                <w:rFonts w:hint="eastAsia"/>
              </w:rPr>
              <w:t>平衡機制</w:t>
            </w:r>
          </w:p>
        </w:tc>
      </w:tr>
      <w:tr w:rsidR="00895E18" w14:paraId="0D199E3F" w14:textId="77777777" w:rsidTr="002D079E">
        <w:tc>
          <w:tcPr>
            <w:tcW w:w="0" w:type="auto"/>
            <w:vMerge/>
            <w:vAlign w:val="center"/>
          </w:tcPr>
          <w:p w14:paraId="35E18822" w14:textId="77777777" w:rsidR="00895E18" w:rsidRDefault="00895E18" w:rsidP="003A664D">
            <w:pPr>
              <w:ind w:firstLineChars="0" w:firstLine="0"/>
              <w:jc w:val="center"/>
            </w:pPr>
          </w:p>
        </w:tc>
        <w:tc>
          <w:tcPr>
            <w:tcW w:w="0" w:type="auto"/>
            <w:vMerge/>
            <w:vAlign w:val="center"/>
          </w:tcPr>
          <w:p w14:paraId="283040B7" w14:textId="77777777" w:rsidR="00895E18" w:rsidRDefault="00895E18" w:rsidP="003A664D">
            <w:pPr>
              <w:ind w:firstLineChars="0" w:firstLine="0"/>
              <w:jc w:val="center"/>
            </w:pPr>
          </w:p>
        </w:tc>
        <w:tc>
          <w:tcPr>
            <w:tcW w:w="0" w:type="auto"/>
            <w:gridSpan w:val="2"/>
            <w:vAlign w:val="center"/>
          </w:tcPr>
          <w:p w14:paraId="432D2F63" w14:textId="3B695BD7" w:rsidR="000E45CE" w:rsidRPr="007C56E8" w:rsidRDefault="000E45CE" w:rsidP="00727E96">
            <w:pPr>
              <w:pStyle w:val="151"/>
            </w:pPr>
            <w:r>
              <w:rPr>
                <w:rFonts w:hint="eastAsia"/>
              </w:rPr>
              <w:t>合作與策略聯盟：</w:t>
            </w:r>
            <w:r w:rsidRPr="007237D1">
              <w:t>技術整合到創新共創</w:t>
            </w:r>
          </w:p>
          <w:p w14:paraId="5E2F8771" w14:textId="7968A793" w:rsidR="00895E18" w:rsidRPr="006C6A93" w:rsidRDefault="00895E18" w:rsidP="00727E96">
            <w:pPr>
              <w:pStyle w:val="151"/>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727E96">
            <w:pPr>
              <w:pStyle w:val="151"/>
            </w:pPr>
            <w:r w:rsidRPr="001251FD">
              <w:rPr>
                <w:rFonts w:hint="eastAsia"/>
              </w:rPr>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727E96">
            <w:pPr>
              <w:pStyle w:val="151"/>
            </w:pPr>
            <w:r w:rsidRPr="006C6A93">
              <w:rPr>
                <w:rFonts w:hint="eastAsia"/>
              </w:rPr>
              <w:lastRenderedPageBreak/>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2D079E">
        <w:tc>
          <w:tcPr>
            <w:tcW w:w="0" w:type="auto"/>
            <w:vAlign w:val="center"/>
          </w:tcPr>
          <w:p w14:paraId="2AD8942E" w14:textId="77777777" w:rsidR="00895E18" w:rsidRDefault="00895E18" w:rsidP="003A664D">
            <w:pPr>
              <w:ind w:firstLineChars="0" w:firstLine="0"/>
              <w:jc w:val="center"/>
            </w:pPr>
            <w:r w:rsidRPr="002D6F80">
              <w:rPr>
                <w:rFonts w:ascii="標楷體" w:hAnsi="標楷體" w:hint="eastAsia"/>
              </w:rPr>
              <w:t>數位創新</w:t>
            </w:r>
          </w:p>
        </w:tc>
        <w:tc>
          <w:tcPr>
            <w:tcW w:w="0" w:type="auto"/>
            <w:vAlign w:val="center"/>
          </w:tcPr>
          <w:p w14:paraId="51B97284" w14:textId="77777777" w:rsidR="00895E18" w:rsidRDefault="00895E18" w:rsidP="003A664D">
            <w:pPr>
              <w:ind w:firstLineChars="0" w:firstLine="0"/>
              <w:jc w:val="center"/>
            </w:pPr>
            <w:r>
              <w:rPr>
                <w:rFonts w:ascii="標楷體" w:hAnsi="標楷體" w:hint="eastAsia"/>
              </w:rPr>
              <w:t>結果</w:t>
            </w:r>
          </w:p>
        </w:tc>
        <w:tc>
          <w:tcPr>
            <w:tcW w:w="0" w:type="auto"/>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727E96">
            <w:pPr>
              <w:pStyle w:val="151"/>
              <w:rPr>
                <w:rFonts w:eastAsia="新細明體"/>
              </w:rPr>
            </w:pPr>
            <w:proofErr w:type="gramStart"/>
            <w:r w:rsidRPr="00CB3F3D">
              <w:t>以</w:t>
            </w:r>
            <w:r>
              <w:rPr>
                <w:rFonts w:hint="eastAsia"/>
              </w:rPr>
              <w:t>碳排資訊</w:t>
            </w:r>
            <w:proofErr w:type="gramEnd"/>
            <w:r>
              <w:rPr>
                <w:rFonts w:hint="eastAsia"/>
              </w:rPr>
              <w:t>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49" w:name="_Toc199885062"/>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49"/>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w:t>
      </w:r>
      <w:proofErr w:type="gramStart"/>
      <w:r w:rsidRPr="0013270B">
        <w:rPr>
          <w:rFonts w:hint="eastAsia"/>
        </w:rPr>
        <w:t>鏈端跟</w:t>
      </w:r>
      <w:proofErr w:type="gramEnd"/>
      <w:r w:rsidRPr="0013270B">
        <w:rPr>
          <w:rFonts w:hint="eastAsia"/>
        </w:rPr>
        <w:t>品牌端的共同協作，讓資訊透明化，台灣其實整個代工能力或是紡織產業的產品本身就是能力非常好、</w:t>
      </w:r>
      <w:proofErr w:type="gramStart"/>
      <w:r w:rsidRPr="0013270B">
        <w:rPr>
          <w:rFonts w:hint="eastAsia"/>
        </w:rPr>
        <w:t>非常</w:t>
      </w:r>
      <w:proofErr w:type="gramEnd"/>
      <w:r w:rsidRPr="0013270B">
        <w:rPr>
          <w:rFonts w:hint="eastAsia"/>
        </w:rPr>
        <w:t>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w:t>
      </w:r>
      <w:proofErr w:type="gramStart"/>
      <w:r w:rsidRPr="009C0F7A">
        <w:rPr>
          <w:rFonts w:hint="eastAsia"/>
        </w:rPr>
        <w:t>大廠吧</w:t>
      </w:r>
      <w:proofErr w:type="gramEnd"/>
      <w:r w:rsidRPr="009C0F7A">
        <w:rPr>
          <w:rFonts w:hint="eastAsia"/>
        </w:rPr>
        <w:t>，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3"/>
        <w:ind w:left="360" w:right="360" w:firstLine="480"/>
      </w:pPr>
      <w:r>
        <w:rPr>
          <w:rFonts w:hint="eastAsia"/>
        </w:rPr>
        <w:lastRenderedPageBreak/>
        <w:t>「</w:t>
      </w:r>
      <w:r w:rsidRPr="00AA7BF2">
        <w:rPr>
          <w:rFonts w:hint="eastAsia"/>
        </w:rPr>
        <w:t>如果我們來做的話，我們跟</w:t>
      </w:r>
      <w:proofErr w:type="spellStart"/>
      <w:r w:rsidRPr="00AA7BF2">
        <w:rPr>
          <w:rFonts w:hint="eastAsia"/>
        </w:rPr>
        <w:t>shien</w:t>
      </w:r>
      <w:proofErr w:type="spellEnd"/>
      <w:r w:rsidRPr="00AA7BF2">
        <w:rPr>
          <w:rFonts w:hint="eastAsia"/>
        </w:rPr>
        <w:t>不同的會是</w:t>
      </w:r>
      <w:r w:rsidRPr="00446757">
        <w:rPr>
          <w:rFonts w:hint="eastAsia"/>
          <w:b/>
          <w:bCs/>
        </w:rPr>
        <w:t>我全部都是visual design，我</w:t>
      </w:r>
      <w:proofErr w:type="gramStart"/>
      <w:r w:rsidRPr="00446757">
        <w:rPr>
          <w:rFonts w:hint="eastAsia"/>
          <w:b/>
          <w:bCs/>
        </w:rPr>
        <w:t>連樣衣</w:t>
      </w:r>
      <w:proofErr w:type="gramEnd"/>
      <w:r w:rsidRPr="00446757">
        <w:rPr>
          <w:rFonts w:hint="eastAsia"/>
          <w:b/>
          <w:bCs/>
        </w:rPr>
        <w:t>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4E25FCEC" w14:textId="3A3AB21C" w:rsidR="00953384" w:rsidRDefault="00797D62" w:rsidP="0006680C">
      <w:pPr>
        <w:pStyle w:val="1"/>
      </w:pPr>
      <w:bookmarkStart w:id="150" w:name="_Toc199885063"/>
      <w:r>
        <w:rPr>
          <w:rFonts w:hint="eastAsia"/>
        </w:rPr>
        <w:t>第六章、研究結論與建議</w:t>
      </w:r>
      <w:bookmarkEnd w:id="150"/>
    </w:p>
    <w:p w14:paraId="4FBACE79" w14:textId="1627399C" w:rsidR="00797D62" w:rsidRDefault="00797D62" w:rsidP="00F71E02">
      <w:pPr>
        <w:pStyle w:val="2"/>
      </w:pPr>
      <w:bookmarkStart w:id="151" w:name="_Toc199885064"/>
      <w:r>
        <w:rPr>
          <w:rFonts w:hint="eastAsia"/>
        </w:rPr>
        <w:t>6.1</w:t>
      </w:r>
      <w:r w:rsidR="00F504D3">
        <w:rPr>
          <w:rFonts w:hint="eastAsia"/>
        </w:rPr>
        <w:t xml:space="preserve"> </w:t>
      </w:r>
      <w:r>
        <w:rPr>
          <w:rFonts w:hint="eastAsia"/>
        </w:rPr>
        <w:t>結論與研究貢獻</w:t>
      </w:r>
      <w:bookmarkEnd w:id="151"/>
    </w:p>
    <w:p w14:paraId="137BDEFA" w14:textId="3200F43F" w:rsidR="00797D62" w:rsidRPr="00953384" w:rsidRDefault="00797D62" w:rsidP="00F71E02">
      <w:pPr>
        <w:pStyle w:val="2"/>
      </w:pPr>
      <w:bookmarkStart w:id="152" w:name="_Toc199885065"/>
      <w:r>
        <w:rPr>
          <w:rFonts w:hint="eastAsia"/>
        </w:rPr>
        <w:t>6.2</w:t>
      </w:r>
      <w:r w:rsidR="00F504D3">
        <w:rPr>
          <w:rFonts w:hint="eastAsia"/>
        </w:rPr>
        <w:t xml:space="preserve"> </w:t>
      </w:r>
      <w:r>
        <w:rPr>
          <w:rFonts w:hint="eastAsia"/>
        </w:rPr>
        <w:t>研究限制與未來研究方向</w:t>
      </w:r>
      <w:bookmarkEnd w:id="152"/>
    </w:p>
    <w:p w14:paraId="0ECC7262" w14:textId="3BFF1F8A" w:rsidR="00AC386F" w:rsidRDefault="000A2C2C" w:rsidP="0006680C">
      <w:pPr>
        <w:pStyle w:val="1"/>
      </w:pPr>
      <w:bookmarkStart w:id="153" w:name="_Toc199885066"/>
      <w:r>
        <w:rPr>
          <w:rFonts w:hint="eastAsia"/>
        </w:rPr>
        <w:t>第七章、參考文獻</w:t>
      </w:r>
      <w:bookmarkEnd w:id="153"/>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6E87DC04" w14:textId="77777777" w:rsidR="00E25653" w:rsidRPr="00E25653" w:rsidRDefault="00AC386F" w:rsidP="00E25653">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E25653" w:rsidRPr="00E25653">
        <w:t xml:space="preserve">Adler, P. S., Goldoftas, B., &amp; Levine, D. I. (1999). Flexibility versus efficiency? A case study of model changeovers in the Toyota production system. </w:t>
      </w:r>
      <w:r w:rsidR="00E25653" w:rsidRPr="00E25653">
        <w:rPr>
          <w:i/>
        </w:rPr>
        <w:t>Organization Science</w:t>
      </w:r>
      <w:r w:rsidR="00E25653" w:rsidRPr="00E25653">
        <w:t>,</w:t>
      </w:r>
      <w:r w:rsidR="00E25653" w:rsidRPr="00E25653">
        <w:rPr>
          <w:i/>
        </w:rPr>
        <w:t xml:space="preserve"> 10</w:t>
      </w:r>
      <w:r w:rsidR="00E25653" w:rsidRPr="00E25653">
        <w:t xml:space="preserve">(1), 43-68. </w:t>
      </w:r>
    </w:p>
    <w:p w14:paraId="5A2E5EC1" w14:textId="77777777" w:rsidR="00E25653" w:rsidRPr="00E25653" w:rsidRDefault="00E25653" w:rsidP="00E25653">
      <w:pPr>
        <w:pStyle w:val="EndNoteBibliography"/>
        <w:spacing w:after="0"/>
        <w:ind w:left="720" w:firstLine="480"/>
      </w:pPr>
      <w:r w:rsidRPr="00E25653">
        <w:t xml:space="preserve">Ahmad, S., Wasim, S., Irfan, S., Gogoi, S., Srivastava, A., &amp; Farheen, Z. (2019). Qualitative v/s. quantitative research-a summarized review. </w:t>
      </w:r>
      <w:r w:rsidRPr="00E25653">
        <w:rPr>
          <w:i/>
        </w:rPr>
        <w:t>population</w:t>
      </w:r>
      <w:r w:rsidRPr="00E25653">
        <w:t>,</w:t>
      </w:r>
      <w:r w:rsidRPr="00E25653">
        <w:rPr>
          <w:i/>
        </w:rPr>
        <w:t xml:space="preserve"> 1</w:t>
      </w:r>
      <w:r w:rsidRPr="00E25653">
        <w:t xml:space="preserve">(2), 2828-2832. </w:t>
      </w:r>
    </w:p>
    <w:p w14:paraId="7F8C3368" w14:textId="33FC6021" w:rsidR="00E25653" w:rsidRPr="00E25653" w:rsidRDefault="00E25653" w:rsidP="00E25653">
      <w:pPr>
        <w:pStyle w:val="EndNoteBibliography"/>
        <w:spacing w:after="0"/>
        <w:ind w:left="720" w:firstLine="480"/>
      </w:pPr>
      <w:r w:rsidRPr="00E25653">
        <w:t xml:space="preserve">Barley, S. R., &amp; Tolbert, P. S. (1997). Institutionalization and Structuration: Studying the Links between Action and Institution. </w:t>
      </w:r>
      <w:r w:rsidRPr="00E25653">
        <w:rPr>
          <w:i/>
        </w:rPr>
        <w:t>Organization Studies</w:t>
      </w:r>
      <w:r w:rsidRPr="00E25653">
        <w:t>,</w:t>
      </w:r>
      <w:r w:rsidRPr="00E25653">
        <w:rPr>
          <w:i/>
        </w:rPr>
        <w:t xml:space="preserve"> 18</w:t>
      </w:r>
      <w:r w:rsidRPr="00E25653">
        <w:t xml:space="preserve">(1), 93-117. </w:t>
      </w:r>
      <w:hyperlink r:id="rId37" w:history="1">
        <w:r w:rsidRPr="00E25653">
          <w:rPr>
            <w:rStyle w:val="af1"/>
          </w:rPr>
          <w:t>https://doi.org/10.1177/017084069701800106</w:t>
        </w:r>
      </w:hyperlink>
      <w:r w:rsidRPr="00E25653">
        <w:t xml:space="preserve"> </w:t>
      </w:r>
    </w:p>
    <w:p w14:paraId="6833ECDC" w14:textId="77777777" w:rsidR="00E25653" w:rsidRPr="00E25653" w:rsidRDefault="00E25653" w:rsidP="00E25653">
      <w:pPr>
        <w:pStyle w:val="EndNoteBibliography"/>
        <w:spacing w:after="0"/>
        <w:ind w:left="720" w:firstLine="480"/>
      </w:pPr>
      <w:r w:rsidRPr="00E25653">
        <w:t xml:space="preserve">Baxter, P., &amp; Jack, S. (2008). Qualitative case study methodology: Study design and implementation for novice researchers. </w:t>
      </w:r>
      <w:r w:rsidRPr="00E25653">
        <w:rPr>
          <w:i/>
        </w:rPr>
        <w:t>The qualitative report</w:t>
      </w:r>
      <w:r w:rsidRPr="00E25653">
        <w:t>,</w:t>
      </w:r>
      <w:r w:rsidRPr="00E25653">
        <w:rPr>
          <w:i/>
        </w:rPr>
        <w:t xml:space="preserve"> 13</w:t>
      </w:r>
      <w:r w:rsidRPr="00E25653">
        <w:t xml:space="preserve">(4), 544-559. </w:t>
      </w:r>
    </w:p>
    <w:p w14:paraId="6F5398EF" w14:textId="77777777" w:rsidR="00E25653" w:rsidRPr="00E25653" w:rsidRDefault="00E25653" w:rsidP="00E25653">
      <w:pPr>
        <w:pStyle w:val="EndNoteBibliography"/>
        <w:spacing w:after="0"/>
        <w:ind w:left="720" w:firstLine="480"/>
      </w:pPr>
      <w:r w:rsidRPr="00E25653">
        <w:t xml:space="preserve">Birkinshaw, J., &amp; Gibson, C. (2004). Building ambidexterity into an </w:t>
      </w:r>
      <w:r w:rsidRPr="00E25653">
        <w:lastRenderedPageBreak/>
        <w:t xml:space="preserve">organization. </w:t>
      </w:r>
      <w:r w:rsidRPr="00E25653">
        <w:rPr>
          <w:i/>
        </w:rPr>
        <w:t>MIT Sloan management review</w:t>
      </w:r>
      <w:r w:rsidRPr="00E25653">
        <w:t xml:space="preserve">. </w:t>
      </w:r>
    </w:p>
    <w:p w14:paraId="40D88F2B" w14:textId="77777777" w:rsidR="00E25653" w:rsidRPr="00E25653" w:rsidRDefault="00E25653" w:rsidP="00E25653">
      <w:pPr>
        <w:pStyle w:val="EndNoteBibliography"/>
        <w:spacing w:after="0"/>
        <w:ind w:left="720" w:firstLine="480"/>
      </w:pPr>
      <w:r w:rsidRPr="00E25653">
        <w:t xml:space="preserve">Brown, J. D. (1988). </w:t>
      </w:r>
      <w:r w:rsidRPr="00E25653">
        <w:rPr>
          <w:i/>
        </w:rPr>
        <w:t>Understanding research in second language learning: A teacher's guide to statistics and research design</w:t>
      </w:r>
      <w:r w:rsidRPr="00E25653">
        <w:t xml:space="preserve">. Cambridge University Press. </w:t>
      </w:r>
    </w:p>
    <w:p w14:paraId="38AECCC7" w14:textId="77777777" w:rsidR="00E25653" w:rsidRPr="00E25653" w:rsidRDefault="00E25653" w:rsidP="00E25653">
      <w:pPr>
        <w:pStyle w:val="EndNoteBibliography"/>
        <w:spacing w:after="0"/>
        <w:ind w:left="720" w:firstLine="480"/>
      </w:pPr>
      <w:r w:rsidRPr="00E25653">
        <w:t xml:space="preserve">Cao, Q., Gedajlovic, E., &amp; Zhang, H. (2009). Unpacking organizational ambidexterity: Dimensions, contingencies, and synergistic effects. </w:t>
      </w:r>
      <w:r w:rsidRPr="00E25653">
        <w:rPr>
          <w:i/>
        </w:rPr>
        <w:t>Organization Science</w:t>
      </w:r>
      <w:r w:rsidRPr="00E25653">
        <w:t>,</w:t>
      </w:r>
      <w:r w:rsidRPr="00E25653">
        <w:rPr>
          <w:i/>
        </w:rPr>
        <w:t xml:space="preserve"> 20</w:t>
      </w:r>
      <w:r w:rsidRPr="00E25653">
        <w:t xml:space="preserve">(4), 781-796. </w:t>
      </w:r>
    </w:p>
    <w:p w14:paraId="0E2258C4" w14:textId="77777777" w:rsidR="00E25653" w:rsidRPr="00E25653" w:rsidRDefault="00E25653" w:rsidP="00E25653">
      <w:pPr>
        <w:pStyle w:val="EndNoteBibliography"/>
        <w:spacing w:after="0"/>
        <w:ind w:left="720" w:firstLine="480"/>
      </w:pPr>
      <w:r w:rsidRPr="00E25653">
        <w:t xml:space="preserve">Chan, C. M., Hackney, R., Pan, S. L., &amp; Chou, T.-C. (2011). Managing e-Government system implementation: a resource enactment perspective. </w:t>
      </w:r>
      <w:r w:rsidRPr="00E25653">
        <w:rPr>
          <w:i/>
        </w:rPr>
        <w:t>European Journal of Information Systems</w:t>
      </w:r>
      <w:r w:rsidRPr="00E25653">
        <w:t>,</w:t>
      </w:r>
      <w:r w:rsidRPr="00E25653">
        <w:rPr>
          <w:i/>
        </w:rPr>
        <w:t xml:space="preserve"> 20</w:t>
      </w:r>
      <w:r w:rsidRPr="00E25653">
        <w:t xml:space="preserve">(5), 529-541. </w:t>
      </w:r>
    </w:p>
    <w:p w14:paraId="548EC0EF" w14:textId="77777777" w:rsidR="00E25653" w:rsidRPr="00E25653" w:rsidRDefault="00E25653" w:rsidP="00E25653">
      <w:pPr>
        <w:pStyle w:val="EndNoteBibliography"/>
        <w:spacing w:after="0"/>
        <w:ind w:left="720" w:firstLine="480"/>
      </w:pPr>
      <w:r w:rsidRPr="00E25653">
        <w:t xml:space="preserve">Denzin, N. K., &amp; Lincoln, Y. S. (2011). </w:t>
      </w:r>
      <w:r w:rsidRPr="00E25653">
        <w:rPr>
          <w:i/>
        </w:rPr>
        <w:t>The Sage handbook of qualitative research</w:t>
      </w:r>
      <w:r w:rsidRPr="00E25653">
        <w:t xml:space="preserve">. sage. </w:t>
      </w:r>
    </w:p>
    <w:p w14:paraId="0743BBBB" w14:textId="77777777" w:rsidR="00E25653" w:rsidRPr="00E25653" w:rsidRDefault="00E25653" w:rsidP="00E25653">
      <w:pPr>
        <w:pStyle w:val="EndNoteBibliography"/>
        <w:spacing w:after="0"/>
        <w:ind w:left="720" w:firstLine="480"/>
      </w:pPr>
      <w:r w:rsidRPr="00E25653">
        <w:t xml:space="preserve">Fountain, J. E. (2004). </w:t>
      </w:r>
      <w:r w:rsidRPr="00E25653">
        <w:rPr>
          <w:i/>
        </w:rPr>
        <w:t>Building the virtual state: Information technology and institutional change</w:t>
      </w:r>
      <w:r w:rsidRPr="00E25653">
        <w:t xml:space="preserve">. Rowman &amp; Littlefield. </w:t>
      </w:r>
    </w:p>
    <w:p w14:paraId="3E35FA58" w14:textId="77777777" w:rsidR="00E25653" w:rsidRPr="00E25653" w:rsidRDefault="00E25653" w:rsidP="00E25653">
      <w:pPr>
        <w:pStyle w:val="EndNoteBibliography"/>
        <w:spacing w:after="0"/>
        <w:ind w:left="720" w:firstLine="480"/>
      </w:pPr>
      <w:r w:rsidRPr="00E25653">
        <w:t xml:space="preserve">Gaver, W. W. (1991). Technology affordances. Proceedings of the SIGCHI conference on Human factors in computing systems, </w:t>
      </w:r>
    </w:p>
    <w:p w14:paraId="11D79982" w14:textId="77777777" w:rsidR="00E25653" w:rsidRPr="00E25653" w:rsidRDefault="00E25653" w:rsidP="00E25653">
      <w:pPr>
        <w:pStyle w:val="EndNoteBibliography"/>
        <w:spacing w:after="0"/>
        <w:ind w:left="720" w:firstLine="480"/>
      </w:pPr>
      <w:r w:rsidRPr="00E25653">
        <w:t xml:space="preserve">Gibson, C. B., &amp; Birkinshaw, J. (2004). The antecedents, consequences, and mediating role of organizational ambidexterity. </w:t>
      </w:r>
      <w:r w:rsidRPr="00E25653">
        <w:rPr>
          <w:i/>
        </w:rPr>
        <w:t>Academy of management Journal</w:t>
      </w:r>
      <w:r w:rsidRPr="00E25653">
        <w:t>,</w:t>
      </w:r>
      <w:r w:rsidRPr="00E25653">
        <w:rPr>
          <w:i/>
        </w:rPr>
        <w:t xml:space="preserve"> 47</w:t>
      </w:r>
      <w:r w:rsidRPr="00E25653">
        <w:t xml:space="preserve">(2), 209-226. </w:t>
      </w:r>
    </w:p>
    <w:p w14:paraId="146C8519" w14:textId="77777777" w:rsidR="00E25653" w:rsidRPr="00E25653" w:rsidRDefault="00E25653" w:rsidP="00E25653">
      <w:pPr>
        <w:pStyle w:val="EndNoteBibliography"/>
        <w:spacing w:after="0"/>
        <w:ind w:left="720" w:firstLine="480"/>
      </w:pPr>
      <w:r w:rsidRPr="00E25653">
        <w:t xml:space="preserve">Gibson, J. J. (1979). </w:t>
      </w:r>
      <w:r w:rsidRPr="00E25653">
        <w:rPr>
          <w:i/>
        </w:rPr>
        <w:t>The Ecological Approach to Visual Perception: Classic Edition</w:t>
      </w:r>
      <w:r w:rsidRPr="00E25653">
        <w:t xml:space="preserve">. Houghton Mifflin. </w:t>
      </w:r>
    </w:p>
    <w:p w14:paraId="6C95F34E" w14:textId="77777777" w:rsidR="00E25653" w:rsidRPr="00E25653" w:rsidRDefault="00E25653" w:rsidP="00E25653">
      <w:pPr>
        <w:pStyle w:val="EndNoteBibliography"/>
        <w:spacing w:after="0"/>
        <w:ind w:left="720" w:firstLine="480"/>
      </w:pPr>
      <w:r w:rsidRPr="00E25653">
        <w:t xml:space="preserve">Gibson, J. J. (2014). The theory of affordances:(1979). In </w:t>
      </w:r>
      <w:r w:rsidRPr="00E25653">
        <w:rPr>
          <w:i/>
        </w:rPr>
        <w:t>The people, place, and space reader</w:t>
      </w:r>
      <w:r w:rsidRPr="00E25653">
        <w:t xml:space="preserve"> (pp. 56-60). Routledge. </w:t>
      </w:r>
    </w:p>
    <w:p w14:paraId="5C7C8792" w14:textId="77777777" w:rsidR="00E25653" w:rsidRPr="00E25653" w:rsidRDefault="00E25653" w:rsidP="00E25653">
      <w:pPr>
        <w:pStyle w:val="EndNoteBibliography"/>
        <w:spacing w:after="0"/>
        <w:ind w:left="720" w:firstLine="480"/>
      </w:pPr>
      <w:r w:rsidRPr="00E25653">
        <w:t xml:space="preserve">Gioia, D. A., Corley, K. G., &amp; Hamilton, A. L. (2013). Seeking qualitative rigor in inductive research: Notes on the Gioia methodology. </w:t>
      </w:r>
      <w:r w:rsidRPr="00E25653">
        <w:rPr>
          <w:i/>
        </w:rPr>
        <w:t>Organizational research methods</w:t>
      </w:r>
      <w:r w:rsidRPr="00E25653">
        <w:t>,</w:t>
      </w:r>
      <w:r w:rsidRPr="00E25653">
        <w:rPr>
          <w:i/>
        </w:rPr>
        <w:t xml:space="preserve"> 16</w:t>
      </w:r>
      <w:r w:rsidRPr="00E25653">
        <w:t xml:space="preserve">(1), 15-31. </w:t>
      </w:r>
    </w:p>
    <w:p w14:paraId="5BE04E76" w14:textId="77777777" w:rsidR="00E25653" w:rsidRPr="00E25653" w:rsidRDefault="00E25653" w:rsidP="00E25653">
      <w:pPr>
        <w:pStyle w:val="EndNoteBibliography"/>
        <w:spacing w:after="0"/>
        <w:ind w:left="720" w:firstLine="480"/>
      </w:pPr>
      <w:r w:rsidRPr="00E25653">
        <w:t xml:space="preserve">Greeno, J. G. (1994). Gibson's affordances. </w:t>
      </w:r>
    </w:p>
    <w:p w14:paraId="707DE53F" w14:textId="77777777" w:rsidR="00E25653" w:rsidRPr="00E25653" w:rsidRDefault="00E25653" w:rsidP="00E25653">
      <w:pPr>
        <w:pStyle w:val="EndNoteBibliography"/>
        <w:spacing w:after="0"/>
        <w:ind w:left="720" w:firstLine="480"/>
      </w:pPr>
      <w:r w:rsidRPr="00E25653">
        <w:t xml:space="preserve">He, Z.-L., &amp; Wong, P.-K. (2004). Exploration vs. exploitation: An empirical test of the ambidexterity hypothesis. </w:t>
      </w:r>
      <w:r w:rsidRPr="00E25653">
        <w:rPr>
          <w:i/>
        </w:rPr>
        <w:t>Organization Science</w:t>
      </w:r>
      <w:r w:rsidRPr="00E25653">
        <w:t>,</w:t>
      </w:r>
      <w:r w:rsidRPr="00E25653">
        <w:rPr>
          <w:i/>
        </w:rPr>
        <w:t xml:space="preserve"> 15</w:t>
      </w:r>
      <w:r w:rsidRPr="00E25653">
        <w:t xml:space="preserve">(4), 481-494. </w:t>
      </w:r>
    </w:p>
    <w:p w14:paraId="4E1C3E82" w14:textId="77777777" w:rsidR="00E25653" w:rsidRPr="00E25653" w:rsidRDefault="00E25653" w:rsidP="00E25653">
      <w:pPr>
        <w:pStyle w:val="EndNoteBibliography"/>
        <w:spacing w:after="0"/>
        <w:ind w:left="720" w:firstLine="480"/>
      </w:pPr>
      <w:r w:rsidRPr="00E25653">
        <w:t xml:space="preserve">Hutchby, I. (2001). Technologies, texts and affordances. </w:t>
      </w:r>
      <w:r w:rsidRPr="00E25653">
        <w:rPr>
          <w:i/>
        </w:rPr>
        <w:t>Sociology</w:t>
      </w:r>
      <w:r w:rsidRPr="00E25653">
        <w:t>,</w:t>
      </w:r>
      <w:r w:rsidRPr="00E25653">
        <w:rPr>
          <w:i/>
        </w:rPr>
        <w:t xml:space="preserve"> 35</w:t>
      </w:r>
      <w:r w:rsidRPr="00E25653">
        <w:t xml:space="preserve">(2), 441-456. </w:t>
      </w:r>
    </w:p>
    <w:p w14:paraId="3322640E" w14:textId="2ED1C8C9" w:rsidR="00E25653" w:rsidRPr="00E25653" w:rsidRDefault="00E25653" w:rsidP="00E25653">
      <w:pPr>
        <w:pStyle w:val="EndNoteBibliography"/>
        <w:spacing w:after="0"/>
        <w:ind w:left="720" w:firstLine="480"/>
      </w:pPr>
      <w:r w:rsidRPr="00E25653">
        <w:t xml:space="preserve">Levinthal, D. A., &amp; March, J. G. (1993). The myopia of learning. </w:t>
      </w:r>
      <w:r w:rsidRPr="00E25653">
        <w:rPr>
          <w:i/>
        </w:rPr>
        <w:t>Strategic Management Journal</w:t>
      </w:r>
      <w:r w:rsidRPr="00E25653">
        <w:t>,</w:t>
      </w:r>
      <w:r w:rsidRPr="00E25653">
        <w:rPr>
          <w:i/>
        </w:rPr>
        <w:t xml:space="preserve"> 14</w:t>
      </w:r>
      <w:r w:rsidRPr="00E25653">
        <w:t xml:space="preserve">(S2), 95-112. </w:t>
      </w:r>
      <w:hyperlink r:id="rId38" w:history="1">
        <w:r w:rsidRPr="00E25653">
          <w:rPr>
            <w:rStyle w:val="af1"/>
          </w:rPr>
          <w:t>https://doi.org/10.1002/smj.4250141009</w:t>
        </w:r>
      </w:hyperlink>
      <w:r w:rsidRPr="00E25653">
        <w:t xml:space="preserve"> </w:t>
      </w:r>
    </w:p>
    <w:p w14:paraId="7EFA33AA" w14:textId="77777777" w:rsidR="00E25653" w:rsidRPr="00E25653" w:rsidRDefault="00E25653" w:rsidP="00E25653">
      <w:pPr>
        <w:pStyle w:val="EndNoteBibliography"/>
        <w:spacing w:after="0"/>
        <w:ind w:left="720" w:firstLine="480"/>
      </w:pPr>
      <w:r w:rsidRPr="00E25653">
        <w:t xml:space="preserve">Lubatkin, M. H., Simsek, Z., Ling, Y., &amp; Veiga, J. F. (2006). Ambidexterity and performance in small-to medium-sized firms: The pivotal role of top management team behavioral integration. </w:t>
      </w:r>
      <w:r w:rsidRPr="00E25653">
        <w:rPr>
          <w:i/>
        </w:rPr>
        <w:t>Journal of management</w:t>
      </w:r>
      <w:r w:rsidRPr="00E25653">
        <w:t>,</w:t>
      </w:r>
      <w:r w:rsidRPr="00E25653">
        <w:rPr>
          <w:i/>
        </w:rPr>
        <w:t xml:space="preserve"> </w:t>
      </w:r>
      <w:r w:rsidRPr="00E25653">
        <w:rPr>
          <w:i/>
        </w:rPr>
        <w:lastRenderedPageBreak/>
        <w:t>32</w:t>
      </w:r>
      <w:r w:rsidRPr="00E25653">
        <w:t xml:space="preserve">(5), 646-672. </w:t>
      </w:r>
    </w:p>
    <w:p w14:paraId="419A1350" w14:textId="58791243" w:rsidR="00E25653" w:rsidRPr="00E25653" w:rsidRDefault="00E25653" w:rsidP="00E25653">
      <w:pPr>
        <w:pStyle w:val="EndNoteBibliography"/>
        <w:spacing w:after="0"/>
        <w:ind w:left="720" w:firstLine="480"/>
      </w:pPr>
      <w:r w:rsidRPr="00E25653">
        <w:t xml:space="preserve">Luftman, J., &amp; Brier, T. (1999). Achieving and Sustaining Business-IT Alignment. </w:t>
      </w:r>
      <w:r w:rsidRPr="00E25653">
        <w:rPr>
          <w:i/>
        </w:rPr>
        <w:t>California Management Review</w:t>
      </w:r>
      <w:r w:rsidRPr="00E25653">
        <w:t>,</w:t>
      </w:r>
      <w:r w:rsidRPr="00E25653">
        <w:rPr>
          <w:i/>
        </w:rPr>
        <w:t xml:space="preserve"> 42</w:t>
      </w:r>
      <w:r w:rsidRPr="00E25653">
        <w:t xml:space="preserve">(1), 109-122. </w:t>
      </w:r>
      <w:hyperlink r:id="rId39" w:history="1">
        <w:r w:rsidRPr="00E25653">
          <w:rPr>
            <w:rStyle w:val="af1"/>
          </w:rPr>
          <w:t>https://doi.org/https://doi.org/10.2307/41166021</w:t>
        </w:r>
      </w:hyperlink>
      <w:r w:rsidRPr="00E25653">
        <w:t xml:space="preserve"> </w:t>
      </w:r>
    </w:p>
    <w:p w14:paraId="124F54B7" w14:textId="77777777" w:rsidR="00E25653" w:rsidRPr="00E25653" w:rsidRDefault="00E25653" w:rsidP="00E25653">
      <w:pPr>
        <w:pStyle w:val="EndNoteBibliography"/>
        <w:spacing w:after="0"/>
        <w:ind w:left="720" w:firstLine="480"/>
      </w:pPr>
      <w:r w:rsidRPr="00E25653">
        <w:t xml:space="preserve">March, J. G. (1991). Exploration and exploitation in organizational learning. </w:t>
      </w:r>
      <w:r w:rsidRPr="00E25653">
        <w:rPr>
          <w:i/>
        </w:rPr>
        <w:t>Organization Science</w:t>
      </w:r>
      <w:r w:rsidRPr="00E25653">
        <w:t>,</w:t>
      </w:r>
      <w:r w:rsidRPr="00E25653">
        <w:rPr>
          <w:i/>
        </w:rPr>
        <w:t xml:space="preserve"> 2</w:t>
      </w:r>
      <w:r w:rsidRPr="00E25653">
        <w:t xml:space="preserve">(1), 71-87. </w:t>
      </w:r>
    </w:p>
    <w:p w14:paraId="48E3865B" w14:textId="77777777" w:rsidR="00E25653" w:rsidRPr="00E25653" w:rsidRDefault="00E25653" w:rsidP="00E25653">
      <w:pPr>
        <w:pStyle w:val="EndNoteBibliography"/>
        <w:spacing w:after="0"/>
        <w:ind w:left="720" w:firstLine="480"/>
      </w:pPr>
      <w:r w:rsidRPr="00E25653">
        <w:t xml:space="preserve">Norman, D. A. (1999). Affordance, conventions, and design. </w:t>
      </w:r>
      <w:r w:rsidRPr="00E25653">
        <w:rPr>
          <w:i/>
        </w:rPr>
        <w:t>interactions</w:t>
      </w:r>
      <w:r w:rsidRPr="00E25653">
        <w:t>,</w:t>
      </w:r>
      <w:r w:rsidRPr="00E25653">
        <w:rPr>
          <w:i/>
        </w:rPr>
        <w:t xml:space="preserve"> 6</w:t>
      </w:r>
      <w:r w:rsidRPr="00E25653">
        <w:t xml:space="preserve">(3), 38-43. </w:t>
      </w:r>
    </w:p>
    <w:p w14:paraId="13CDC871" w14:textId="77777777" w:rsidR="00E25653" w:rsidRPr="00E25653" w:rsidRDefault="00E25653" w:rsidP="00E25653">
      <w:pPr>
        <w:pStyle w:val="EndNoteBibliography"/>
        <w:spacing w:after="0"/>
        <w:ind w:left="720" w:firstLine="480"/>
      </w:pPr>
      <w:r w:rsidRPr="00E25653">
        <w:t xml:space="preserve">O'Reilly III, C. A., &amp; Tushman, M. L. (2008). Ambidexterity as a dynamic capability: Resolving the innovator's dilemma. </w:t>
      </w:r>
      <w:r w:rsidRPr="00E25653">
        <w:rPr>
          <w:i/>
        </w:rPr>
        <w:t>Research in organizational behavior</w:t>
      </w:r>
      <w:r w:rsidRPr="00E25653">
        <w:t>,</w:t>
      </w:r>
      <w:r w:rsidRPr="00E25653">
        <w:rPr>
          <w:i/>
        </w:rPr>
        <w:t xml:space="preserve"> 28</w:t>
      </w:r>
      <w:r w:rsidRPr="00E25653">
        <w:t xml:space="preserve">, 185-206. </w:t>
      </w:r>
    </w:p>
    <w:p w14:paraId="25022CBC" w14:textId="77777777" w:rsidR="00E25653" w:rsidRPr="00E25653" w:rsidRDefault="00E25653" w:rsidP="00E25653">
      <w:pPr>
        <w:pStyle w:val="EndNoteBibliography"/>
        <w:spacing w:after="0"/>
        <w:ind w:left="720" w:firstLine="480"/>
      </w:pPr>
      <w:r w:rsidRPr="00E25653">
        <w:t xml:space="preserve">O'Reilly III, C. A., &amp; Tushman, M. L. (2011). Organizational ambidexterity in action: How managers explore and exploit. </w:t>
      </w:r>
      <w:r w:rsidRPr="00E25653">
        <w:rPr>
          <w:i/>
        </w:rPr>
        <w:t>California Management Review</w:t>
      </w:r>
      <w:r w:rsidRPr="00E25653">
        <w:t>,</w:t>
      </w:r>
      <w:r w:rsidRPr="00E25653">
        <w:rPr>
          <w:i/>
        </w:rPr>
        <w:t xml:space="preserve"> 53</w:t>
      </w:r>
      <w:r w:rsidRPr="00E25653">
        <w:t xml:space="preserve">(4), 5-22. </w:t>
      </w:r>
    </w:p>
    <w:p w14:paraId="08340242" w14:textId="77777777" w:rsidR="00E25653" w:rsidRPr="00E25653" w:rsidRDefault="00E25653" w:rsidP="00E25653">
      <w:pPr>
        <w:pStyle w:val="EndNoteBibliography"/>
        <w:spacing w:after="0"/>
        <w:ind w:left="720" w:firstLine="480"/>
      </w:pPr>
      <w:r w:rsidRPr="00E25653">
        <w:t xml:space="preserve">O'Reilly III, C. A., &amp; Tushman, M. L. (2013). Organizational ambidexterity: Past, present, and future. </w:t>
      </w:r>
      <w:r w:rsidRPr="00E25653">
        <w:rPr>
          <w:i/>
        </w:rPr>
        <w:t>Academy of management Perspectives</w:t>
      </w:r>
      <w:r w:rsidRPr="00E25653">
        <w:t>,</w:t>
      </w:r>
      <w:r w:rsidRPr="00E25653">
        <w:rPr>
          <w:i/>
        </w:rPr>
        <w:t xml:space="preserve"> 27</w:t>
      </w:r>
      <w:r w:rsidRPr="00E25653">
        <w:t xml:space="preserve">(4), 324-338. </w:t>
      </w:r>
    </w:p>
    <w:p w14:paraId="0011B2DF" w14:textId="3AA6FB3D" w:rsidR="00E25653" w:rsidRPr="00E25653" w:rsidRDefault="00E25653" w:rsidP="00E25653">
      <w:pPr>
        <w:pStyle w:val="EndNoteBibliography"/>
        <w:spacing w:after="0"/>
        <w:ind w:left="720" w:firstLine="480"/>
      </w:pPr>
      <w:r w:rsidRPr="00E25653">
        <w:t xml:space="preserve">Orlikowski, W. J. (1996). Improvising Organizational Transformation Over Time: A Situated Change Perspective. </w:t>
      </w:r>
      <w:r w:rsidRPr="00E25653">
        <w:rPr>
          <w:i/>
        </w:rPr>
        <w:t>Information Systems Research</w:t>
      </w:r>
      <w:r w:rsidRPr="00E25653">
        <w:t>,</w:t>
      </w:r>
      <w:r w:rsidRPr="00E25653">
        <w:rPr>
          <w:i/>
        </w:rPr>
        <w:t xml:space="preserve"> 7</w:t>
      </w:r>
      <w:r w:rsidRPr="00E25653">
        <w:t xml:space="preserve">(1), 63-92. </w:t>
      </w:r>
      <w:hyperlink r:id="rId40" w:history="1">
        <w:r w:rsidRPr="00E25653">
          <w:rPr>
            <w:rStyle w:val="af1"/>
          </w:rPr>
          <w:t>https://doi.org/10.1287/isre.7.1.63</w:t>
        </w:r>
      </w:hyperlink>
      <w:r w:rsidRPr="00E25653">
        <w:t xml:space="preserve"> </w:t>
      </w:r>
    </w:p>
    <w:p w14:paraId="26BC6623" w14:textId="2C9B38DC" w:rsidR="00E25653" w:rsidRPr="00E25653" w:rsidRDefault="00E25653" w:rsidP="00E25653">
      <w:pPr>
        <w:pStyle w:val="EndNoteBibliography"/>
        <w:spacing w:after="0"/>
        <w:ind w:left="720" w:firstLine="480"/>
      </w:pPr>
      <w:r w:rsidRPr="00E25653">
        <w:t xml:space="preserve">Orlikowski, W. J. (2000). Using Technology and Constituting Structures: A Practice Lens for Studying Technology in Organizations. </w:t>
      </w:r>
      <w:r w:rsidRPr="00E25653">
        <w:rPr>
          <w:i/>
        </w:rPr>
        <w:t>Organization Science</w:t>
      </w:r>
      <w:r w:rsidRPr="00E25653">
        <w:t>,</w:t>
      </w:r>
      <w:r w:rsidRPr="00E25653">
        <w:rPr>
          <w:i/>
        </w:rPr>
        <w:t xml:space="preserve"> 11</w:t>
      </w:r>
      <w:r w:rsidRPr="00E25653">
        <w:t xml:space="preserve">(4), 404-428. </w:t>
      </w:r>
      <w:hyperlink r:id="rId41" w:history="1">
        <w:r w:rsidRPr="00E25653">
          <w:rPr>
            <w:rStyle w:val="af1"/>
          </w:rPr>
          <w:t>https://doi.org/10.1287/orsc.11.4.404.14600</w:t>
        </w:r>
      </w:hyperlink>
      <w:r w:rsidRPr="00E25653">
        <w:t xml:space="preserve"> </w:t>
      </w:r>
    </w:p>
    <w:p w14:paraId="44813671" w14:textId="77777777" w:rsidR="00E25653" w:rsidRPr="00E25653" w:rsidRDefault="00E25653" w:rsidP="00E25653">
      <w:pPr>
        <w:pStyle w:val="EndNoteBibliography"/>
        <w:spacing w:after="0"/>
        <w:ind w:left="720" w:firstLine="480"/>
      </w:pPr>
      <w:r w:rsidRPr="00E25653">
        <w:t xml:space="preserve">Reed, M. I. (1997). In praise of duality and dualism: Rethinking agency and structure in organizational analysis. </w:t>
      </w:r>
      <w:r w:rsidRPr="00E25653">
        <w:rPr>
          <w:i/>
        </w:rPr>
        <w:t>Organization Studies</w:t>
      </w:r>
      <w:r w:rsidRPr="00E25653">
        <w:t>,</w:t>
      </w:r>
      <w:r w:rsidRPr="00E25653">
        <w:rPr>
          <w:i/>
        </w:rPr>
        <w:t xml:space="preserve"> 18</w:t>
      </w:r>
      <w:r w:rsidRPr="00E25653">
        <w:t xml:space="preserve">(1), 21-42. </w:t>
      </w:r>
    </w:p>
    <w:p w14:paraId="5A4C9BA0" w14:textId="7510895A" w:rsidR="00E25653" w:rsidRPr="00E25653" w:rsidRDefault="00E25653" w:rsidP="00E25653">
      <w:pPr>
        <w:pStyle w:val="EndNoteBibliography"/>
        <w:spacing w:after="0"/>
        <w:ind w:left="720" w:firstLine="480"/>
      </w:pPr>
      <w:r w:rsidRPr="00E25653">
        <w:t xml:space="preserve">Siggelkow, N., &amp; Rivkin, J. W. (2005). Speed and Search: Designing Organizations for Turbulence and Complexity. </w:t>
      </w:r>
      <w:r w:rsidRPr="00E25653">
        <w:rPr>
          <w:i/>
        </w:rPr>
        <w:t>Organization Science</w:t>
      </w:r>
      <w:r w:rsidRPr="00E25653">
        <w:t>,</w:t>
      </w:r>
      <w:r w:rsidRPr="00E25653">
        <w:rPr>
          <w:i/>
        </w:rPr>
        <w:t xml:space="preserve"> 16</w:t>
      </w:r>
      <w:r w:rsidRPr="00E25653">
        <w:t xml:space="preserve">(2), 101-122. </w:t>
      </w:r>
      <w:hyperlink r:id="rId42" w:history="1">
        <w:r w:rsidRPr="00E25653">
          <w:rPr>
            <w:rStyle w:val="af1"/>
          </w:rPr>
          <w:t>https://doi.org/10.1287/orsc.1050.0116</w:t>
        </w:r>
      </w:hyperlink>
      <w:r w:rsidRPr="00E25653">
        <w:t xml:space="preserve"> </w:t>
      </w:r>
    </w:p>
    <w:p w14:paraId="2B80CA46" w14:textId="77777777" w:rsidR="00E25653" w:rsidRPr="00E25653" w:rsidRDefault="00E25653" w:rsidP="00E25653">
      <w:pPr>
        <w:pStyle w:val="EndNoteBibliography"/>
        <w:spacing w:after="0"/>
        <w:ind w:left="720" w:firstLine="480"/>
      </w:pPr>
      <w:r w:rsidRPr="00E25653">
        <w:t xml:space="preserve">Smith, W. K., &amp; Tushman, M. L. (2005). Managing strategic contradictions: A top management model for managing innovation streams. </w:t>
      </w:r>
      <w:r w:rsidRPr="00E25653">
        <w:rPr>
          <w:i/>
        </w:rPr>
        <w:t>Organization Science</w:t>
      </w:r>
      <w:r w:rsidRPr="00E25653">
        <w:t>,</w:t>
      </w:r>
      <w:r w:rsidRPr="00E25653">
        <w:rPr>
          <w:i/>
        </w:rPr>
        <w:t xml:space="preserve"> 16</w:t>
      </w:r>
      <w:r w:rsidRPr="00E25653">
        <w:t xml:space="preserve">(5), 522-536. </w:t>
      </w:r>
    </w:p>
    <w:p w14:paraId="5BFEA646" w14:textId="77777777" w:rsidR="00E25653" w:rsidRPr="00E25653" w:rsidRDefault="00E25653" w:rsidP="00E25653">
      <w:pPr>
        <w:pStyle w:val="EndNoteBibliography"/>
        <w:spacing w:after="0"/>
        <w:ind w:left="720" w:firstLine="480"/>
      </w:pPr>
      <w:r w:rsidRPr="00E25653">
        <w:t xml:space="preserve">Stake, R. (1995). </w:t>
      </w:r>
      <w:r w:rsidRPr="00E25653">
        <w:rPr>
          <w:i/>
        </w:rPr>
        <w:t>Case study research</w:t>
      </w:r>
      <w:r w:rsidRPr="00E25653">
        <w:t xml:space="preserve">. Springer. </w:t>
      </w:r>
    </w:p>
    <w:p w14:paraId="16BACCAE" w14:textId="77777777" w:rsidR="00E25653" w:rsidRPr="00E25653" w:rsidRDefault="00E25653" w:rsidP="00E25653">
      <w:pPr>
        <w:pStyle w:val="EndNoteBibliography"/>
        <w:spacing w:after="0"/>
        <w:ind w:left="720" w:firstLine="480"/>
      </w:pPr>
      <w:r w:rsidRPr="00E25653">
        <w:t xml:space="preserve">Strong, D. M., Volkoff, O., Johnson, S. A., Pelletier, L. R., Tulu, B., Bar-On, I., Trudel, J., &amp; Garber, L. (2014). A theory of organization-EHR affordance actualization. </w:t>
      </w:r>
      <w:r w:rsidRPr="00E25653">
        <w:rPr>
          <w:i/>
        </w:rPr>
        <w:t>Journal of the association for information systems</w:t>
      </w:r>
      <w:r w:rsidRPr="00E25653">
        <w:t>,</w:t>
      </w:r>
      <w:r w:rsidRPr="00E25653">
        <w:rPr>
          <w:i/>
        </w:rPr>
        <w:t xml:space="preserve"> 15</w:t>
      </w:r>
      <w:r w:rsidRPr="00E25653">
        <w:t xml:space="preserve">(2), 2. </w:t>
      </w:r>
    </w:p>
    <w:p w14:paraId="4AF38008" w14:textId="77777777" w:rsidR="00E25653" w:rsidRPr="00E25653" w:rsidRDefault="00E25653" w:rsidP="00E25653">
      <w:pPr>
        <w:pStyle w:val="EndNoteBibliography"/>
        <w:spacing w:after="0"/>
        <w:ind w:left="720" w:firstLine="480"/>
      </w:pPr>
      <w:r w:rsidRPr="00E25653">
        <w:t xml:space="preserve">Tushman, M. L., &amp; O'Reilly III, C. A. (1996). Ambidextrous organizations: Managing evolutionary and revolutionary change. </w:t>
      </w:r>
      <w:r w:rsidRPr="00E25653">
        <w:rPr>
          <w:i/>
        </w:rPr>
        <w:t xml:space="preserve">California </w:t>
      </w:r>
      <w:r w:rsidRPr="00E25653">
        <w:rPr>
          <w:i/>
        </w:rPr>
        <w:lastRenderedPageBreak/>
        <w:t>Management Review</w:t>
      </w:r>
      <w:r w:rsidRPr="00E25653">
        <w:t>,</w:t>
      </w:r>
      <w:r w:rsidRPr="00E25653">
        <w:rPr>
          <w:i/>
        </w:rPr>
        <w:t xml:space="preserve"> 38</w:t>
      </w:r>
      <w:r w:rsidRPr="00E25653">
        <w:t xml:space="preserve">(4), 8-29. </w:t>
      </w:r>
    </w:p>
    <w:p w14:paraId="322917B7" w14:textId="77777777" w:rsidR="00E25653" w:rsidRPr="00E25653" w:rsidRDefault="00E25653" w:rsidP="00E25653">
      <w:pPr>
        <w:pStyle w:val="EndNoteBibliography"/>
        <w:spacing w:after="0"/>
        <w:ind w:left="720" w:firstLine="480"/>
      </w:pPr>
      <w:r w:rsidRPr="00E25653">
        <w:t xml:space="preserve">Volkoff, O., &amp; Strong, D. M. (2017). Affordance theory and how to use it in IS research. In </w:t>
      </w:r>
      <w:r w:rsidRPr="00E25653">
        <w:rPr>
          <w:i/>
        </w:rPr>
        <w:t>The Routledge companion to management information systems</w:t>
      </w:r>
      <w:r w:rsidRPr="00E25653">
        <w:t xml:space="preserve"> (pp. 232-245). Routledge. </w:t>
      </w:r>
    </w:p>
    <w:p w14:paraId="52209232" w14:textId="77777777" w:rsidR="00E25653" w:rsidRPr="00E25653" w:rsidRDefault="00E25653" w:rsidP="00E25653">
      <w:pPr>
        <w:pStyle w:val="EndNoteBibliography"/>
        <w:spacing w:after="0"/>
        <w:ind w:left="720" w:firstLine="480"/>
      </w:pPr>
      <w:r w:rsidRPr="00E25653">
        <w:t xml:space="preserve">Weick, K. E. (1979). The Social Psychology of Organizing. </w:t>
      </w:r>
      <w:r w:rsidRPr="00E25653">
        <w:rPr>
          <w:i/>
        </w:rPr>
        <w:t>McGraw-Hill</w:t>
      </w:r>
      <w:r w:rsidRPr="00E25653">
        <w:t xml:space="preserve">. </w:t>
      </w:r>
    </w:p>
    <w:p w14:paraId="6DF9F9B8" w14:textId="4A660CE3" w:rsidR="00E25653" w:rsidRPr="00E25653" w:rsidRDefault="00E25653" w:rsidP="00E25653">
      <w:pPr>
        <w:pStyle w:val="EndNoteBibliography"/>
        <w:spacing w:after="0"/>
        <w:ind w:left="720" w:firstLine="480"/>
      </w:pPr>
      <w:r w:rsidRPr="00E25653">
        <w:t xml:space="preserve">Weick, K. E. (1988). ENACTED SENSEMAKING IN CRISIS SITUATIONS. </w:t>
      </w:r>
      <w:r w:rsidRPr="00E25653">
        <w:rPr>
          <w:i/>
        </w:rPr>
        <w:t>Journal of Management Studies</w:t>
      </w:r>
      <w:r w:rsidRPr="00E25653">
        <w:t>,</w:t>
      </w:r>
      <w:r w:rsidRPr="00E25653">
        <w:rPr>
          <w:i/>
        </w:rPr>
        <w:t xml:space="preserve"> 25</w:t>
      </w:r>
      <w:r w:rsidRPr="00E25653">
        <w:t xml:space="preserve">(4), 305-317. </w:t>
      </w:r>
      <w:hyperlink r:id="rId43" w:history="1">
        <w:r w:rsidRPr="00E25653">
          <w:rPr>
            <w:rStyle w:val="af1"/>
          </w:rPr>
          <w:t>https://doi.org/10.1111/j.1467-6486.1988.tb00039.x</w:t>
        </w:r>
      </w:hyperlink>
      <w:r w:rsidRPr="00E25653">
        <w:t xml:space="preserve"> </w:t>
      </w:r>
    </w:p>
    <w:p w14:paraId="1178C1C2" w14:textId="77777777" w:rsidR="00E25653" w:rsidRPr="00E25653" w:rsidRDefault="00E25653" w:rsidP="00E25653">
      <w:pPr>
        <w:pStyle w:val="EndNoteBibliography"/>
        <w:spacing w:after="0"/>
        <w:ind w:left="720" w:firstLine="480"/>
      </w:pPr>
      <w:r w:rsidRPr="00E25653">
        <w:t xml:space="preserve">Weick, K. E. (2001). </w:t>
      </w:r>
      <w:r w:rsidRPr="00E25653">
        <w:rPr>
          <w:i/>
        </w:rPr>
        <w:t>Make Sense of the Organization.</w:t>
      </w:r>
      <w:r w:rsidRPr="00E25653">
        <w:t xml:space="preserve"> Blackwell Publishing. </w:t>
      </w:r>
    </w:p>
    <w:p w14:paraId="0D18D796" w14:textId="77777777" w:rsidR="00E25653" w:rsidRPr="00E25653" w:rsidRDefault="00E25653" w:rsidP="00E25653">
      <w:pPr>
        <w:pStyle w:val="EndNoteBibliography"/>
        <w:spacing w:after="0"/>
        <w:ind w:left="720" w:firstLine="480"/>
      </w:pPr>
      <w:r w:rsidRPr="00E25653">
        <w:t xml:space="preserve">Weick, K. E. (2015). The Social Psychology of Organizing, Second Edition. </w:t>
      </w:r>
      <w:r w:rsidRPr="00E25653">
        <w:rPr>
          <w:i/>
        </w:rPr>
        <w:t>M@n@gement</w:t>
      </w:r>
      <w:r w:rsidRPr="00E25653">
        <w:t>,</w:t>
      </w:r>
      <w:r w:rsidRPr="00E25653">
        <w:rPr>
          <w:i/>
        </w:rPr>
        <w:t xml:space="preserve"> 18</w:t>
      </w:r>
      <w:r w:rsidRPr="00E25653">
        <w:t xml:space="preserve">(2), 189-193. </w:t>
      </w:r>
    </w:p>
    <w:p w14:paraId="3AA643F4" w14:textId="77777777" w:rsidR="00E25653" w:rsidRPr="00E25653" w:rsidRDefault="00E25653" w:rsidP="00E25653">
      <w:pPr>
        <w:pStyle w:val="EndNoteBibliography"/>
        <w:spacing w:after="0"/>
        <w:ind w:left="720" w:firstLine="480"/>
      </w:pPr>
      <w:r w:rsidRPr="00E25653">
        <w:t xml:space="preserve">Yin, R. K. (2009). </w:t>
      </w:r>
      <w:r w:rsidRPr="00E25653">
        <w:rPr>
          <w:i/>
        </w:rPr>
        <w:t>Case study research: Design and methods</w:t>
      </w:r>
      <w:r w:rsidRPr="00E25653">
        <w:t xml:space="preserve"> (Vol. 5). sage. </w:t>
      </w:r>
    </w:p>
    <w:p w14:paraId="48FD9DF0" w14:textId="2278DF0D" w:rsidR="00E25653" w:rsidRPr="00E25653" w:rsidRDefault="00E25653" w:rsidP="00E25653">
      <w:pPr>
        <w:pStyle w:val="EndNoteBibliography"/>
        <w:spacing w:after="0"/>
        <w:ind w:left="720" w:firstLine="480"/>
      </w:pPr>
      <w:r w:rsidRPr="00E25653">
        <w:rPr>
          <w:rFonts w:hint="eastAsia"/>
        </w:rPr>
        <w:t>何瑞萍</w:t>
      </w:r>
      <w:r w:rsidRPr="00E25653">
        <w:rPr>
          <w:rFonts w:hint="eastAsia"/>
        </w:rPr>
        <w:t>. (2014). Dervin</w:t>
      </w:r>
      <w:r w:rsidRPr="00E25653">
        <w:rPr>
          <w:rFonts w:hint="eastAsia"/>
        </w:rPr>
        <w:t>與</w:t>
      </w:r>
      <w:r w:rsidRPr="00E25653">
        <w:rPr>
          <w:rFonts w:hint="eastAsia"/>
        </w:rPr>
        <w:t>Weick</w:t>
      </w:r>
      <w:r w:rsidRPr="00E25653">
        <w:rPr>
          <w:rFonts w:hint="eastAsia"/>
        </w:rPr>
        <w:t>意義建構理論之分析與比較</w:t>
      </w:r>
      <w:r w:rsidRPr="00E25653">
        <w:rPr>
          <w:rFonts w:hint="eastAsia"/>
        </w:rPr>
        <w:t xml:space="preserve"> [Analysis and Comparison of Two Theories: Dervin's Sense-Making and Weick's Sensemaking]. </w:t>
      </w:r>
      <w:r w:rsidRPr="00E25653">
        <w:rPr>
          <w:rFonts w:hint="eastAsia"/>
          <w:i/>
        </w:rPr>
        <w:t>大學圖書館</w:t>
      </w:r>
      <w:r w:rsidRPr="00E25653">
        <w:rPr>
          <w:rFonts w:hint="eastAsia"/>
        </w:rPr>
        <w:t>,</w:t>
      </w:r>
      <w:r w:rsidRPr="00E25653">
        <w:rPr>
          <w:rFonts w:hint="eastAsia"/>
          <w:i/>
        </w:rPr>
        <w:t xml:space="preserve"> 18</w:t>
      </w:r>
      <w:r w:rsidRPr="00E25653">
        <w:rPr>
          <w:rFonts w:hint="eastAsia"/>
        </w:rPr>
        <w:t xml:space="preserve">(1), 83-105. </w:t>
      </w:r>
      <w:hyperlink r:id="rId44" w:history="1">
        <w:r w:rsidRPr="00E25653">
          <w:rPr>
            <w:rStyle w:val="af1"/>
            <w:rFonts w:hint="eastAsia"/>
          </w:rPr>
          <w:t>https://doi.org/10.6146/univj.18-1.05</w:t>
        </w:r>
      </w:hyperlink>
      <w:r w:rsidRPr="00E25653">
        <w:rPr>
          <w:rFonts w:hint="eastAsia"/>
        </w:rPr>
        <w:t xml:space="preserve"> </w:t>
      </w:r>
    </w:p>
    <w:p w14:paraId="6CC74E75" w14:textId="77777777" w:rsidR="00E25653" w:rsidRPr="00E25653" w:rsidRDefault="00E25653" w:rsidP="00E25653">
      <w:pPr>
        <w:pStyle w:val="EndNoteBibliography"/>
        <w:ind w:left="720" w:firstLine="480"/>
      </w:pPr>
      <w:r w:rsidRPr="00E25653">
        <w:rPr>
          <w:rFonts w:hint="eastAsia"/>
        </w:rPr>
        <w:t>林家五</w:t>
      </w:r>
      <w:r w:rsidRPr="00E25653">
        <w:rPr>
          <w:rFonts w:hint="eastAsia"/>
        </w:rPr>
        <w:t xml:space="preserve">, </w:t>
      </w:r>
      <w:r w:rsidRPr="00E25653">
        <w:rPr>
          <w:rFonts w:hint="eastAsia"/>
        </w:rPr>
        <w:t>黃國隆</w:t>
      </w:r>
      <w:r w:rsidRPr="00E25653">
        <w:rPr>
          <w:rFonts w:hint="eastAsia"/>
        </w:rPr>
        <w:t xml:space="preserve">, &amp; </w:t>
      </w:r>
      <w:r w:rsidRPr="00E25653">
        <w:rPr>
          <w:rFonts w:hint="eastAsia"/>
        </w:rPr>
        <w:t>鄭伯壎</w:t>
      </w:r>
      <w:r w:rsidRPr="00E25653">
        <w:rPr>
          <w:rFonts w:hint="eastAsia"/>
        </w:rPr>
        <w:t xml:space="preserve">. (2004). </w:t>
      </w:r>
      <w:r w:rsidRPr="00E25653">
        <w:rPr>
          <w:rFonts w:hint="eastAsia"/>
        </w:rPr>
        <w:t>從認同到開創</w:t>
      </w:r>
      <w:r w:rsidRPr="00E25653">
        <w:rPr>
          <w:rFonts w:hint="eastAsia"/>
        </w:rPr>
        <w:t xml:space="preserve">: </w:t>
      </w:r>
      <w:r w:rsidRPr="00E25653">
        <w:rPr>
          <w:rFonts w:hint="eastAsia"/>
        </w:rPr>
        <w:t>創業家的動態釋意歷程</w:t>
      </w:r>
      <w:r w:rsidRPr="00E25653">
        <w:rPr>
          <w:rFonts w:hint="eastAsia"/>
        </w:rPr>
        <w:t xml:space="preserve">. </w:t>
      </w:r>
      <w:r w:rsidRPr="00E25653">
        <w:rPr>
          <w:rFonts w:hint="eastAsia"/>
          <w:i/>
        </w:rPr>
        <w:t>中山管理評論</w:t>
      </w:r>
      <w:r w:rsidRPr="00E25653">
        <w:rPr>
          <w:rFonts w:hint="eastAsia"/>
        </w:rPr>
        <w:t>,</w:t>
      </w:r>
      <w:r w:rsidRPr="00E25653">
        <w:rPr>
          <w:rFonts w:hint="eastAsia"/>
          <w:i/>
        </w:rPr>
        <w:t xml:space="preserve"> 12</w:t>
      </w:r>
      <w:r w:rsidRPr="00E25653">
        <w:rPr>
          <w:rFonts w:hint="eastAsia"/>
        </w:rPr>
        <w:t xml:space="preserve">(2), 337-397. </w:t>
      </w:r>
    </w:p>
    <w:p w14:paraId="5AA85E4D" w14:textId="44A0ED95"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54"/>
      <w:proofErr w:type="spellStart"/>
      <w:r w:rsidR="00143FB1">
        <w:rPr>
          <w:color w:val="222222"/>
          <w:highlight w:val="white"/>
        </w:rPr>
        <w:t>Knafl</w:t>
      </w:r>
      <w:proofErr w:type="spellEnd"/>
      <w:r w:rsidR="00143FB1">
        <w:rPr>
          <w:color w:val="222222"/>
          <w:highlight w:val="white"/>
        </w:rPr>
        <w:t xml:space="preserve">, K. A., </w:t>
      </w:r>
      <w:proofErr w:type="spellStart"/>
      <w:r w:rsidR="00143FB1">
        <w:rPr>
          <w:color w:val="222222"/>
          <w:highlight w:val="white"/>
        </w:rPr>
        <w:t>Breitmayer</w:t>
      </w:r>
      <w:proofErr w:type="spellEnd"/>
      <w:r w:rsidR="00143FB1">
        <w:rPr>
          <w:color w:val="222222"/>
          <w:highlight w:val="white"/>
        </w:rPr>
        <w:t xml:space="preserve">,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54"/>
      <w:r w:rsidR="00143FB1">
        <w:rPr>
          <w:rStyle w:val="af6"/>
        </w:rPr>
        <w:commentReference w:id="154"/>
      </w:r>
    </w:p>
    <w:sectPr w:rsidR="009F48E2">
      <w:headerReference w:type="even" r:id="rId45"/>
      <w:headerReference w:type="default" r:id="rId46"/>
      <w:footerReference w:type="even" r:id="rId47"/>
      <w:footerReference w:type="default" r:id="rId48"/>
      <w:headerReference w:type="first" r:id="rId49"/>
      <w:footerReference w:type="first" r:id="rId50"/>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proofErr w:type="spellStart"/>
      <w:r w:rsidRPr="000D6641">
        <w:t>Frontier.cool</w:t>
      </w:r>
      <w:proofErr w:type="spellEnd"/>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proofErr w:type="spellStart"/>
      <w:r w:rsidRPr="000D6641">
        <w:t>OOOOOO</w:t>
      </w:r>
      <w:proofErr w:type="spellEnd"/>
      <w:r w:rsidRPr="000D6641">
        <w:t>，創造新興產業生態系的歷程</w:t>
      </w:r>
    </w:p>
    <w:p w14:paraId="29EA5730" w14:textId="58A875F9" w:rsidR="00706C19" w:rsidRPr="00706C19" w:rsidRDefault="00706C19">
      <w:pPr>
        <w:pStyle w:val="af7"/>
        <w:ind w:firstLine="480"/>
      </w:pPr>
    </w:p>
  </w:comment>
  <w:comment w:id="6"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20" w:author="190498 lily" w:date="2025-05-22T16:22:00Z" w:initials="1l">
    <w:p w14:paraId="58F8B238" w14:textId="77777777" w:rsidR="002872AC" w:rsidRDefault="002872AC" w:rsidP="002872AC">
      <w:pPr>
        <w:pStyle w:val="af7"/>
        <w:ind w:firstLine="360"/>
      </w:pPr>
      <w:r>
        <w:rPr>
          <w:rStyle w:val="af6"/>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21" w:author="190498 lily" w:date="2025-05-22T16:20:00Z" w:initials="1l">
    <w:p w14:paraId="67167964" w14:textId="77777777" w:rsidR="00ED04CB" w:rsidRDefault="00ED04CB" w:rsidP="00ED04CB">
      <w:pPr>
        <w:pStyle w:val="af7"/>
        <w:ind w:firstLine="360"/>
      </w:pPr>
      <w:r>
        <w:rPr>
          <w:rStyle w:val="af6"/>
        </w:rPr>
        <w:annotationRef/>
      </w:r>
      <w:r>
        <w:rPr>
          <w:rStyle w:val="af6"/>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7"/>
        <w:ind w:firstLine="480"/>
      </w:pPr>
    </w:p>
  </w:comment>
  <w:comment w:id="22" w:author="190498 lily" w:date="2025-05-22T15:07:00Z" w:initials="1l">
    <w:p w14:paraId="66BCCD78" w14:textId="77777777" w:rsidR="00ED04CB" w:rsidRDefault="00ED04CB" w:rsidP="00ED04CB">
      <w:pPr>
        <w:pStyle w:val="af7"/>
        <w:ind w:firstLine="360"/>
      </w:pPr>
      <w:r>
        <w:rPr>
          <w:rStyle w:val="af6"/>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23" w:author="190498 lily" w:date="2025-05-23T16:42:00Z" w:initials="1l">
    <w:p w14:paraId="5CB58067" w14:textId="3BBE76AC" w:rsidR="0089184A" w:rsidRDefault="0089184A">
      <w:pPr>
        <w:pStyle w:val="af7"/>
        <w:ind w:firstLine="360"/>
      </w:pPr>
      <w:r>
        <w:rPr>
          <w:rStyle w:val="af6"/>
        </w:rPr>
        <w:annotationRef/>
      </w:r>
      <w:r w:rsidRPr="00C2502A">
        <w:t>我在親眼看到自己說的話之前，我怎麼知道我心裡想的是什麼？</w:t>
      </w:r>
    </w:p>
  </w:comment>
  <w:comment w:id="24" w:author="190498 lily" w:date="2025-05-22T13:12:00Z" w:initials="1l">
    <w:p w14:paraId="74236908" w14:textId="77777777" w:rsidR="00ED04CB" w:rsidRDefault="00ED04CB" w:rsidP="00ED04CB">
      <w:pPr>
        <w:pStyle w:val="af7"/>
        <w:ind w:firstLine="360"/>
      </w:pPr>
      <w:r>
        <w:rPr>
          <w:rStyle w:val="af6"/>
        </w:rPr>
        <w:annotationRef/>
      </w:r>
      <w:r w:rsidRPr="005A0317">
        <w:t xml:space="preserve">Social </w:t>
      </w:r>
      <w:proofErr w:type="spellStart"/>
      <w:r w:rsidRPr="005A0317">
        <w:t>behaviours</w:t>
      </w:r>
      <w:proofErr w:type="spellEnd"/>
      <w:r w:rsidRPr="005A0317">
        <w:t xml:space="preserve"> constitute institutions diachronically, while institutions constrain action synchronically. </w:t>
      </w:r>
      <w:r w:rsidRPr="005A0317">
        <w:t>社會行為在時間流動中逐步建構制度，而制度則在同一時點對行動施加限制</w:t>
      </w:r>
    </w:p>
  </w:comment>
  <w:comment w:id="25" w:author="190498 lily" w:date="2025-05-23T14:17:00Z" w:initials="1l">
    <w:p w14:paraId="0D813C17" w14:textId="77777777" w:rsidR="00ED04CB" w:rsidRDefault="00ED04CB" w:rsidP="00ED04CB">
      <w:pPr>
        <w:pStyle w:val="af7"/>
        <w:ind w:firstLine="360"/>
      </w:pPr>
      <w:r>
        <w:rPr>
          <w:rStyle w:val="af6"/>
        </w:rPr>
        <w:annotationRef/>
      </w:r>
      <w:r w:rsidRPr="00712455">
        <w:t>所謂「共生性制定行動」，是指多種資源彼此互補、協同配合，在行動中被整合並共同產生效果的過程</w:t>
      </w:r>
      <w:proofErr w:type="gramStart"/>
      <w:r w:rsidRPr="00712455">
        <w:t>（</w:t>
      </w:r>
      <w:proofErr w:type="gramEnd"/>
      <w:r w:rsidRPr="00712455">
        <w:t>Chan et al., 2011</w:t>
      </w:r>
      <w:proofErr w:type="gramStart"/>
      <w:r w:rsidRPr="00712455">
        <w:t>）</w:t>
      </w:r>
      <w:proofErr w:type="gramEnd"/>
    </w:p>
  </w:comment>
  <w:comment w:id="28" w:author="190498 lily" w:date="2025-05-23T15:07:00Z" w:initials="1l">
    <w:p w14:paraId="31EAEC4A" w14:textId="77777777" w:rsidR="00ED04CB" w:rsidRDefault="00ED04CB" w:rsidP="00ED04CB">
      <w:pPr>
        <w:pStyle w:val="af7"/>
        <w:ind w:firstLine="360"/>
      </w:pPr>
      <w:r>
        <w:rPr>
          <w:rStyle w:val="af6"/>
        </w:rPr>
        <w:annotationRef/>
      </w:r>
      <w:r w:rsidRPr="00626AF7">
        <w:t xml:space="preserve">Enactment is coupled with the contextual </w:t>
      </w:r>
      <w:proofErr w:type="spellStart"/>
      <w:r w:rsidRPr="00626AF7">
        <w:t>environmen</w:t>
      </w:r>
      <w:proofErr w:type="spellEnd"/>
    </w:p>
  </w:comment>
  <w:comment w:id="29" w:author="190498 lily" w:date="2025-05-23T15:12:00Z" w:initials="1l">
    <w:p w14:paraId="1C7793A0" w14:textId="77777777" w:rsidR="00ED04CB" w:rsidRDefault="00ED04CB" w:rsidP="00ED04CB">
      <w:pPr>
        <w:pStyle w:val="unedit"/>
        <w:ind w:firstLine="360"/>
      </w:pPr>
      <w:r>
        <w:rPr>
          <w:rStyle w:val="af6"/>
        </w:rPr>
        <w:annotationRef/>
      </w:r>
      <w:r w:rsidRPr="002A475C">
        <w:t>Thus, both the enactment process and the contextual environment interrelate with each other (Reed, 1997; Pawlowski &amp; Robey, 2004</w:t>
      </w:r>
      <w:r w:rsidRPr="002A475C">
        <w:t>因此，實踐過程和情境環境彼此相互關聯</w:t>
      </w:r>
      <w:proofErr w:type="gramStart"/>
      <w:r w:rsidRPr="002A475C">
        <w:t>（</w:t>
      </w:r>
      <w:proofErr w:type="gramEnd"/>
      <w:r w:rsidRPr="002A475C">
        <w:t>Reed, 1997; Pawlowski &amp; Robey, 2004</w:t>
      </w:r>
      <w:proofErr w:type="gramStart"/>
      <w:r w:rsidRPr="002A475C">
        <w:t>）</w:t>
      </w:r>
      <w:proofErr w:type="gramEnd"/>
    </w:p>
    <w:p w14:paraId="32671234" w14:textId="77777777" w:rsidR="00ED04CB" w:rsidRPr="002A475C" w:rsidRDefault="00ED04CB" w:rsidP="00ED04CB">
      <w:pPr>
        <w:pStyle w:val="af7"/>
        <w:ind w:firstLine="480"/>
      </w:pPr>
    </w:p>
  </w:comment>
  <w:comment w:id="30" w:author="190498 lily" w:date="2025-05-23T15:16:00Z" w:initials="1l">
    <w:p w14:paraId="37322DC2" w14:textId="77777777" w:rsidR="00ED04CB" w:rsidRDefault="00ED04CB" w:rsidP="00ED04CB">
      <w:pPr>
        <w:pStyle w:val="af7"/>
        <w:ind w:firstLine="360"/>
      </w:pPr>
      <w:r w:rsidRPr="00853D7A">
        <w:rPr>
          <w:rStyle w:val="af6"/>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31" w:author="190498 lily" w:date="2025-05-21T00:54:00Z" w:initials="1l">
    <w:p w14:paraId="1B122F4A" w14:textId="77777777" w:rsidR="00ED04CB" w:rsidRPr="00117E4D" w:rsidRDefault="00ED04CB" w:rsidP="00ED04CB">
      <w:pPr>
        <w:pStyle w:val="aff8"/>
        <w:ind w:firstLine="1120"/>
        <w:rPr>
          <w:color w:val="EE0000"/>
        </w:rPr>
      </w:pPr>
      <w:r>
        <w:rPr>
          <w:rStyle w:val="af6"/>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xml:space="preserve">— Gioia &amp; </w:t>
      </w:r>
      <w:proofErr w:type="spellStart"/>
      <w:r w:rsidRPr="00117E4D">
        <w:rPr>
          <w:color w:val="EE0000"/>
        </w:rPr>
        <w:t>Chittipeddi</w:t>
      </w:r>
      <w:proofErr w:type="spellEnd"/>
      <w:r w:rsidRPr="00117E4D">
        <w:rPr>
          <w:color w:val="EE0000"/>
        </w:rPr>
        <w:t xml:space="preserve"> (1991, p. </w:t>
      </w:r>
      <w:proofErr w:type="gramStart"/>
      <w:r w:rsidRPr="00117E4D">
        <w:rPr>
          <w:color w:val="EE0000"/>
        </w:rPr>
        <w:t>444)</w:t>
      </w:r>
      <w:r w:rsidRPr="00117E4D">
        <w:rPr>
          <w:color w:val="EE0000"/>
        </w:rPr>
        <w:t>這些活動既具象徵意義也具實質功能</w:t>
      </w:r>
      <w:proofErr w:type="gramEnd"/>
      <w:r w:rsidRPr="00117E4D">
        <w:rPr>
          <w:color w:val="EE0000"/>
        </w:rPr>
        <w:t>，並涉及認知與行動之間的交互歷程，以及理解與影響的循環，而這些都可在意義建構（</w:t>
      </w:r>
      <w:r w:rsidRPr="00117E4D">
        <w:rPr>
          <w:color w:val="EE0000"/>
        </w:rPr>
        <w:t>sensemaking</w:t>
      </w:r>
      <w:r w:rsidRPr="00117E4D">
        <w:rPr>
          <w:color w:val="EE0000"/>
        </w:rPr>
        <w:t>）與意義傳遞（</w:t>
      </w:r>
      <w:proofErr w:type="spellStart"/>
      <w:r w:rsidRPr="00117E4D">
        <w:rPr>
          <w:color w:val="EE0000"/>
        </w:rPr>
        <w:t>sensegiving</w:t>
      </w:r>
      <w:proofErr w:type="spellEnd"/>
      <w:r w:rsidRPr="00117E4D">
        <w:rPr>
          <w:color w:val="EE0000"/>
        </w:rPr>
        <w:t>）的概念中獲得詮釋</w:t>
      </w:r>
    </w:p>
    <w:p w14:paraId="23ACEC1F" w14:textId="77777777" w:rsidR="00ED04CB" w:rsidRPr="009B2092" w:rsidRDefault="00ED04CB" w:rsidP="00ED04CB">
      <w:pPr>
        <w:pStyle w:val="af7"/>
        <w:ind w:firstLine="480"/>
      </w:pPr>
    </w:p>
  </w:comment>
  <w:comment w:id="32" w:author="190498 lily" w:date="2025-05-21T00:56:00Z" w:initials="1l">
    <w:p w14:paraId="3BEB2A9E" w14:textId="77777777" w:rsidR="00ED04CB" w:rsidRPr="00117E4D" w:rsidRDefault="00ED04CB" w:rsidP="00ED04CB">
      <w:pPr>
        <w:pStyle w:val="aff8"/>
        <w:ind w:firstLine="1120"/>
        <w:rPr>
          <w:color w:val="EE0000"/>
        </w:rPr>
      </w:pPr>
      <w:r>
        <w:rPr>
          <w:rStyle w:val="af6"/>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 xml:space="preserve">The constitution of society: Outline of the theory of </w:t>
      </w:r>
      <w:proofErr w:type="spellStart"/>
      <w:r w:rsidRPr="00117E4D">
        <w:rPr>
          <w:color w:val="EE0000"/>
        </w:rPr>
        <w:t>structurationGiddens</w:t>
      </w:r>
      <w:proofErr w:type="spellEnd"/>
      <w:r w:rsidRPr="00117E4D">
        <w:rPr>
          <w:color w:val="EE0000"/>
        </w:rPr>
        <w:t>, Anthony</w:t>
      </w:r>
    </w:p>
    <w:p w14:paraId="47CEC292" w14:textId="77777777" w:rsidR="00ED04CB" w:rsidRDefault="00ED04CB" w:rsidP="00ED04CB">
      <w:pPr>
        <w:pStyle w:val="af7"/>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33" w:author="190498 lily" w:date="2025-05-21T00:56:00Z" w:initials="1l">
    <w:p w14:paraId="620B2657" w14:textId="77777777" w:rsidR="00ED04CB" w:rsidRPr="00117E4D" w:rsidRDefault="00ED04CB" w:rsidP="00ED04CB">
      <w:pPr>
        <w:pStyle w:val="aff8"/>
        <w:ind w:firstLine="1120"/>
        <w:rPr>
          <w:color w:val="EE0000"/>
        </w:rPr>
      </w:pPr>
      <w:r>
        <w:rPr>
          <w:rStyle w:val="af6"/>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7"/>
        <w:ind w:firstLine="480"/>
      </w:pPr>
    </w:p>
  </w:comment>
  <w:comment w:id="34" w:author="190498 lily" w:date="2025-05-22T15:32:00Z" w:initials="1l">
    <w:p w14:paraId="5E2DEFBE" w14:textId="77777777" w:rsidR="00ED04CB" w:rsidRDefault="00ED04CB" w:rsidP="00ED04CB">
      <w:pPr>
        <w:pStyle w:val="af7"/>
        <w:ind w:firstLine="360"/>
      </w:pPr>
      <w:r>
        <w:rPr>
          <w:rStyle w:val="af6"/>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7"/>
        <w:ind w:firstLine="480"/>
      </w:pPr>
    </w:p>
  </w:comment>
  <w:comment w:id="37" w:author="190498 lily" w:date="2025-05-26T17:20:00Z" w:initials="1l">
    <w:p w14:paraId="5098F3AE" w14:textId="77777777" w:rsidR="00BC37EE" w:rsidRDefault="00BC37EE" w:rsidP="00BC37EE">
      <w:pPr>
        <w:pStyle w:val="af7"/>
        <w:ind w:firstLine="360"/>
      </w:pPr>
      <w:r>
        <w:rPr>
          <w:rStyle w:val="af6"/>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7"/>
        <w:ind w:firstLine="480"/>
      </w:pPr>
    </w:p>
    <w:p w14:paraId="413798E0" w14:textId="77777777" w:rsidR="00BC37EE" w:rsidRPr="00856BCE" w:rsidRDefault="00BC37EE" w:rsidP="00BC37EE">
      <w:pPr>
        <w:pStyle w:val="af7"/>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7"/>
        <w:ind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7"/>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7"/>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38" w:author="190498 lily" w:date="2025-05-26T16:48:00Z" w:initials="1l">
    <w:p w14:paraId="78B51C32" w14:textId="77777777" w:rsidR="00973CFA" w:rsidRDefault="00973CFA" w:rsidP="00973CFA">
      <w:pPr>
        <w:pStyle w:val="af7"/>
        <w:ind w:firstLine="360"/>
      </w:pPr>
      <w:r>
        <w:rPr>
          <w:rStyle w:val="af6"/>
        </w:rPr>
        <w:annotationRef/>
      </w:r>
      <w:r w:rsidRPr="004C5719">
        <w:rPr>
          <w:color w:val="0070C0"/>
        </w:rPr>
        <w:t>To Gibson, affordances are relationships. They exist naturally: they do not have to be visible, known, or desirable.</w:t>
      </w:r>
    </w:p>
  </w:comment>
  <w:comment w:id="39" w:author="190498 lily" w:date="2025-05-26T15:19:00Z" w:initials="1l">
    <w:p w14:paraId="18CE846F" w14:textId="77777777" w:rsidR="00973CFA" w:rsidRDefault="00973CFA" w:rsidP="00973CFA">
      <w:pPr>
        <w:pStyle w:val="af7"/>
        <w:ind w:firstLine="360"/>
      </w:pPr>
      <w:r>
        <w:rPr>
          <w:rStyle w:val="af6"/>
        </w:rPr>
        <w:annotationRef/>
      </w:r>
      <w:r w:rsidRPr="00C81E42">
        <w:t>環境中的多種要素皆可能構成</w:t>
      </w:r>
      <w:proofErr w:type="gramStart"/>
      <w:r w:rsidRPr="00C81E42">
        <w:t>可供性來源</w:t>
      </w:r>
      <w:proofErr w:type="gramEnd"/>
      <w:r w:rsidRPr="00C81E42">
        <w:t>，包括媒介（如水、空氣）、物質（如岩石、沙土）、表面（如平地、斜坡）、物體（如工具、遮蔽物），甚至其他動物（如同伴或掠食者），都會對特定生物提供某種行動機會</w:t>
      </w:r>
      <w:proofErr w:type="gramStart"/>
      <w:r w:rsidRPr="00CB6C51">
        <w:t>（</w:t>
      </w:r>
      <w:proofErr w:type="gramEnd"/>
      <w:r w:rsidRPr="00CB6C51">
        <w:t>Gibson, 1979, p.129</w:t>
      </w:r>
      <w:proofErr w:type="gramStart"/>
      <w:r w:rsidRPr="00CB6C51">
        <w:t>）</w:t>
      </w:r>
      <w:proofErr w:type="gramEnd"/>
      <w:r w:rsidRPr="00C81E42">
        <w:t>。</w:t>
      </w:r>
      <w:r>
        <w:rPr>
          <w:rFonts w:hint="eastAsia"/>
        </w:rPr>
        <w:t>而</w:t>
      </w:r>
      <w:r w:rsidRPr="00C81E42">
        <w:t>這些</w:t>
      </w:r>
      <w:proofErr w:type="gramStart"/>
      <w:r w:rsidRPr="00C81E42">
        <w:t>可供性所</w:t>
      </w:r>
      <w:proofErr w:type="gramEnd"/>
      <w:r w:rsidRPr="00C81E42">
        <w:t>導致的結果可能是正面的（如覓食、棲息），也可能是負面的（如遭遇掠食、受傷甚至死亡），</w:t>
      </w:r>
    </w:p>
  </w:comment>
  <w:comment w:id="40" w:author="190498 lily" w:date="2025-05-26T15:40:00Z" w:initials="1l">
    <w:p w14:paraId="45BB6719" w14:textId="77777777" w:rsidR="00973CFA" w:rsidRDefault="00973CFA" w:rsidP="00973CFA">
      <w:pPr>
        <w:pStyle w:val="af7"/>
        <w:ind w:firstLine="360"/>
      </w:pPr>
      <w:r>
        <w:rPr>
          <w:rStyle w:val="af6"/>
        </w:rPr>
        <w:annotationRef/>
      </w:r>
      <w:r w:rsidRPr="00CE1E97">
        <w:t>This is not a new environment—an artificial environment distinct from the natural environment—but the same old environment modified by man</w:t>
      </w:r>
    </w:p>
  </w:comment>
  <w:comment w:id="41" w:author="190498 lily" w:date="2025-05-25T15:57:00Z" w:initials="1l">
    <w:p w14:paraId="568F04F3" w14:textId="77777777" w:rsidR="003601CF" w:rsidRDefault="003601CF" w:rsidP="003601CF">
      <w:pPr>
        <w:ind w:firstLine="360"/>
      </w:pPr>
      <w:r>
        <w:rPr>
          <w:rStyle w:val="af6"/>
        </w:rPr>
        <w:annotationRef/>
      </w:r>
      <w:proofErr w:type="gramStart"/>
      <w:r w:rsidRPr="00504708">
        <w:t>可供性</w:t>
      </w:r>
      <w:r>
        <w:rPr>
          <w:rFonts w:hint="eastAsia"/>
        </w:rPr>
        <w:t>的</w:t>
      </w:r>
      <w:proofErr w:type="gramEnd"/>
      <w:r>
        <w:rPr>
          <w:rFonts w:hint="eastAsia"/>
        </w:rPr>
        <w:t>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w:t>
      </w:r>
      <w:proofErr w:type="gramStart"/>
      <w:r w:rsidRPr="00D351E0">
        <w:t>只要椅</w:t>
      </w:r>
      <w:proofErr w:type="gramEnd"/>
      <w:r w:rsidRPr="00D351E0">
        <w:t>面平坦且具足夠支撐力，便能直接感知其「可坐下」的</w:t>
      </w:r>
      <w:proofErr w:type="gramStart"/>
      <w:r w:rsidRPr="00D351E0">
        <w:t>可供性</w:t>
      </w:r>
      <w:proofErr w:type="gramEnd"/>
      <w:r>
        <w:rPr>
          <w:rFonts w:hint="eastAsia"/>
        </w:rPr>
        <w:t>，</w:t>
      </w:r>
      <w:r w:rsidRPr="00745140">
        <w:t>這種行動機會對於成人而言是明確存在的，但若椅子的高度超出孩童的身體能力範圍，則對孩童而言便不具備相同的「可坐」</w:t>
      </w:r>
      <w:proofErr w:type="gramStart"/>
      <w:r w:rsidRPr="00745140">
        <w:t>可供性</w:t>
      </w:r>
      <w:proofErr w:type="gramEnd"/>
      <w:r w:rsidRPr="00745140">
        <w:t>。</w:t>
      </w:r>
    </w:p>
    <w:p w14:paraId="54D3D370" w14:textId="47BDD57D" w:rsidR="003601CF" w:rsidRPr="003601CF" w:rsidRDefault="003601CF">
      <w:pPr>
        <w:pStyle w:val="af7"/>
        <w:ind w:firstLine="480"/>
      </w:pPr>
    </w:p>
  </w:comment>
  <w:comment w:id="42" w:author="190498 lily" w:date="2025-05-25T15:57:00Z" w:initials="1l">
    <w:p w14:paraId="31E6C63B" w14:textId="2DFDA408" w:rsidR="00DC09D9" w:rsidRPr="00DC09D9" w:rsidRDefault="00DC09D9" w:rsidP="00DC09D9">
      <w:pPr>
        <w:ind w:firstLine="360"/>
      </w:pPr>
      <w:r>
        <w:rPr>
          <w:rStyle w:val="af6"/>
        </w:rPr>
        <w:annotationRef/>
      </w:r>
      <w:r>
        <w:rPr>
          <w:rFonts w:hint="eastAsia"/>
        </w:rPr>
        <w:t>而互補性則代表</w:t>
      </w:r>
      <w:r w:rsidRPr="005C5215">
        <w:t>環境所提供的某些條件（</w:t>
      </w:r>
      <w:r w:rsidRPr="005C5215">
        <w:t>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proofErr w:type="gramStart"/>
      <w:r w:rsidRPr="00A67542">
        <w:t>樹枝對鳥來</w:t>
      </w:r>
      <w:proofErr w:type="gramEnd"/>
      <w:r w:rsidRPr="00A67542">
        <w:t>說具有「可棲息」的</w:t>
      </w:r>
      <w:proofErr w:type="gramStart"/>
      <w:r w:rsidRPr="00A67542">
        <w:t>可供性</w:t>
      </w:r>
      <w:proofErr w:type="gramEnd"/>
      <w:r w:rsidRPr="00A67542">
        <w:t>，是因為鳥類腳趾與體重可與枝幹粗細互補</w:t>
      </w:r>
      <w:r>
        <w:rPr>
          <w:rFonts w:hint="eastAsia"/>
        </w:rPr>
        <w:t>、</w:t>
      </w:r>
      <w:r w:rsidRPr="009A595F">
        <w:t>門把之所以「可轉開」，是因為設計尺寸與人手大小互補，力道足夠可操作。</w:t>
      </w:r>
    </w:p>
  </w:comment>
  <w:comment w:id="43" w:author="190498 lily" w:date="2025-05-26T16:23:00Z" w:initials="1l">
    <w:p w14:paraId="5C71DBB2" w14:textId="77777777" w:rsidR="005C1CA5" w:rsidRDefault="005C1CA5" w:rsidP="005C1CA5">
      <w:pPr>
        <w:pStyle w:val="af7"/>
        <w:ind w:firstLine="360"/>
      </w:pPr>
      <w:r>
        <w:rPr>
          <w:rStyle w:val="af6"/>
        </w:rPr>
        <w:annotationRef/>
      </w:r>
      <w:r w:rsidRPr="00D12BEA">
        <w:rPr>
          <w:b/>
          <w:bCs/>
        </w:rPr>
        <w:t>When you learn not to click unless you have the proper cursor form, you are following a cultural constraint.</w:t>
      </w:r>
    </w:p>
  </w:comment>
  <w:comment w:id="47" w:author="190498 lily" w:date="2025-06-03T15:01:00Z" w:initials="1l">
    <w:p w14:paraId="26ECD3EA" w14:textId="26193E99" w:rsidR="006B5D04" w:rsidRDefault="006B5D04" w:rsidP="006B5D04">
      <w:pPr>
        <w:pStyle w:val="af7"/>
        <w:ind w:firstLine="360"/>
      </w:pPr>
      <w:r>
        <w:rPr>
          <w:rStyle w:val="af6"/>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48" w:author="190498 lily" w:date="2025-06-03T15:08:00Z" w:initials="1l">
    <w:p w14:paraId="2BA9F239" w14:textId="2C826C44" w:rsidR="00820BE3" w:rsidRDefault="00820BE3">
      <w:pPr>
        <w:pStyle w:val="af7"/>
        <w:ind w:firstLine="360"/>
      </w:pPr>
      <w:r>
        <w:rPr>
          <w:rStyle w:val="af6"/>
        </w:rPr>
        <w:annotationRef/>
      </w:r>
      <w:r w:rsidRPr="00820BE3">
        <w:rPr>
          <w:rFonts w:hint="eastAsia"/>
        </w:rPr>
        <w:t>【</w:t>
      </w:r>
      <w:r w:rsidRPr="00820BE3">
        <w:rPr>
          <w:rFonts w:hint="eastAsia"/>
        </w:rPr>
        <w:t xml:space="preserve">2006 </w:t>
      </w:r>
      <w:r w:rsidRPr="00820BE3">
        <w:rPr>
          <w:rFonts w:hint="eastAsia"/>
        </w:rPr>
        <w:t>第二頁】</w:t>
      </w:r>
      <w:proofErr w:type="spellStart"/>
      <w:r w:rsidRPr="00820BE3">
        <w:rPr>
          <w:rFonts w:hint="eastAsia"/>
        </w:rPr>
        <w:t>Lubatkin</w:t>
      </w:r>
      <w:proofErr w:type="spellEnd"/>
      <w:r w:rsidRPr="00820BE3">
        <w:rPr>
          <w:rFonts w:hint="eastAsia"/>
        </w:rPr>
        <w:t xml:space="preserve">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proofErr w:type="spellStart"/>
      <w:r w:rsidRPr="00820BE3">
        <w:rPr>
          <w:rFonts w:hint="eastAsia"/>
        </w:rPr>
        <w:t>Lubatkin</w:t>
      </w:r>
      <w:proofErr w:type="spellEnd"/>
      <w:r w:rsidRPr="00820BE3">
        <w:rPr>
          <w:rFonts w:hint="eastAsia"/>
        </w:rPr>
        <w:t xml:space="preserve"> et al. (2006, p.2) define them as firms "capable of exploiting existing competencies as well as exploring new opportunities with equal dexterity."</w:t>
      </w:r>
    </w:p>
  </w:comment>
  <w:comment w:id="49" w:author="190498 lily" w:date="2025-06-03T15:15:00Z" w:initials="1l">
    <w:p w14:paraId="163EA943" w14:textId="26517C9F" w:rsidR="00F8190C" w:rsidRDefault="00F8190C" w:rsidP="00F8190C">
      <w:pPr>
        <w:ind w:firstLine="360"/>
      </w:pPr>
      <w:r>
        <w:rPr>
          <w:rStyle w:val="af6"/>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proofErr w:type="gramStart"/>
      <w:r>
        <w:rPr>
          <w:rFonts w:hint="eastAsia"/>
        </w:rPr>
        <w:t>【</w:t>
      </w:r>
      <w:proofErr w:type="gramEnd"/>
      <w:r w:rsidRPr="00D36B24">
        <w:t>Organizational Ambidexterity in Action: How Managers Explore and Exploit</w:t>
      </w:r>
      <w:r>
        <w:rPr>
          <w:rFonts w:hint="eastAsia"/>
        </w:rPr>
        <w:t>2011</w:t>
      </w:r>
      <w:r>
        <w:rPr>
          <w:rFonts w:hint="eastAsia"/>
        </w:rPr>
        <w:t>，摘錄如下</w:t>
      </w:r>
      <w:proofErr w:type="gramStart"/>
      <w:r>
        <w:rPr>
          <w:rFonts w:hint="eastAsia"/>
        </w:rPr>
        <w:t>】</w:t>
      </w:r>
      <w:proofErr w:type="gramEnd"/>
      <w:r w:rsidRPr="00A3353A">
        <w:t>這一觀點來看，</w:t>
      </w:r>
      <w:bookmarkStart w:id="50" w:name="_Hlk199353665"/>
      <w:r w:rsidRPr="009B48D1">
        <w:rPr>
          <w:color w:val="EE0000"/>
        </w:rPr>
        <w:t>雙元性的關鍵在於組織能否「感知並掌握新機會」，透過同時進行探索與利用來實現，而這本質上是一個「領導問題」而非純粹的結構安排</w:t>
      </w:r>
      <w:proofErr w:type="gramStart"/>
      <w:r w:rsidRPr="00A3353A">
        <w:t>（</w:t>
      </w:r>
      <w:proofErr w:type="gramEnd"/>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50"/>
    <w:p w14:paraId="27B70677" w14:textId="7CF035EB" w:rsidR="00F8190C" w:rsidRPr="00F8190C" w:rsidRDefault="00F8190C">
      <w:pPr>
        <w:pStyle w:val="af7"/>
        <w:ind w:firstLine="480"/>
      </w:pPr>
    </w:p>
  </w:comment>
  <w:comment w:id="51" w:author="190498 lily" w:date="2025-06-03T15:17:00Z" w:initials="1l">
    <w:p w14:paraId="1CC68E00" w14:textId="0D7E8996" w:rsidR="009C68D4" w:rsidRPr="009C68D4" w:rsidRDefault="009C68D4" w:rsidP="00137F07">
      <w:pPr>
        <w:ind w:firstLine="360"/>
      </w:pPr>
      <w:r>
        <w:rPr>
          <w:rStyle w:val="af6"/>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proofErr w:type="gramStart"/>
      <w:r w:rsidRPr="00E77B74">
        <w:t>——</w:t>
      </w:r>
      <w:proofErr w:type="gramEnd"/>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53" w:author="190498 lily" w:date="2025-06-03T15:43:00Z" w:initials="1l">
    <w:p w14:paraId="492F0F04" w14:textId="77777777" w:rsidR="008E5163" w:rsidRDefault="008E5163" w:rsidP="008E5163">
      <w:pPr>
        <w:ind w:firstLine="360"/>
      </w:pPr>
      <w:r>
        <w:rPr>
          <w:rStyle w:val="af6"/>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w:t>
      </w:r>
      <w:proofErr w:type="gramStart"/>
      <w:r w:rsidRPr="007238CB">
        <w:rPr>
          <w:color w:val="EE0000"/>
        </w:rPr>
        <w:t>獨立子</w:t>
      </w:r>
      <w:proofErr w:type="gramEnd"/>
      <w:r w:rsidRPr="007238CB">
        <w:rPr>
          <w:color w:val="EE0000"/>
        </w:rPr>
        <w:t>單位來實現</w:t>
      </w:r>
      <w:r w:rsidRPr="00AC78BB">
        <w:t>。這種方法通常被稱為「</w:t>
      </w:r>
      <w:proofErr w:type="gramStart"/>
      <w:r w:rsidRPr="00041025">
        <w:rPr>
          <w:color w:val="EE0000"/>
        </w:rPr>
        <w:t>結構式雙元</w:t>
      </w:r>
      <w:proofErr w:type="gramEnd"/>
      <w:r w:rsidRPr="00041025">
        <w:rPr>
          <w:color w:val="EE0000"/>
        </w:rPr>
        <w:t>性</w:t>
      </w:r>
      <w:r w:rsidRPr="00AC78BB">
        <w:t>」</w:t>
      </w:r>
      <w:r>
        <w:rPr>
          <w:rFonts w:hint="eastAsia"/>
        </w:rPr>
        <w:t>，</w:t>
      </w:r>
      <w:r w:rsidRPr="002D6189">
        <w:t>但正如</w:t>
      </w:r>
      <w:r w:rsidRPr="002D6189">
        <w:t xml:space="preserve"> </w:t>
      </w:r>
      <w:r w:rsidRPr="00D91405">
        <w:rPr>
          <w:color w:val="EE0000"/>
        </w:rPr>
        <w:t>O</w:t>
      </w:r>
      <w:proofErr w:type="gramStart"/>
      <w:r w:rsidRPr="00D91405">
        <w:rPr>
          <w:color w:val="EE0000"/>
        </w:rPr>
        <w:t>’</w:t>
      </w:r>
      <w:proofErr w:type="gramEnd"/>
      <w:r w:rsidRPr="00D91405">
        <w:rPr>
          <w:color w:val="EE0000"/>
        </w:rPr>
        <w:t xml:space="preserve">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proofErr w:type="gramStart"/>
      <w:r w:rsidRPr="00D91405">
        <w:rPr>
          <w:color w:val="EE0000"/>
        </w:rPr>
        <w:t>（</w:t>
      </w:r>
      <w:proofErr w:type="gramEnd"/>
      <w:r w:rsidRPr="00D91405">
        <w:rPr>
          <w:color w:val="EE0000"/>
        </w:rPr>
        <w:t>p.192</w:t>
      </w:r>
      <w:proofErr w:type="gramStart"/>
      <w:r w:rsidRPr="00D91405">
        <w:rPr>
          <w:color w:val="EE0000"/>
        </w:rPr>
        <w:t>）</w:t>
      </w:r>
      <w:proofErr w:type="gramEnd"/>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firstLine="480"/>
      </w:pPr>
      <w:proofErr w:type="spellStart"/>
      <w:r>
        <w:rPr>
          <w:rFonts w:hint="eastAsia"/>
        </w:rPr>
        <w:t>by</w:t>
      </w:r>
      <w:r w:rsidRPr="008E5163">
        <w:t>Ambidexterity</w:t>
      </w:r>
      <w:proofErr w:type="spellEnd"/>
      <w:r w:rsidRPr="008E5163">
        <w:t xml:space="preserve"> as a dynamic capability: Resolving the innovator’s dilemma. Research in Organizational Behavior</w:t>
      </w:r>
    </w:p>
    <w:p w14:paraId="30165B8C" w14:textId="2D5FF9DA" w:rsidR="008E5163" w:rsidRPr="008E5163" w:rsidRDefault="008E5163">
      <w:pPr>
        <w:pStyle w:val="af7"/>
        <w:ind w:firstLine="480"/>
      </w:pPr>
    </w:p>
  </w:comment>
  <w:comment w:id="54" w:author="190498 lily" w:date="2025-06-03T15:53:00Z" w:initials="1l">
    <w:p w14:paraId="71EBA18E" w14:textId="77777777" w:rsidR="00415472" w:rsidRDefault="00415472" w:rsidP="00415472">
      <w:pPr>
        <w:pStyle w:val="aa"/>
        <w:numPr>
          <w:ilvl w:val="0"/>
          <w:numId w:val="10"/>
        </w:numPr>
        <w:ind w:firstLineChars="0" w:firstLine="360"/>
      </w:pPr>
      <w:r>
        <w:rPr>
          <w:rStyle w:val="af6"/>
        </w:rPr>
        <w:annotationRef/>
      </w:r>
      <w:proofErr w:type="gramStart"/>
      <w:r w:rsidRPr="00D34FE7">
        <w:t>情境式雙元</w:t>
      </w:r>
      <w:proofErr w:type="gramEnd"/>
      <w:r w:rsidRPr="00D34FE7">
        <w:t>性（</w:t>
      </w:r>
      <w:r w:rsidRPr="00D34FE7">
        <w:t>Contextual Ambidexterity</w:t>
      </w:r>
      <w:r w:rsidRPr="00D34FE7">
        <w:t>）</w:t>
      </w:r>
    </w:p>
    <w:p w14:paraId="77A1B3A0" w14:textId="77777777" w:rsidR="00415472" w:rsidRDefault="00415472" w:rsidP="00415472">
      <w:pPr>
        <w:ind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w:t>
      </w:r>
      <w:proofErr w:type="gramStart"/>
      <w:r w:rsidRPr="00776C4B">
        <w:t>情境式雙元</w:t>
      </w:r>
      <w:proofErr w:type="gramEnd"/>
      <w:r w:rsidRPr="00776C4B">
        <w:t>性」（</w:t>
      </w:r>
      <w:r w:rsidRPr="00776C4B">
        <w:t>contextual ambidexterity</w:t>
      </w:r>
      <w:r w:rsidRPr="00776C4B">
        <w:t>）概念說明：此種雙</w:t>
      </w:r>
      <w:proofErr w:type="gramStart"/>
      <w:r w:rsidRPr="00776C4B">
        <w:t>元性乃指</w:t>
      </w:r>
      <w:proofErr w:type="gramEnd"/>
      <w:r w:rsidRPr="00776C4B">
        <w:t>「在整個事業單位中，同時展現對齊（</w:t>
      </w:r>
      <w:r w:rsidRPr="00776C4B">
        <w:t>alignment</w:t>
      </w:r>
      <w:r w:rsidRPr="00776C4B">
        <w:t>）與適應（</w:t>
      </w:r>
      <w:r w:rsidRPr="00776C4B">
        <w:t>adaptability</w:t>
      </w:r>
      <w:r w:rsidRPr="00776C4B">
        <w:t>）之行為能力」</w:t>
      </w:r>
      <w:proofErr w:type="gramStart"/>
      <w:r w:rsidRPr="00776C4B">
        <w:t>（</w:t>
      </w:r>
      <w:proofErr w:type="gramEnd"/>
      <w:r w:rsidRPr="00776C4B">
        <w:t>p.209</w:t>
      </w:r>
      <w:proofErr w:type="gramStart"/>
      <w:r w:rsidRPr="00776C4B">
        <w:t>）</w:t>
      </w:r>
      <w:proofErr w:type="gramEnd"/>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proofErr w:type="gramStart"/>
      <w:r w:rsidRPr="003E30F0">
        <w:t>（</w:t>
      </w:r>
      <w:proofErr w:type="gramEnd"/>
      <w:r w:rsidRPr="003E30F0">
        <w:t>p.214</w:t>
      </w:r>
      <w:proofErr w:type="gramStart"/>
      <w:r w:rsidRPr="003E30F0">
        <w:t>）</w:t>
      </w:r>
      <w:proofErr w:type="gramEnd"/>
    </w:p>
    <w:p w14:paraId="4EDE4DE0" w14:textId="117508D3" w:rsidR="00415472" w:rsidRPr="00415472" w:rsidRDefault="00415472">
      <w:pPr>
        <w:pStyle w:val="af7"/>
        <w:ind w:firstLine="480"/>
      </w:pPr>
    </w:p>
  </w:comment>
  <w:comment w:id="57" w:author="190498 lily" w:date="2025-06-02T00:39:00Z" w:initials="1l">
    <w:p w14:paraId="28FB192D" w14:textId="77777777" w:rsidR="006F4B2D" w:rsidRPr="009701B6" w:rsidRDefault="006F4B2D" w:rsidP="006F4B2D">
      <w:pPr>
        <w:pStyle w:val="af7"/>
        <w:ind w:firstLine="360"/>
      </w:pPr>
      <w:r>
        <w:rPr>
          <w:rStyle w:val="af6"/>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proofErr w:type="gramStart"/>
      <w:r w:rsidRPr="009701B6">
        <w:rPr>
          <w:rFonts w:hint="eastAsia"/>
        </w:rPr>
        <w:t>（</w:t>
      </w:r>
      <w:proofErr w:type="gramEnd"/>
      <w:r w:rsidRPr="009701B6">
        <w:rPr>
          <w:rFonts w:hint="eastAsia"/>
        </w:rPr>
        <w:t>來自</w:t>
      </w:r>
      <w:proofErr w:type="gramStart"/>
      <w:r w:rsidRPr="009701B6">
        <w:rPr>
          <w:rFonts w:hint="eastAsia"/>
        </w:rPr>
        <w:t>《</w:t>
      </w:r>
      <w:proofErr w:type="gramEnd"/>
      <w:r w:rsidRPr="009701B6">
        <w:t>Digital innovation: A review and synthesis</w:t>
      </w:r>
      <w:proofErr w:type="gramStart"/>
      <w:r w:rsidRPr="009701B6">
        <w:rPr>
          <w:rFonts w:hint="eastAsia"/>
        </w:rPr>
        <w:t>》</w:t>
      </w:r>
      <w:proofErr w:type="gramEnd"/>
      <w:r w:rsidRPr="009701B6">
        <w:rPr>
          <w:rFonts w:hint="eastAsia"/>
        </w:rPr>
        <w:t>，</w:t>
      </w:r>
      <w:r w:rsidRPr="009701B6">
        <w:t>Rajiv Kohli, Nigel P. Melville</w:t>
      </w:r>
      <w:r w:rsidRPr="009701B6">
        <w:rPr>
          <w:rFonts w:hint="eastAsia"/>
        </w:rPr>
        <w:t>，</w:t>
      </w:r>
      <w:r w:rsidRPr="009701B6">
        <w:t>2018</w:t>
      </w:r>
      <w:proofErr w:type="gramStart"/>
      <w:r w:rsidRPr="009701B6">
        <w:rPr>
          <w:rFonts w:hint="eastAsia"/>
        </w:rPr>
        <w:t>）</w:t>
      </w:r>
      <w:proofErr w:type="gramEnd"/>
    </w:p>
  </w:comment>
  <w:comment w:id="58" w:author="190498 lily" w:date="2025-06-03T18:17:00Z" w:initials="1l">
    <w:p w14:paraId="780AEEA2" w14:textId="1CC60C05" w:rsidR="00A13E6F" w:rsidRPr="00A13E6F" w:rsidRDefault="00A13E6F" w:rsidP="00A13E6F">
      <w:pPr>
        <w:pStyle w:val="15"/>
        <w:ind w:firstLine="360"/>
      </w:pPr>
      <w:r>
        <w:rPr>
          <w:rStyle w:val="af6"/>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6"/>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 xml:space="preserve">Lei Shen, Xi Zhang, </w:t>
      </w:r>
      <w:proofErr w:type="spellStart"/>
      <w:r w:rsidRPr="00112E88">
        <w:t>Hongda</w:t>
      </w:r>
      <w:proofErr w:type="spellEnd"/>
      <w:r w:rsidRPr="00112E88">
        <w:t xml:space="preserve">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proofErr w:type="gramStart"/>
      <w:r w:rsidRPr="009701B6">
        <w:t>（</w:t>
      </w:r>
      <w:proofErr w:type="gramEnd"/>
      <w:r w:rsidRPr="009701B6">
        <w:t>Nambisan et al., 2017</w:t>
      </w:r>
      <w:r>
        <w:rPr>
          <w:rStyle w:val="af6"/>
        </w:rPr>
        <w:annotationRef/>
      </w:r>
      <w:r w:rsidRPr="009701B6">
        <w:t>；</w:t>
      </w:r>
      <w:proofErr w:type="spellStart"/>
      <w:r w:rsidRPr="009701B6">
        <w:t>Hinings</w:t>
      </w:r>
      <w:proofErr w:type="spellEnd"/>
      <w:r w:rsidRPr="009701B6">
        <w:t xml:space="preserve">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6"/>
        </w:rPr>
        <w:annotationRef/>
      </w:r>
      <w:r>
        <w:rPr>
          <w:rStyle w:val="af6"/>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59" w:author="190498 lily" w:date="2025-06-02T12:45:00Z" w:initials="1l">
    <w:p w14:paraId="47BF8335" w14:textId="00E5C117" w:rsidR="009A509D" w:rsidRDefault="009A509D">
      <w:pPr>
        <w:pStyle w:val="af7"/>
        <w:ind w:firstLine="360"/>
      </w:pPr>
      <w:r>
        <w:rPr>
          <w:rStyle w:val="af6"/>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proofErr w:type="gramStart"/>
      <w:r w:rsidRPr="00BC4BD2">
        <w:rPr>
          <w:rFonts w:hint="eastAsia"/>
        </w:rPr>
        <w:t>（</w:t>
      </w:r>
      <w:proofErr w:type="gramEnd"/>
      <w:r w:rsidRPr="00BC4BD2">
        <w:rPr>
          <w:rFonts w:hint="eastAsia"/>
        </w:rPr>
        <w:t>來自</w:t>
      </w:r>
      <w:proofErr w:type="gramStart"/>
      <w:r w:rsidRPr="00BC4BD2">
        <w:rPr>
          <w:rFonts w:hint="eastAsia"/>
        </w:rPr>
        <w:t>《</w:t>
      </w:r>
      <w:proofErr w:type="gramEnd"/>
      <w:r w:rsidRPr="003F702A">
        <w:t>Digital technology adoption, digital dynamic capability, and digital transformation performance of textile industry: Moderating role of digital innovation orientation</w:t>
      </w:r>
      <w:proofErr w:type="gramStart"/>
      <w:r w:rsidRPr="00BC4BD2">
        <w:rPr>
          <w:rFonts w:hint="eastAsia"/>
        </w:rPr>
        <w:t>》</w:t>
      </w:r>
      <w:proofErr w:type="gramEnd"/>
      <w:r w:rsidRPr="00BC4BD2">
        <w:rPr>
          <w:rFonts w:hint="eastAsia"/>
        </w:rPr>
        <w:t>，</w:t>
      </w:r>
      <w:r w:rsidRPr="00112E88">
        <w:t xml:space="preserve">Lei Shen, Xi Zhang, </w:t>
      </w:r>
      <w:proofErr w:type="spellStart"/>
      <w:r w:rsidRPr="00112E88">
        <w:t>Hongda</w:t>
      </w:r>
      <w:proofErr w:type="spellEnd"/>
      <w:r w:rsidRPr="00112E88">
        <w:t xml:space="preserve"> Liu</w:t>
      </w:r>
      <w:r w:rsidRPr="00BC4BD2">
        <w:rPr>
          <w:rFonts w:hint="eastAsia"/>
        </w:rPr>
        <w:t>，</w:t>
      </w:r>
      <w:r>
        <w:rPr>
          <w:rFonts w:hint="eastAsia"/>
        </w:rPr>
        <w:t>2021</w:t>
      </w:r>
      <w:proofErr w:type="gramStart"/>
      <w:r w:rsidRPr="00BC4BD2">
        <w:rPr>
          <w:rFonts w:hint="eastAsia"/>
        </w:rPr>
        <w:t>）</w:t>
      </w:r>
      <w:proofErr w:type="gramEnd"/>
    </w:p>
  </w:comment>
  <w:comment w:id="60" w:author="190498 lily" w:date="2025-06-02T01:09:00Z" w:initials="1l">
    <w:p w14:paraId="0B260FD1" w14:textId="77777777" w:rsidR="002C6012" w:rsidRPr="007E10D9" w:rsidRDefault="002C6012" w:rsidP="002C6012">
      <w:pPr>
        <w:pStyle w:val="af7"/>
        <w:ind w:firstLine="360"/>
      </w:pPr>
      <w:r>
        <w:rPr>
          <w:rStyle w:val="af6"/>
        </w:rPr>
        <w:annotationRef/>
      </w:r>
      <w:r>
        <w:rPr>
          <w:rStyle w:val="af6"/>
        </w:rPr>
        <w:annotationRef/>
      </w:r>
      <w:hyperlink r:id="rId1" w:anchor="bbb0370" w:history="1">
        <w:r w:rsidRPr="007E10D9">
          <w:rPr>
            <w:rStyle w:val="af1"/>
          </w:rPr>
          <w:t>Nambisan et al., 2017</w:t>
        </w:r>
      </w:hyperlink>
    </w:p>
    <w:p w14:paraId="4E396CDD" w14:textId="77777777" w:rsidR="002C6012" w:rsidRPr="007E10D9" w:rsidRDefault="002C6012" w:rsidP="002C6012">
      <w:pPr>
        <w:pStyle w:val="af7"/>
        <w:ind w:firstLine="480"/>
      </w:pPr>
      <w:r w:rsidRPr="007E10D9">
        <w:t>S. Nambisan, K. Lyytinen, A. Majchrzak, M. Song</w:t>
      </w:r>
    </w:p>
    <w:p w14:paraId="0C122D02" w14:textId="77777777" w:rsidR="002C6012" w:rsidRDefault="002C6012" w:rsidP="002C6012">
      <w:pPr>
        <w:pStyle w:val="af7"/>
        <w:ind w:firstLine="480"/>
      </w:pPr>
      <w:r w:rsidRPr="007E10D9">
        <w:t>Digital innovation management: Reinventing innovation management research in a digital world</w:t>
      </w:r>
    </w:p>
    <w:p w14:paraId="30556D96" w14:textId="77777777" w:rsidR="002C6012" w:rsidRPr="00D5624F" w:rsidRDefault="002C6012" w:rsidP="002C6012">
      <w:pPr>
        <w:pStyle w:val="af7"/>
        <w:ind w:firstLine="360"/>
      </w:pPr>
      <w:r>
        <w:rPr>
          <w:rStyle w:val="af6"/>
        </w:rPr>
        <w:annotationRef/>
      </w:r>
      <w:hyperlink r:id="rId2" w:anchor="bbb0235" w:history="1">
        <w:r w:rsidRPr="00D5624F">
          <w:rPr>
            <w:rStyle w:val="af1"/>
          </w:rPr>
          <w:t>Hargadon and Douglas, 2001</w:t>
        </w:r>
      </w:hyperlink>
    </w:p>
    <w:p w14:paraId="5859CE62" w14:textId="77777777" w:rsidR="002C6012" w:rsidRPr="003D60FB" w:rsidRDefault="002C6012" w:rsidP="002C6012">
      <w:pPr>
        <w:pStyle w:val="af7"/>
        <w:ind w:firstLine="480"/>
      </w:pPr>
      <w:r w:rsidRPr="00FC75F9">
        <w:t>Digital Innovation and Transformation: An Institutional Perspective</w:t>
      </w:r>
      <w:proofErr w:type="gramStart"/>
      <w:r w:rsidRPr="00FC75F9">
        <w:t>》</w:t>
      </w:r>
      <w:proofErr w:type="gramEnd"/>
      <w:r w:rsidRPr="00FC75F9">
        <w:t>，</w:t>
      </w:r>
      <w:r w:rsidRPr="00FC75F9">
        <w:t xml:space="preserve">Bob Hinings, Thomas </w:t>
      </w:r>
      <w:proofErr w:type="spellStart"/>
      <w:r w:rsidRPr="00FC75F9">
        <w:t>Gegenhuber</w:t>
      </w:r>
      <w:proofErr w:type="spellEnd"/>
      <w:r w:rsidRPr="00FC75F9">
        <w:t>, Royston Greenwood</w:t>
      </w:r>
      <w:r w:rsidRPr="00FC75F9">
        <w:t>，</w:t>
      </w:r>
      <w:r w:rsidRPr="00FC75F9">
        <w:t>2018</w:t>
      </w:r>
    </w:p>
  </w:comment>
  <w:comment w:id="61" w:author="190498 lily" w:date="2025-06-02T17:33:00Z" w:initials="1l">
    <w:p w14:paraId="3E544D64" w14:textId="77777777" w:rsidR="006F0271" w:rsidRDefault="006F0271" w:rsidP="006F0271">
      <w:pPr>
        <w:ind w:firstLine="360"/>
      </w:pPr>
      <w:r>
        <w:rPr>
          <w:rStyle w:val="af6"/>
        </w:rPr>
        <w:annotationRef/>
      </w:r>
      <w:r>
        <w:rPr>
          <w:rFonts w:hint="eastAsia"/>
        </w:rPr>
        <w:t>【作者引</w:t>
      </w:r>
      <w:proofErr w:type="spellStart"/>
      <w:r>
        <w:rPr>
          <w:rFonts w:hint="eastAsia"/>
        </w:rPr>
        <w:t>arthur</w:t>
      </w:r>
      <w:proofErr w:type="spellEnd"/>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w:t>
      </w:r>
      <w:proofErr w:type="gramStart"/>
      <w:r w:rsidRPr="00980109">
        <w:t>瑟</w:t>
      </w:r>
      <w:r w:rsidRPr="00980109">
        <w:t>·</w:t>
      </w:r>
      <w:proofErr w:type="gramEnd"/>
      <w:r w:rsidRPr="00980109">
        <w:t>WB </w:t>
      </w:r>
      <w:r w:rsidRPr="00980109">
        <w:t>。</w:t>
      </w:r>
      <w:r w:rsidRPr="00980109">
        <w:t xml:space="preserve"> </w:t>
      </w:r>
      <w:proofErr w:type="gramStart"/>
      <w:r w:rsidRPr="00980109">
        <w:t>（</w:t>
      </w:r>
      <w:proofErr w:type="gramEnd"/>
      <w:r w:rsidRPr="00980109">
        <w:t> 2009 </w:t>
      </w:r>
      <w:r w:rsidRPr="00980109">
        <w:t>）</w:t>
      </w:r>
      <w:r w:rsidRPr="00980109">
        <w:t> </w:t>
      </w:r>
      <w:r w:rsidRPr="008E6074">
        <w:rPr>
          <w:i/>
          <w:iCs/>
        </w:rPr>
        <w:t>《科技的本質：它是什麼以及它如何演變</w:t>
      </w:r>
      <w:proofErr w:type="gramStart"/>
      <w:r w:rsidRPr="008E6074">
        <w:rPr>
          <w:i/>
          <w:iCs/>
        </w:rPr>
        <w:t>》</w:t>
      </w:r>
      <w:proofErr w:type="gramEnd"/>
      <w:r w:rsidRPr="00980109">
        <w:t> </w:t>
      </w:r>
      <w:r w:rsidRPr="00980109">
        <w:t>（紐約自由出版社）。</w:t>
      </w:r>
      <w:proofErr w:type="gramStart"/>
      <w:r w:rsidRPr="008011E5">
        <w:t>（</w:t>
      </w:r>
      <w:proofErr w:type="gramEnd"/>
      <w:r w:rsidRPr="008011E5">
        <w:t>來自《</w:t>
      </w:r>
      <w:r w:rsidRPr="008011E5">
        <w:t>Organizing for Innovation in the Digitized World</w:t>
      </w:r>
      <w:r w:rsidRPr="008011E5">
        <w:t>》，</w:t>
      </w:r>
      <w:proofErr w:type="spellStart"/>
      <w:r w:rsidRPr="008011E5">
        <w:t>Youngjin</w:t>
      </w:r>
      <w:proofErr w:type="spellEnd"/>
      <w:r w:rsidRPr="008011E5">
        <w:t xml:space="preserve"> Yoo, Richard J. Boland, Jr.</w:t>
      </w:r>
      <w:r w:rsidRPr="008011E5">
        <w:t>，</w:t>
      </w:r>
      <w:r w:rsidRPr="008011E5">
        <w:t>2012</w:t>
      </w:r>
      <w:r w:rsidRPr="008011E5">
        <w:t>）</w:t>
      </w:r>
    </w:p>
    <w:p w14:paraId="4329D8C2" w14:textId="77777777" w:rsidR="006F0271" w:rsidRDefault="006F0271" w:rsidP="006F0271">
      <w:pPr>
        <w:pStyle w:val="af7"/>
        <w:ind w:firstLine="480"/>
      </w:pPr>
    </w:p>
  </w:comment>
  <w:comment w:id="62" w:author="190498 lily" w:date="2025-06-02T17:34:00Z" w:initials="1l">
    <w:p w14:paraId="376D65BD" w14:textId="77777777" w:rsidR="006F0271" w:rsidRDefault="006F0271" w:rsidP="006F0271">
      <w:pPr>
        <w:ind w:firstLine="360"/>
      </w:pPr>
      <w:r>
        <w:rPr>
          <w:rStyle w:val="af6"/>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 xml:space="preserve">Digital innovation is largely about recombining existing resources and knowledge to spur new ideas (Avital and </w:t>
      </w:r>
      <w:proofErr w:type="spellStart"/>
      <w:r w:rsidRPr="003B4705">
        <w:t>Te</w:t>
      </w:r>
      <w:proofErr w:type="gramStart"/>
      <w:r w:rsidRPr="003B4705">
        <w:t>’</w:t>
      </w:r>
      <w:proofErr w:type="gramEnd"/>
      <w:r w:rsidRPr="003B4705">
        <w:t>eni</w:t>
      </w:r>
      <w:proofErr w:type="spellEnd"/>
      <w:r w:rsidRPr="003B4705">
        <w:t xml:space="preserve"> 2009; Tilson et al. 2010; Yoo et al. 2012</w:t>
      </w:r>
      <w:r>
        <w:rPr>
          <w:rStyle w:val="af6"/>
        </w:rPr>
        <w:annotationRef/>
      </w:r>
      <w:r w:rsidRPr="003B4705">
        <w:t>).</w:t>
      </w:r>
      <w:r w:rsidRPr="007A7F99">
        <w:t xml:space="preserve"> </w:t>
      </w:r>
      <w:proofErr w:type="gramStart"/>
      <w:r w:rsidRPr="00AF5C93">
        <w:t>（</w:t>
      </w:r>
      <w:proofErr w:type="gramEnd"/>
      <w:r w:rsidRPr="00AF5C93">
        <w:t>來自</w:t>
      </w:r>
      <w:proofErr w:type="gramStart"/>
      <w:r w:rsidRPr="00AF5C93">
        <w:t>《</w:t>
      </w:r>
      <w:proofErr w:type="gramEnd"/>
      <w:r w:rsidRPr="00C9503F">
        <w:t>EMBRACING DIGITAL INNOVATION IN INCUMBENT FIRMS: HOW VOLVO CARS MANAGED COMPETING CONCERNS</w:t>
      </w:r>
      <w:proofErr w:type="gramStart"/>
      <w:r w:rsidRPr="00AF5C93">
        <w:t>》</w:t>
      </w:r>
      <w:proofErr w:type="gramEnd"/>
      <w:r w:rsidRPr="00AF5C93">
        <w:t>，</w:t>
      </w:r>
      <w:r w:rsidRPr="00C9503F">
        <w:t>Fredrik Svahn, Lars Mathiassen, Rikard Lindgren</w:t>
      </w:r>
      <w:r w:rsidRPr="00AF5C93">
        <w:t>，</w:t>
      </w:r>
      <w:r w:rsidRPr="00AF5C93">
        <w:t>201</w:t>
      </w:r>
      <w:r>
        <w:rPr>
          <w:rFonts w:hint="eastAsia"/>
        </w:rPr>
        <w:t>7</w:t>
      </w:r>
      <w:proofErr w:type="gramStart"/>
      <w:r w:rsidRPr="00AF5C93">
        <w:t>）</w:t>
      </w:r>
      <w:proofErr w:type="gramEnd"/>
    </w:p>
    <w:p w14:paraId="7AE4E6A3" w14:textId="77777777" w:rsidR="006F0271" w:rsidRPr="00A44147" w:rsidRDefault="006F0271" w:rsidP="006F0271">
      <w:pPr>
        <w:pStyle w:val="af7"/>
        <w:ind w:firstLine="480"/>
      </w:pPr>
    </w:p>
  </w:comment>
  <w:comment w:id="63" w:author="190498 lily" w:date="2025-06-03T22:41:00Z" w:initials="1l">
    <w:p w14:paraId="3028D5D6" w14:textId="47FE8AC1" w:rsidR="00462C07" w:rsidRDefault="00462C07">
      <w:pPr>
        <w:pStyle w:val="af7"/>
        <w:ind w:firstLine="360"/>
      </w:pPr>
      <w:r>
        <w:rPr>
          <w:rStyle w:val="af6"/>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proofErr w:type="gramStart"/>
      <w:r w:rsidRPr="00F32987">
        <w:t>（</w:t>
      </w:r>
      <w:proofErr w:type="gramEnd"/>
      <w:r w:rsidRPr="00F32987">
        <w:t>Brown &amp; Duguid</w:t>
      </w:r>
      <w:r w:rsidRPr="00F32987">
        <w:t>，</w:t>
      </w:r>
      <w:r w:rsidRPr="00F32987">
        <w:t> </w:t>
      </w:r>
      <w:hyperlink r:id="rId3" w:anchor="isj12193-bib-0017" w:history="1">
        <w:r w:rsidRPr="00F32987">
          <w:rPr>
            <w:rStyle w:val="af1"/>
            <w:b/>
            <w:bCs/>
          </w:rPr>
          <w:t>1991</w:t>
        </w:r>
      </w:hyperlink>
      <w:r w:rsidRPr="00F32987">
        <w:t> </w:t>
      </w:r>
      <w:r w:rsidRPr="00F32987">
        <w:t>；</w:t>
      </w:r>
      <w:r w:rsidRPr="00F32987">
        <w:t>Mumford</w:t>
      </w:r>
      <w:r w:rsidRPr="00F32987">
        <w:t>，</w:t>
      </w:r>
      <w:r w:rsidRPr="00F32987">
        <w:t> </w:t>
      </w:r>
      <w:hyperlink r:id="rId4" w:anchor="isj12193-bib-0083" w:history="1">
        <w:r w:rsidRPr="00F32987">
          <w:rPr>
            <w:rStyle w:val="af1"/>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1"/>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1"/>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1"/>
            <w:b/>
            <w:bCs/>
          </w:rPr>
          <w:t>1991</w:t>
        </w:r>
      </w:hyperlink>
      <w:r w:rsidRPr="00131573">
        <w:t>; Mumford, </w:t>
      </w:r>
      <w:hyperlink r:id="rId8" w:anchor="isj12193-bib-0083" w:history="1">
        <w:r w:rsidRPr="00131573">
          <w:rPr>
            <w:rStyle w:val="af1"/>
            <w:b/>
            <w:bCs/>
          </w:rPr>
          <w:t>2003</w:t>
        </w:r>
      </w:hyperlink>
      <w:r w:rsidRPr="00131573">
        <w:t>; Orlikowski, </w:t>
      </w:r>
      <w:hyperlink r:id="rId9" w:anchor="isj12193-bib-0090" w:history="1">
        <w:r w:rsidRPr="00131573">
          <w:rPr>
            <w:rStyle w:val="af1"/>
            <w:b/>
            <w:bCs/>
          </w:rPr>
          <w:t>1996</w:t>
        </w:r>
      </w:hyperlink>
      <w:r w:rsidRPr="00131573">
        <w:t>; Pentland &amp; Feldman, </w:t>
      </w:r>
      <w:hyperlink r:id="rId10" w:anchor="isj12193-bib-0093" w:history="1">
        <w:r w:rsidRPr="00131573">
          <w:rPr>
            <w:rStyle w:val="af1"/>
            <w:b/>
            <w:bCs/>
          </w:rPr>
          <w:t>2008</w:t>
        </w:r>
      </w:hyperlink>
      <w:r w:rsidRPr="00131573">
        <w:t>).</w:t>
      </w:r>
      <w:r w:rsidRPr="00317263">
        <w:t xml:space="preserve"> </w:t>
      </w:r>
      <w:proofErr w:type="gramStart"/>
      <w:r w:rsidRPr="00317263">
        <w:t>（</w:t>
      </w:r>
      <w:proofErr w:type="gramEnd"/>
      <w:r w:rsidRPr="00317263">
        <w:t>來自</w:t>
      </w:r>
      <w:proofErr w:type="gramStart"/>
      <w:r w:rsidRPr="00317263">
        <w:t>《</w:t>
      </w:r>
      <w:proofErr w:type="gramEnd"/>
      <w:r w:rsidRPr="00317263">
        <w:t>Digital innovation: A review and synthesis</w:t>
      </w:r>
      <w:proofErr w:type="gramStart"/>
      <w:r w:rsidRPr="00317263">
        <w:t>》</w:t>
      </w:r>
      <w:proofErr w:type="gramEnd"/>
      <w:r w:rsidRPr="00317263">
        <w:t>，</w:t>
      </w:r>
      <w:bookmarkStart w:id="64" w:name="_Hlk199774433"/>
      <w:r w:rsidRPr="00317263">
        <w:t>Rajiv Kohli</w:t>
      </w:r>
      <w:bookmarkEnd w:id="64"/>
      <w:r w:rsidRPr="00317263">
        <w:t>, Nigel P. Melville</w:t>
      </w:r>
      <w:r w:rsidRPr="00317263">
        <w:t>，</w:t>
      </w:r>
      <w:bookmarkStart w:id="65" w:name="_Hlk199774425"/>
      <w:r w:rsidRPr="00317263">
        <w:t>2018</w:t>
      </w:r>
      <w:bookmarkEnd w:id="65"/>
      <w:proofErr w:type="gramStart"/>
      <w:r w:rsidRPr="00317263">
        <w:t>）</w:t>
      </w:r>
      <w:proofErr w:type="gramEnd"/>
    </w:p>
  </w:comment>
  <w:comment w:id="66" w:author="190498 lily" w:date="2025-06-02T16:46:00Z" w:initials="1l">
    <w:p w14:paraId="6400E94C" w14:textId="77777777" w:rsidR="009A7732" w:rsidRDefault="009A7732" w:rsidP="009A7732">
      <w:pPr>
        <w:ind w:firstLine="360"/>
      </w:pPr>
      <w:r>
        <w:rPr>
          <w:rStyle w:val="af6"/>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proofErr w:type="gramStart"/>
      <w:r w:rsidRPr="00AF5C93">
        <w:t>（</w:t>
      </w:r>
      <w:proofErr w:type="gramEnd"/>
      <w:r w:rsidRPr="00AF5C93">
        <w:t>來自</w:t>
      </w:r>
      <w:proofErr w:type="gramStart"/>
      <w:r w:rsidRPr="00AF5C93">
        <w:t>《</w:t>
      </w:r>
      <w:proofErr w:type="gramEnd"/>
      <w:r w:rsidRPr="007A7F99">
        <w:t>DIGITAL INNOVATION MANAGEMENT: REINVENTING INNOVATION MANAGEMENT RESEARCH IN A DIGITAL WORLD</w:t>
      </w:r>
      <w:proofErr w:type="gramStart"/>
      <w:r w:rsidRPr="00AF5C93">
        <w:t>》</w:t>
      </w:r>
      <w:proofErr w:type="gramEnd"/>
      <w:r w:rsidRPr="00AF5C93">
        <w:t>，</w:t>
      </w:r>
      <w:r w:rsidRPr="007A7F99">
        <w:t>Satish Nambisan, Kalle Lyytinen, Ann Majchrzak, Michael Song</w:t>
      </w:r>
      <w:r w:rsidRPr="00AF5C93">
        <w:t>，</w:t>
      </w:r>
      <w:r w:rsidRPr="00AF5C93">
        <w:t>201</w:t>
      </w:r>
      <w:r>
        <w:rPr>
          <w:rFonts w:hint="eastAsia"/>
        </w:rPr>
        <w:t>7</w:t>
      </w:r>
      <w:proofErr w:type="gramStart"/>
      <w:r w:rsidRPr="00AF5C93">
        <w:t>）</w:t>
      </w:r>
      <w:proofErr w:type="gramEnd"/>
    </w:p>
    <w:p w14:paraId="1202F1BD" w14:textId="77777777" w:rsidR="009A7732" w:rsidRPr="00AF0533" w:rsidRDefault="009A7732" w:rsidP="009A7732">
      <w:pPr>
        <w:pStyle w:val="af7"/>
        <w:ind w:firstLine="480"/>
      </w:pPr>
    </w:p>
  </w:comment>
  <w:comment w:id="67" w:author="190498 lily" w:date="2025-06-02T13:43:00Z" w:initials="1l">
    <w:p w14:paraId="0FDF33AE" w14:textId="5034DF4F" w:rsidR="00613288" w:rsidRDefault="00613288">
      <w:pPr>
        <w:pStyle w:val="af7"/>
        <w:ind w:firstLine="360"/>
      </w:pPr>
      <w:r>
        <w:rPr>
          <w:rStyle w:val="af6"/>
        </w:rPr>
        <w:annotationRef/>
      </w:r>
      <w:proofErr w:type="gramStart"/>
      <w:r>
        <w:rPr>
          <w:rFonts w:hint="eastAsia"/>
        </w:rPr>
        <w:t>【</w:t>
      </w:r>
      <w:proofErr w:type="gramEnd"/>
      <w:r w:rsidRPr="008330B2">
        <w:rPr>
          <w:rFonts w:hint="eastAsia"/>
          <w:color w:val="EE0000"/>
          <w:highlight w:val="cyan"/>
        </w:rPr>
        <w:t>數位的特性：</w:t>
      </w:r>
      <w:r w:rsidRPr="008330B2">
        <w:rPr>
          <w:color w:val="EE0000"/>
          <w:highlight w:val="cyan"/>
        </w:rPr>
        <w:t>可塑性</w:t>
      </w:r>
      <w:proofErr w:type="gramStart"/>
      <w:r>
        <w:rPr>
          <w:rFonts w:hint="eastAsia"/>
        </w:rPr>
        <w:t>】</w:t>
      </w:r>
      <w:proofErr w:type="gramEnd"/>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68" w:name="bbib0155"/>
      <w:r w:rsidRPr="00766373">
        <w:t xml:space="preserve"> </w:t>
      </w:r>
      <w:hyperlink r:id="rId11" w:anchor="bib0155" w:history="1">
        <w:r w:rsidRPr="00766373">
          <w:rPr>
            <w:rStyle w:val="af1"/>
          </w:rPr>
          <w:t>Yoo et al., 2010</w:t>
        </w:r>
      </w:hyperlink>
      <w:bookmarkEnd w:id="68"/>
      <w:r>
        <w:rPr>
          <w:rStyle w:val="af6"/>
        </w:rPr>
        <w:annotationRef/>
      </w:r>
      <w:r w:rsidRPr="00766373">
        <w:t>)</w:t>
      </w:r>
    </w:p>
  </w:comment>
  <w:comment w:id="69" w:author="190498 lily" w:date="2025-06-02T14:07:00Z" w:initials="1l">
    <w:p w14:paraId="49FC60D1" w14:textId="77777777" w:rsidR="00925581" w:rsidRDefault="00925581" w:rsidP="00925581">
      <w:pPr>
        <w:ind w:firstLine="360"/>
      </w:pPr>
      <w:r>
        <w:rPr>
          <w:rStyle w:val="af6"/>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 xml:space="preserve">In doing so, they provide generative products to stimulate development of “new configurations and possibilities” through an ongoing trans formative process (Avital and </w:t>
      </w:r>
      <w:proofErr w:type="spellStart"/>
      <w:r w:rsidRPr="00FF7EF6">
        <w:t>Te</w:t>
      </w:r>
      <w:proofErr w:type="gramStart"/>
      <w:r w:rsidRPr="00FF7EF6">
        <w:t>’</w:t>
      </w:r>
      <w:proofErr w:type="gramEnd"/>
      <w:r w:rsidRPr="00FF7EF6">
        <w:t>eni</w:t>
      </w:r>
      <w:proofErr w:type="spellEnd"/>
      <w:r w:rsidRPr="00FF7EF6">
        <w:t xml:space="preserve"> 2009, p. 349)</w:t>
      </w:r>
      <w:r>
        <w:rPr>
          <w:rStyle w:val="af6"/>
        </w:rPr>
        <w:annotationRef/>
      </w:r>
      <w:r w:rsidRPr="00FF7EF6">
        <w:t>.</w:t>
      </w:r>
      <w:r>
        <w:rPr>
          <w:rFonts w:hint="eastAsia"/>
        </w:rPr>
        <w:t>by</w:t>
      </w:r>
      <w:r w:rsidRPr="002D714F">
        <w:t xml:space="preserve"> </w:t>
      </w:r>
      <w:r w:rsidRPr="008D0F59">
        <w:t xml:space="preserve">From Generative Fit to Generative Capacity: Exploring an Emerging Dimension of Information Systems Design and Task </w:t>
      </w:r>
      <w:proofErr w:type="spellStart"/>
      <w:r w:rsidRPr="008D0F59">
        <w:t>Performance</w:t>
      </w:r>
      <w:hyperlink r:id="rId12" w:history="1">
        <w:r w:rsidRPr="008D0F59">
          <w:rPr>
            <w:rStyle w:val="af1"/>
          </w:rPr>
          <w:t>M</w:t>
        </w:r>
        <w:proofErr w:type="spellEnd"/>
        <w:r w:rsidRPr="008D0F59">
          <w:rPr>
            <w:rStyle w:val="af1"/>
          </w:rPr>
          <w:t xml:space="preserve"> Avital</w:t>
        </w:r>
      </w:hyperlink>
      <w:r w:rsidRPr="008D0F59">
        <w:t>, </w:t>
      </w:r>
      <w:hyperlink r:id="rId13" w:history="1">
        <w:r w:rsidRPr="008D0F59">
          <w:rPr>
            <w:rStyle w:val="af1"/>
          </w:rPr>
          <w:t>D Te'Eni</w:t>
        </w:r>
      </w:hyperlink>
      <w:r>
        <w:rPr>
          <w:rFonts w:hint="eastAsia"/>
        </w:rPr>
        <w:t>2009</w:t>
      </w:r>
      <w:r w:rsidRPr="00AF5C93">
        <w:t>（來自《</w:t>
      </w:r>
      <w:r w:rsidRPr="00C9503F">
        <w:t>EMBRACING DIGITAL INNOVATION IN INCUMBENT FIRMS: HOW VOLVO CARS MANAGED COMPETING CONCERNS</w:t>
      </w:r>
      <w:proofErr w:type="gramStart"/>
      <w:r w:rsidRPr="00AF5C93">
        <w:t>》</w:t>
      </w:r>
      <w:proofErr w:type="gramEnd"/>
      <w:r w:rsidRPr="00AF5C93">
        <w:t>，</w:t>
      </w:r>
      <w:r w:rsidRPr="00C9503F">
        <w:t>Fredrik Svahn, Lars Mathiassen, Rikard Lindgren</w:t>
      </w:r>
      <w:r w:rsidRPr="00AF5C93">
        <w:t>，</w:t>
      </w:r>
      <w:r w:rsidRPr="00AF5C93">
        <w:t>201</w:t>
      </w:r>
      <w:r>
        <w:rPr>
          <w:rFonts w:hint="eastAsia"/>
        </w:rPr>
        <w:t>7</w:t>
      </w:r>
      <w:proofErr w:type="gramStart"/>
      <w:r w:rsidRPr="00AF5C93">
        <w:t>）</w:t>
      </w:r>
      <w:proofErr w:type="gramEnd"/>
    </w:p>
    <w:p w14:paraId="721B1BDF" w14:textId="77777777" w:rsidR="00925581" w:rsidRDefault="00925581" w:rsidP="00925581">
      <w:pPr>
        <w:pStyle w:val="af7"/>
        <w:ind w:firstLine="480"/>
      </w:pPr>
    </w:p>
    <w:p w14:paraId="15093413" w14:textId="77777777" w:rsidR="00925581" w:rsidRPr="002745EB" w:rsidRDefault="00925581" w:rsidP="00925581">
      <w:pPr>
        <w:pStyle w:val="af7"/>
        <w:ind w:firstLine="480"/>
      </w:pPr>
      <w:r w:rsidRPr="002745EB">
        <w:t xml:space="preserve">From Generative Fit to Generative Capacity: Exploring an Emerging Dimension of Information Systems Design and Task </w:t>
      </w:r>
      <w:proofErr w:type="spellStart"/>
      <w:r w:rsidRPr="002745EB">
        <w:t>Performance</w:t>
      </w:r>
      <w:hyperlink r:id="rId14" w:history="1">
        <w:r w:rsidRPr="002745EB">
          <w:rPr>
            <w:rStyle w:val="af1"/>
          </w:rPr>
          <w:t>M</w:t>
        </w:r>
        <w:proofErr w:type="spellEnd"/>
        <w:r w:rsidRPr="002745EB">
          <w:rPr>
            <w:rStyle w:val="af1"/>
          </w:rPr>
          <w:t xml:space="preserve"> Avital</w:t>
        </w:r>
      </w:hyperlink>
      <w:r w:rsidRPr="002745EB">
        <w:t>, </w:t>
      </w:r>
      <w:hyperlink r:id="rId15" w:history="1">
        <w:r w:rsidRPr="002745EB">
          <w:rPr>
            <w:rStyle w:val="af1"/>
          </w:rPr>
          <w:t>D Te'Eni</w:t>
        </w:r>
      </w:hyperlink>
      <w:r w:rsidRPr="002745EB">
        <w:t>200</w:t>
      </w:r>
      <w:r>
        <w:rPr>
          <w:rFonts w:hint="eastAsia"/>
        </w:rPr>
        <w:t>9</w:t>
      </w:r>
    </w:p>
  </w:comment>
  <w:comment w:id="73" w:author="190498 lily" w:date="2025-06-02T16:42:00Z" w:initials="1l">
    <w:p w14:paraId="34568584" w14:textId="77777777" w:rsidR="00F40835" w:rsidRPr="00BD5143" w:rsidRDefault="00F40835" w:rsidP="00F40835">
      <w:pPr>
        <w:ind w:firstLine="360"/>
      </w:pPr>
      <w:r>
        <w:rPr>
          <w:rStyle w:val="af6"/>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proofErr w:type="gramStart"/>
      <w:r w:rsidRPr="00BC4BD2">
        <w:rPr>
          <w:rFonts w:hint="eastAsia"/>
        </w:rPr>
        <w:t>（</w:t>
      </w:r>
      <w:proofErr w:type="gramEnd"/>
      <w:r w:rsidRPr="00BC4BD2">
        <w:rPr>
          <w:rFonts w:hint="eastAsia"/>
        </w:rPr>
        <w:t>來自</w:t>
      </w:r>
      <w:proofErr w:type="gramStart"/>
      <w:r w:rsidRPr="00BC4BD2">
        <w:rPr>
          <w:rFonts w:hint="eastAsia"/>
        </w:rPr>
        <w:t>《</w:t>
      </w:r>
      <w:proofErr w:type="gramEnd"/>
      <w:r w:rsidRPr="00261198">
        <w:t>Digital Transformation and Innovation Management: A Synthesis of Existing Research and an Agenda for Future Studies</w:t>
      </w:r>
      <w:proofErr w:type="gramStart"/>
      <w:r w:rsidRPr="00BC4BD2">
        <w:rPr>
          <w:rFonts w:hint="eastAsia"/>
        </w:rPr>
        <w:t>》</w:t>
      </w:r>
      <w:proofErr w:type="gramEnd"/>
      <w:r w:rsidRPr="00BC4BD2">
        <w:rPr>
          <w:rFonts w:hint="eastAsia"/>
        </w:rPr>
        <w:t>，</w:t>
      </w:r>
      <w:r w:rsidRPr="00261198">
        <w:t xml:space="preserve">Francesco Paolo </w:t>
      </w:r>
      <w:proofErr w:type="spellStart"/>
      <w:r w:rsidRPr="00261198">
        <w:t>Appio</w:t>
      </w:r>
      <w:proofErr w:type="spellEnd"/>
      <w:r w:rsidRPr="00261198">
        <w:t xml:space="preserve">, Federico Frattini, Antonio </w:t>
      </w:r>
      <w:proofErr w:type="spellStart"/>
      <w:r w:rsidRPr="00261198">
        <w:t>Messeni</w:t>
      </w:r>
      <w:proofErr w:type="spellEnd"/>
      <w:r w:rsidRPr="00261198">
        <w:t xml:space="preserve"> Petruzzelli, Paolo </w:t>
      </w:r>
      <w:proofErr w:type="spellStart"/>
      <w:r w:rsidRPr="00261198">
        <w:t>Neirotti</w:t>
      </w:r>
      <w:proofErr w:type="spellEnd"/>
      <w:r w:rsidRPr="00BC4BD2">
        <w:rPr>
          <w:rFonts w:hint="eastAsia"/>
        </w:rPr>
        <w:t>，</w:t>
      </w:r>
      <w:r w:rsidRPr="00BC4BD2">
        <w:t>20</w:t>
      </w:r>
      <w:r>
        <w:rPr>
          <w:rFonts w:hint="eastAsia"/>
        </w:rPr>
        <w:t>21</w:t>
      </w:r>
      <w:proofErr w:type="gramStart"/>
      <w:r w:rsidRPr="00BC4BD2">
        <w:rPr>
          <w:rFonts w:hint="eastAsia"/>
        </w:rPr>
        <w:t>）</w:t>
      </w:r>
      <w:proofErr w:type="gramEnd"/>
    </w:p>
  </w:comment>
  <w:comment w:id="74" w:author="190498 lily" w:date="2025-06-02T17:29:00Z" w:initials="1l">
    <w:p w14:paraId="219BCC28" w14:textId="50D8201C" w:rsidR="008A0ABF" w:rsidRDefault="008A0ABF">
      <w:pPr>
        <w:pStyle w:val="af7"/>
        <w:ind w:firstLine="360"/>
      </w:pPr>
      <w:r>
        <w:rPr>
          <w:rStyle w:val="af6"/>
        </w:rPr>
        <w:annotationRef/>
      </w:r>
      <w:r>
        <w:rPr>
          <w:rFonts w:hint="eastAsia"/>
        </w:rPr>
        <w:t>【</w:t>
      </w:r>
      <w:r w:rsidRPr="008A0ABF">
        <w:t>知識的來源可以源自內部或外部顧問，這些知識可以支持數位創新活動】社區中的知識共享可以支持數位創新</w:t>
      </w:r>
      <w:proofErr w:type="gramStart"/>
      <w:r w:rsidRPr="008A0ABF">
        <w:rPr>
          <w:highlight w:val="yellow"/>
        </w:rPr>
        <w:t>（</w:t>
      </w:r>
      <w:proofErr w:type="gramEnd"/>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 xml:space="preserve">&amp; El </w:t>
      </w:r>
      <w:proofErr w:type="spellStart"/>
      <w:r w:rsidRPr="008A0ABF">
        <w:t>Sawy</w:t>
      </w:r>
      <w:proofErr w:type="spellEnd"/>
      <w:r w:rsidRPr="008A0ABF">
        <w:t>，</w:t>
      </w:r>
      <w:r w:rsidRPr="008A0ABF">
        <w:t xml:space="preserve"> 2005 </w:t>
      </w:r>
      <w:r w:rsidRPr="008A0ABF">
        <w:t>；</w:t>
      </w:r>
      <w:r w:rsidRPr="008A0ABF">
        <w:t xml:space="preserve">Wang &amp; </w:t>
      </w:r>
      <w:proofErr w:type="spellStart"/>
      <w:r w:rsidRPr="008A0ABF">
        <w:t>Ramiller</w:t>
      </w:r>
      <w:proofErr w:type="spellEnd"/>
      <w:r w:rsidRPr="008A0ABF">
        <w:t>，</w:t>
      </w:r>
      <w:r w:rsidRPr="008A0ABF">
        <w:t xml:space="preserve"> 2009 </w:t>
      </w:r>
      <w:proofErr w:type="gramStart"/>
      <w:r w:rsidRPr="008A0ABF">
        <w:t>）</w:t>
      </w:r>
      <w:proofErr w:type="gramEnd"/>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Huysman &amp; Wulf, 2006; Malhotra, Gosain, &amp; El </w:t>
      </w:r>
      <w:proofErr w:type="spellStart"/>
      <w:r w:rsidRPr="008A0ABF">
        <w:t>Sawy</w:t>
      </w:r>
      <w:proofErr w:type="spellEnd"/>
      <w:r w:rsidRPr="008A0ABF">
        <w:t xml:space="preserve">, 2005; Wang &amp; </w:t>
      </w:r>
      <w:proofErr w:type="spellStart"/>
      <w:r w:rsidRPr="008A0ABF">
        <w:t>Ramiller</w:t>
      </w:r>
      <w:proofErr w:type="spellEnd"/>
      <w:r w:rsidRPr="008A0ABF">
        <w:t xml:space="preserve">, 2009). For example, knowledge sharing to promote digital innovation may occur from external consultants to clients via knowledge-related, motivational, and communication-related mechanisms (Ko et al., 2005). </w:t>
      </w:r>
      <w:proofErr w:type="gramStart"/>
      <w:r w:rsidRPr="008A0ABF">
        <w:t>（</w:t>
      </w:r>
      <w:proofErr w:type="gramEnd"/>
      <w:r w:rsidRPr="008A0ABF">
        <w:t>來自</w:t>
      </w:r>
      <w:proofErr w:type="gramStart"/>
      <w:r w:rsidRPr="008A0ABF">
        <w:t>《</w:t>
      </w:r>
      <w:proofErr w:type="gramEnd"/>
      <w:r w:rsidRPr="008A0ABF">
        <w:t>Digital innovation: A review and synthesis</w:t>
      </w:r>
      <w:proofErr w:type="gramStart"/>
      <w:r w:rsidRPr="008A0ABF">
        <w:t>》</w:t>
      </w:r>
      <w:proofErr w:type="gramEnd"/>
      <w:r w:rsidRPr="008A0ABF">
        <w:t>，</w:t>
      </w:r>
      <w:r w:rsidRPr="008A0ABF">
        <w:t>Rajiv Kohli, Nigel P. Melville</w:t>
      </w:r>
      <w:r w:rsidRPr="008A0ABF">
        <w:t>，</w:t>
      </w:r>
      <w:r w:rsidRPr="008A0ABF">
        <w:t>2018</w:t>
      </w:r>
      <w:proofErr w:type="gramStart"/>
      <w:r w:rsidRPr="008A0ABF">
        <w:t>）</w:t>
      </w:r>
      <w:proofErr w:type="gramEnd"/>
    </w:p>
  </w:comment>
  <w:comment w:id="76"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78" w:author="190498 lily" w:date="2025-03-17T12:26:00Z" w:initials="1l">
    <w:p w14:paraId="757020D5" w14:textId="06D7C637" w:rsidR="007258E2" w:rsidRPr="00057614" w:rsidRDefault="007258E2" w:rsidP="007258E2">
      <w:pPr>
        <w:pStyle w:val="af7"/>
        <w:ind w:firstLine="360"/>
      </w:pPr>
      <w:r>
        <w:rPr>
          <w:rStyle w:val="af6"/>
        </w:rPr>
        <w:annotationRef/>
      </w:r>
      <w:hyperlink r:id="rId16"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79"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0"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81"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82"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3"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w:t>
      </w:r>
      <w:proofErr w:type="gramStart"/>
      <w:r w:rsidRPr="00116752">
        <w:rPr>
          <w:rFonts w:hint="eastAsia"/>
          <w:bCs/>
          <w:color w:val="0070C0"/>
        </w:rPr>
        <w:t>現像</w:t>
      </w:r>
      <w:proofErr w:type="gramEnd"/>
      <w:r w:rsidRPr="00116752">
        <w:rPr>
          <w:rFonts w:hint="eastAsia"/>
          <w:bCs/>
          <w:color w:val="0070C0"/>
        </w:rPr>
        <w:t>在其背景下的發展</w:t>
      </w:r>
      <w:r w:rsidRPr="004130BF">
        <w:rPr>
          <w:rFonts w:hint="eastAsia"/>
        </w:rPr>
        <w:t>。</w:t>
      </w:r>
    </w:p>
    <w:p w14:paraId="1C1632E3" w14:textId="63AF902B" w:rsidR="0090118D" w:rsidRPr="0090118D" w:rsidRDefault="0090118D">
      <w:pPr>
        <w:pStyle w:val="af7"/>
        <w:ind w:firstLine="480"/>
      </w:pPr>
    </w:p>
  </w:comment>
  <w:comment w:id="85"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86"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87"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88"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xml:space="preserve">. </w:t>
      </w:r>
      <w:proofErr w:type="gramStart"/>
      <w:r w:rsidRPr="006C7CEB">
        <w:t>sage.</w:t>
      </w:r>
      <w:r w:rsidRPr="00FD0380">
        <w:t>「</w:t>
      </w:r>
      <w:proofErr w:type="gramEnd"/>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89"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90"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w:t>
      </w:r>
      <w:proofErr w:type="spellStart"/>
      <w:r>
        <w:t>Knafl</w:t>
      </w:r>
      <w:proofErr w:type="spellEnd"/>
      <w:r>
        <w:t xml:space="preserve"> &amp; </w:t>
      </w:r>
      <w:proofErr w:type="spellStart"/>
      <w:r>
        <w:t>Breitmayer</w:t>
      </w:r>
      <w:proofErr w:type="spellEnd"/>
      <w:r>
        <w:t>, 1989).</w:t>
      </w:r>
    </w:p>
    <w:p w14:paraId="4B0E26A6" w14:textId="1FBFACB9" w:rsidR="00143FB1" w:rsidRDefault="00143FB1" w:rsidP="00143FB1">
      <w:pPr>
        <w:pStyle w:val="af7"/>
        <w:ind w:firstLine="480"/>
      </w:pPr>
      <w:bookmarkStart w:id="91" w:name="_Hlk193116492"/>
      <w:r w:rsidRPr="00B244F8">
        <w:rPr>
          <w:rFonts w:hint="eastAsia"/>
        </w:rPr>
        <w:t>資料來源、資料類型或研究人員的三角測量是一種可用的主要策略</w:t>
      </w:r>
      <w:bookmarkEnd w:id="91"/>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w:t>
      </w:r>
      <w:proofErr w:type="spellStart"/>
      <w:r w:rsidRPr="00B244F8">
        <w:rPr>
          <w:rFonts w:hint="eastAsia"/>
        </w:rPr>
        <w:t>Knafl</w:t>
      </w:r>
      <w:proofErr w:type="spellEnd"/>
      <w:r w:rsidRPr="00B244F8">
        <w:rPr>
          <w:rFonts w:hint="eastAsia"/>
        </w:rPr>
        <w:t xml:space="preserve"> &amp; </w:t>
      </w:r>
      <w:proofErr w:type="spellStart"/>
      <w:r w:rsidRPr="00B244F8">
        <w:rPr>
          <w:rFonts w:hint="eastAsia"/>
        </w:rPr>
        <w:t>Breitmayer</w:t>
      </w:r>
      <w:proofErr w:type="spellEnd"/>
      <w:r w:rsidRPr="00B244F8">
        <w:rPr>
          <w:rFonts w:hint="eastAsia"/>
        </w:rPr>
        <w:t>, 1989</w:t>
      </w:r>
      <w:r>
        <w:rPr>
          <w:rStyle w:val="af6"/>
          <w:rFonts w:asciiTheme="minorHAnsi" w:eastAsiaTheme="minorEastAsia" w:hAnsiTheme="minorHAnsi"/>
        </w:rPr>
        <w:annotationRef/>
      </w:r>
    </w:p>
  </w:comment>
  <w:comment w:id="92"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proofErr w:type="gramStart"/>
      <w:r w:rsidRPr="0053448A">
        <w:rPr>
          <w:color w:val="FF0000"/>
        </w:rPr>
        <w:t>此外，</w:t>
      </w:r>
      <w:proofErr w:type="gramEnd"/>
      <w:r w:rsidRPr="0053448A">
        <w:rPr>
          <w:color w:val="FF0000"/>
        </w:rPr>
        <w:t>質化研究也被視為自然探究的過程，旨在深入了解自然環境中的社會現象，並關注「為什麼」，而非僅僅「是什麼」。它依賴人類作為日常生活中意義建構主體的直接經驗，而不採用邏輯和統計程序</w:t>
      </w:r>
      <w:proofErr w:type="gramStart"/>
      <w:r w:rsidRPr="0053448A">
        <w:rPr>
          <w:color w:val="FF0000"/>
        </w:rPr>
        <w:t>（</w:t>
      </w:r>
      <w:proofErr w:type="gramEnd"/>
      <w:r w:rsidRPr="0053448A">
        <w:rPr>
          <w:color w:val="FF0000"/>
        </w:rPr>
        <w:t>Ahmad et al., 2019</w:t>
      </w:r>
      <w:proofErr w:type="gramStart"/>
      <w:r w:rsidRPr="0053448A">
        <w:rPr>
          <w:color w:val="FF0000"/>
        </w:rPr>
        <w:t>）</w:t>
      </w:r>
      <w:proofErr w:type="gramEnd"/>
      <w:r w:rsidRPr="0053448A">
        <w:rPr>
          <w:rStyle w:val="af6"/>
          <w:color w:val="FF0000"/>
        </w:rPr>
        <w:annotationRef/>
      </w:r>
      <w:r>
        <w:t>Qualitative research is a process of naturalistic inquiry that seeks an in-depth</w:t>
      </w:r>
      <w:r>
        <w:rPr>
          <w:rFonts w:hint="eastAsia"/>
        </w:rPr>
        <w:t xml:space="preserve"> </w:t>
      </w:r>
      <w:r>
        <w:t xml:space="preserve">understanding of social phenomena within their natural setting. It focuses on </w:t>
      </w:r>
      <w:proofErr w:type="spellStart"/>
      <w:r>
        <w:t>the"why</w:t>
      </w:r>
      <w:proofErr w:type="spellEnd"/>
      <w:r>
        <w:t>"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126" w:author="190498 lily" w:date="2025-05-16T14:34:00Z" w:initials="1l">
    <w:p w14:paraId="6658713A" w14:textId="77777777" w:rsidR="000A3EF2" w:rsidRDefault="000A3EF2" w:rsidP="000A3EF2">
      <w:pPr>
        <w:pStyle w:val="af7"/>
        <w:ind w:firstLine="360"/>
      </w:pPr>
      <w:r>
        <w:rPr>
          <w:rStyle w:val="af6"/>
        </w:rPr>
        <w:annotationRef/>
      </w:r>
      <w:hyperlink r:id="rId17" w:history="1">
        <w:r w:rsidRPr="00197EC9">
          <w:rPr>
            <w:rStyle w:val="af1"/>
          </w:rPr>
          <w:t>https://www.ctwant.com/article/140473?utm_source=yahoo&amp;utm_medium=rss&amp;utm_campaign=140473</w:t>
        </w:r>
      </w:hyperlink>
      <w:r>
        <w:rPr>
          <w:rFonts w:hint="eastAsia"/>
        </w:rPr>
        <w:t xml:space="preserve"> </w:t>
      </w:r>
    </w:p>
  </w:comment>
  <w:comment w:id="135"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154"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28FB192D" w15:done="0"/>
  <w15:commentEx w15:paraId="780AEEA2" w15:done="0"/>
  <w15:commentEx w15:paraId="47BF8335" w15:done="0"/>
  <w15:commentEx w15:paraId="5859CE62" w15:done="0"/>
  <w15:commentEx w15:paraId="4329D8C2" w15:done="0"/>
  <w15:commentEx w15:paraId="7AE4E6A3" w15:paraIdParent="4329D8C2" w15:done="0"/>
  <w15:commentEx w15:paraId="3028D5D6" w15:done="0"/>
  <w15:commentEx w15:paraId="1202F1BD" w15:done="0"/>
  <w15:commentEx w15:paraId="0FDF33AE" w15:done="0"/>
  <w15:commentEx w15:paraId="15093413" w15:done="0"/>
  <w15:commentEx w15:paraId="34568584" w15:done="0"/>
  <w15:commentEx w15:paraId="219BCC28"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525C8118" w16cex:dateUtc="2025-06-01T16:39:00Z"/>
  <w16cex:commentExtensible w16cex:durableId="41397074" w16cex:dateUtc="2025-06-03T10:17:00Z"/>
  <w16cex:commentExtensible w16cex:durableId="631DF5CB" w16cex:dateUtc="2025-06-02T04:45:00Z"/>
  <w16cex:commentExtensible w16cex:durableId="1FBE4B81" w16cex:dateUtc="2025-06-01T17:09: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6E165FF" w16cex:dateUtc="2025-06-02T05:43:00Z"/>
  <w16cex:commentExtensible w16cex:durableId="4F5F5137" w16cex:dateUtc="2025-06-02T06:07:00Z"/>
  <w16cex:commentExtensible w16cex:durableId="0C6CCDE8" w16cex:dateUtc="2025-06-02T08:42:00Z"/>
  <w16cex:commentExtensible w16cex:durableId="295DF124" w16cex:dateUtc="2025-06-02T09:29: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28FB192D" w16cid:durableId="525C8118"/>
  <w16cid:commentId w16cid:paraId="780AEEA2" w16cid:durableId="41397074"/>
  <w16cid:commentId w16cid:paraId="47BF8335" w16cid:durableId="631DF5CB"/>
  <w16cid:commentId w16cid:paraId="5859CE62" w16cid:durableId="1FBE4B81"/>
  <w16cid:commentId w16cid:paraId="4329D8C2" w16cid:durableId="54A3009F"/>
  <w16cid:commentId w16cid:paraId="7AE4E6A3" w16cid:durableId="43C709BE"/>
  <w16cid:commentId w16cid:paraId="3028D5D6" w16cid:durableId="4F6C3996"/>
  <w16cid:commentId w16cid:paraId="1202F1BD" w16cid:durableId="72C8F55B"/>
  <w16cid:commentId w16cid:paraId="0FDF33AE" w16cid:durableId="76E165FF"/>
  <w16cid:commentId w16cid:paraId="15093413" w16cid:durableId="4F5F5137"/>
  <w16cid:commentId w16cid:paraId="34568584" w16cid:durableId="0C6CCDE8"/>
  <w16cid:commentId w16cid:paraId="219BCC28" w16cid:durableId="295DF124"/>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AE9973" w14:textId="77777777" w:rsidR="00FB1585" w:rsidRDefault="00FB1585" w:rsidP="00FB06EE">
      <w:pPr>
        <w:spacing w:after="0" w:line="240" w:lineRule="auto"/>
        <w:ind w:firstLine="480"/>
      </w:pPr>
      <w:r>
        <w:separator/>
      </w:r>
    </w:p>
  </w:endnote>
  <w:endnote w:type="continuationSeparator" w:id="0">
    <w:p w14:paraId="3D96E5FD" w14:textId="77777777" w:rsidR="00FB1585" w:rsidRDefault="00FB1585"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4"/>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B002F6" w14:textId="77777777" w:rsidR="00FB1585" w:rsidRDefault="00FB1585" w:rsidP="00FB06EE">
      <w:pPr>
        <w:spacing w:after="0" w:line="240" w:lineRule="auto"/>
        <w:ind w:firstLine="480"/>
      </w:pPr>
      <w:r>
        <w:separator/>
      </w:r>
    </w:p>
  </w:footnote>
  <w:footnote w:type="continuationSeparator" w:id="0">
    <w:p w14:paraId="4E86270F" w14:textId="77777777" w:rsidR="00FB1585" w:rsidRDefault="00FB1585"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2"/>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2F3DE7"/>
    <w:multiLevelType w:val="hybridMultilevel"/>
    <w:tmpl w:val="2BE437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2"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1"/>
  </w:num>
  <w:num w:numId="2" w16cid:durableId="1763843102">
    <w:abstractNumId w:val="5"/>
  </w:num>
  <w:num w:numId="3" w16cid:durableId="1099375052">
    <w:abstractNumId w:val="3"/>
  </w:num>
  <w:num w:numId="4" w16cid:durableId="2005274735">
    <w:abstractNumId w:val="2"/>
  </w:num>
  <w:num w:numId="5" w16cid:durableId="1290358229">
    <w:abstractNumId w:val="0"/>
  </w:num>
  <w:num w:numId="6" w16cid:durableId="942109389">
    <w:abstractNumId w:val="8"/>
  </w:num>
  <w:num w:numId="7" w16cid:durableId="26762952">
    <w:abstractNumId w:val="7"/>
  </w:num>
  <w:num w:numId="8" w16cid:durableId="814299037">
    <w:abstractNumId w:val="4"/>
  </w:num>
  <w:num w:numId="9" w16cid:durableId="1188836471">
    <w:abstractNumId w:val="9"/>
  </w:num>
  <w:num w:numId="10" w16cid:durableId="483860597">
    <w:abstractNumId w:val="6"/>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8"/>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40&lt;/item&gt;&lt;item&gt;141&lt;/item&gt;&lt;item&gt;147&lt;/item&gt;&lt;item&gt;148&lt;/item&gt;&lt;item&gt;149&lt;/item&gt;&lt;item&gt;150&lt;/item&gt;&lt;item&gt;154&lt;/item&gt;&lt;item&gt;156&lt;/item&gt;&lt;item&gt;158&lt;/item&gt;&lt;item&gt;189&lt;/item&gt;&lt;item&gt;190&lt;/item&gt;&lt;item&gt;191&lt;/item&gt;&lt;item&gt;192&lt;/item&gt;&lt;/record-ids&gt;&lt;/item&gt;&lt;/Libraries&gt;"/>
  </w:docVars>
  <w:rsids>
    <w:rsidRoot w:val="009F48E2"/>
    <w:rsid w:val="000001D1"/>
    <w:rsid w:val="00000630"/>
    <w:rsid w:val="00000652"/>
    <w:rsid w:val="0000152F"/>
    <w:rsid w:val="00001810"/>
    <w:rsid w:val="0000230A"/>
    <w:rsid w:val="00002B57"/>
    <w:rsid w:val="000032FE"/>
    <w:rsid w:val="000037A5"/>
    <w:rsid w:val="00003FA3"/>
    <w:rsid w:val="000040F7"/>
    <w:rsid w:val="000041D6"/>
    <w:rsid w:val="00004295"/>
    <w:rsid w:val="00004540"/>
    <w:rsid w:val="00004677"/>
    <w:rsid w:val="00004F20"/>
    <w:rsid w:val="00004FF4"/>
    <w:rsid w:val="000053CD"/>
    <w:rsid w:val="00005A40"/>
    <w:rsid w:val="00005DD0"/>
    <w:rsid w:val="0000646A"/>
    <w:rsid w:val="00006509"/>
    <w:rsid w:val="000066A5"/>
    <w:rsid w:val="00006B3C"/>
    <w:rsid w:val="000072C5"/>
    <w:rsid w:val="00007377"/>
    <w:rsid w:val="0000770E"/>
    <w:rsid w:val="00007753"/>
    <w:rsid w:val="00007C41"/>
    <w:rsid w:val="000100FD"/>
    <w:rsid w:val="00010193"/>
    <w:rsid w:val="0001044D"/>
    <w:rsid w:val="0001106D"/>
    <w:rsid w:val="000116D8"/>
    <w:rsid w:val="00011781"/>
    <w:rsid w:val="000118E5"/>
    <w:rsid w:val="00011D82"/>
    <w:rsid w:val="0001207D"/>
    <w:rsid w:val="00012A8F"/>
    <w:rsid w:val="00012CD5"/>
    <w:rsid w:val="000136BE"/>
    <w:rsid w:val="0001370B"/>
    <w:rsid w:val="0001450F"/>
    <w:rsid w:val="000146F5"/>
    <w:rsid w:val="00014B65"/>
    <w:rsid w:val="00014D20"/>
    <w:rsid w:val="000154B0"/>
    <w:rsid w:val="00015F62"/>
    <w:rsid w:val="0001646B"/>
    <w:rsid w:val="000167D6"/>
    <w:rsid w:val="000167DE"/>
    <w:rsid w:val="00016A2D"/>
    <w:rsid w:val="00016A4C"/>
    <w:rsid w:val="00016FD3"/>
    <w:rsid w:val="0001721C"/>
    <w:rsid w:val="0001730D"/>
    <w:rsid w:val="000177C5"/>
    <w:rsid w:val="0001794B"/>
    <w:rsid w:val="00017BBC"/>
    <w:rsid w:val="0002038C"/>
    <w:rsid w:val="00020474"/>
    <w:rsid w:val="0002070C"/>
    <w:rsid w:val="00020754"/>
    <w:rsid w:val="00020E1B"/>
    <w:rsid w:val="000214E3"/>
    <w:rsid w:val="00021812"/>
    <w:rsid w:val="0002182E"/>
    <w:rsid w:val="00021BF2"/>
    <w:rsid w:val="00021C79"/>
    <w:rsid w:val="000220D9"/>
    <w:rsid w:val="000220EC"/>
    <w:rsid w:val="000221C2"/>
    <w:rsid w:val="000222E2"/>
    <w:rsid w:val="0002246C"/>
    <w:rsid w:val="00022DA3"/>
    <w:rsid w:val="000230A7"/>
    <w:rsid w:val="00023302"/>
    <w:rsid w:val="000239EB"/>
    <w:rsid w:val="00023C07"/>
    <w:rsid w:val="00023D03"/>
    <w:rsid w:val="000246C9"/>
    <w:rsid w:val="00024D11"/>
    <w:rsid w:val="00025B1C"/>
    <w:rsid w:val="00025BA1"/>
    <w:rsid w:val="00025F75"/>
    <w:rsid w:val="000261C0"/>
    <w:rsid w:val="00026A77"/>
    <w:rsid w:val="00027456"/>
    <w:rsid w:val="000279AF"/>
    <w:rsid w:val="00027B76"/>
    <w:rsid w:val="00027F76"/>
    <w:rsid w:val="000302A1"/>
    <w:rsid w:val="00030B08"/>
    <w:rsid w:val="00030BCF"/>
    <w:rsid w:val="000312BB"/>
    <w:rsid w:val="00032A8F"/>
    <w:rsid w:val="00032A95"/>
    <w:rsid w:val="00032EE1"/>
    <w:rsid w:val="00033065"/>
    <w:rsid w:val="00033298"/>
    <w:rsid w:val="00033462"/>
    <w:rsid w:val="00033553"/>
    <w:rsid w:val="00033E9F"/>
    <w:rsid w:val="00033FF6"/>
    <w:rsid w:val="0003506F"/>
    <w:rsid w:val="00035183"/>
    <w:rsid w:val="00035371"/>
    <w:rsid w:val="00035767"/>
    <w:rsid w:val="000357BA"/>
    <w:rsid w:val="000365A6"/>
    <w:rsid w:val="00037FEB"/>
    <w:rsid w:val="00040A2F"/>
    <w:rsid w:val="00040B67"/>
    <w:rsid w:val="00041214"/>
    <w:rsid w:val="0004153B"/>
    <w:rsid w:val="00041742"/>
    <w:rsid w:val="0004175F"/>
    <w:rsid w:val="00041E5D"/>
    <w:rsid w:val="00042731"/>
    <w:rsid w:val="0004276D"/>
    <w:rsid w:val="0004280C"/>
    <w:rsid w:val="00043404"/>
    <w:rsid w:val="00043647"/>
    <w:rsid w:val="00043796"/>
    <w:rsid w:val="000437F0"/>
    <w:rsid w:val="00043EB4"/>
    <w:rsid w:val="000442F1"/>
    <w:rsid w:val="000444FF"/>
    <w:rsid w:val="0004450C"/>
    <w:rsid w:val="0004496A"/>
    <w:rsid w:val="0004512C"/>
    <w:rsid w:val="00045BC5"/>
    <w:rsid w:val="0004687E"/>
    <w:rsid w:val="000474C5"/>
    <w:rsid w:val="000475DB"/>
    <w:rsid w:val="00047FDB"/>
    <w:rsid w:val="00050718"/>
    <w:rsid w:val="00050B83"/>
    <w:rsid w:val="00050C0C"/>
    <w:rsid w:val="00050DEB"/>
    <w:rsid w:val="000510ED"/>
    <w:rsid w:val="000515F6"/>
    <w:rsid w:val="00051C78"/>
    <w:rsid w:val="00051CC8"/>
    <w:rsid w:val="000523A0"/>
    <w:rsid w:val="00052C50"/>
    <w:rsid w:val="00052D8F"/>
    <w:rsid w:val="00053BD3"/>
    <w:rsid w:val="0005412E"/>
    <w:rsid w:val="000541C8"/>
    <w:rsid w:val="00054711"/>
    <w:rsid w:val="000551F6"/>
    <w:rsid w:val="0005562B"/>
    <w:rsid w:val="0005571B"/>
    <w:rsid w:val="000558CC"/>
    <w:rsid w:val="0005595F"/>
    <w:rsid w:val="00055DEA"/>
    <w:rsid w:val="000562D5"/>
    <w:rsid w:val="000564F2"/>
    <w:rsid w:val="00056955"/>
    <w:rsid w:val="00056979"/>
    <w:rsid w:val="00057614"/>
    <w:rsid w:val="0005772F"/>
    <w:rsid w:val="00057731"/>
    <w:rsid w:val="00057788"/>
    <w:rsid w:val="000577F3"/>
    <w:rsid w:val="00057831"/>
    <w:rsid w:val="0006065E"/>
    <w:rsid w:val="00060984"/>
    <w:rsid w:val="00060ACC"/>
    <w:rsid w:val="00060DCD"/>
    <w:rsid w:val="000610F9"/>
    <w:rsid w:val="0006143D"/>
    <w:rsid w:val="000615B9"/>
    <w:rsid w:val="00061B2E"/>
    <w:rsid w:val="00061CAC"/>
    <w:rsid w:val="00061CB0"/>
    <w:rsid w:val="00062000"/>
    <w:rsid w:val="0006245E"/>
    <w:rsid w:val="000625BA"/>
    <w:rsid w:val="00062A49"/>
    <w:rsid w:val="000634D7"/>
    <w:rsid w:val="0006385F"/>
    <w:rsid w:val="00063A27"/>
    <w:rsid w:val="00065026"/>
    <w:rsid w:val="00065518"/>
    <w:rsid w:val="000656D1"/>
    <w:rsid w:val="000657A7"/>
    <w:rsid w:val="00065AE2"/>
    <w:rsid w:val="00065ED8"/>
    <w:rsid w:val="0006680C"/>
    <w:rsid w:val="0006690E"/>
    <w:rsid w:val="00066F97"/>
    <w:rsid w:val="00067175"/>
    <w:rsid w:val="00067379"/>
    <w:rsid w:val="00067A80"/>
    <w:rsid w:val="00067D2A"/>
    <w:rsid w:val="00067E93"/>
    <w:rsid w:val="000706CB"/>
    <w:rsid w:val="00070731"/>
    <w:rsid w:val="000708CB"/>
    <w:rsid w:val="00070976"/>
    <w:rsid w:val="00070A9E"/>
    <w:rsid w:val="00070AC0"/>
    <w:rsid w:val="000714D0"/>
    <w:rsid w:val="00071629"/>
    <w:rsid w:val="000717EF"/>
    <w:rsid w:val="00071D30"/>
    <w:rsid w:val="00071D55"/>
    <w:rsid w:val="000720BC"/>
    <w:rsid w:val="000725CE"/>
    <w:rsid w:val="00072755"/>
    <w:rsid w:val="000728E4"/>
    <w:rsid w:val="00073049"/>
    <w:rsid w:val="00073CEF"/>
    <w:rsid w:val="00073E88"/>
    <w:rsid w:val="000741D7"/>
    <w:rsid w:val="00074292"/>
    <w:rsid w:val="000742AA"/>
    <w:rsid w:val="000744D9"/>
    <w:rsid w:val="000748A1"/>
    <w:rsid w:val="00074DAF"/>
    <w:rsid w:val="00074EB5"/>
    <w:rsid w:val="00075474"/>
    <w:rsid w:val="000755B2"/>
    <w:rsid w:val="00075765"/>
    <w:rsid w:val="00075AD9"/>
    <w:rsid w:val="00075DB9"/>
    <w:rsid w:val="00075DCA"/>
    <w:rsid w:val="00075FC0"/>
    <w:rsid w:val="00076723"/>
    <w:rsid w:val="00076843"/>
    <w:rsid w:val="0007685F"/>
    <w:rsid w:val="00076CEF"/>
    <w:rsid w:val="00077262"/>
    <w:rsid w:val="00077881"/>
    <w:rsid w:val="00080427"/>
    <w:rsid w:val="000808E1"/>
    <w:rsid w:val="00080D5E"/>
    <w:rsid w:val="000813D3"/>
    <w:rsid w:val="000814D3"/>
    <w:rsid w:val="000815B5"/>
    <w:rsid w:val="00081710"/>
    <w:rsid w:val="0008175C"/>
    <w:rsid w:val="00081972"/>
    <w:rsid w:val="00081B74"/>
    <w:rsid w:val="00081E15"/>
    <w:rsid w:val="000826B0"/>
    <w:rsid w:val="00082D91"/>
    <w:rsid w:val="0008413F"/>
    <w:rsid w:val="000842A6"/>
    <w:rsid w:val="00084E44"/>
    <w:rsid w:val="0008551B"/>
    <w:rsid w:val="00085665"/>
    <w:rsid w:val="000858F2"/>
    <w:rsid w:val="00085AA3"/>
    <w:rsid w:val="00085AC6"/>
    <w:rsid w:val="00085CF1"/>
    <w:rsid w:val="00085D24"/>
    <w:rsid w:val="00085E3F"/>
    <w:rsid w:val="00085F37"/>
    <w:rsid w:val="0008650B"/>
    <w:rsid w:val="000867CD"/>
    <w:rsid w:val="00086953"/>
    <w:rsid w:val="00086D02"/>
    <w:rsid w:val="00087102"/>
    <w:rsid w:val="00087846"/>
    <w:rsid w:val="0008789C"/>
    <w:rsid w:val="00087EC5"/>
    <w:rsid w:val="000903D3"/>
    <w:rsid w:val="000906C7"/>
    <w:rsid w:val="000907F2"/>
    <w:rsid w:val="00090862"/>
    <w:rsid w:val="00090907"/>
    <w:rsid w:val="00090BAE"/>
    <w:rsid w:val="00090D76"/>
    <w:rsid w:val="00091031"/>
    <w:rsid w:val="000913F8"/>
    <w:rsid w:val="00091C5B"/>
    <w:rsid w:val="00091EF9"/>
    <w:rsid w:val="00093463"/>
    <w:rsid w:val="0009375C"/>
    <w:rsid w:val="000940FA"/>
    <w:rsid w:val="000946CB"/>
    <w:rsid w:val="00094715"/>
    <w:rsid w:val="00094A8A"/>
    <w:rsid w:val="00095284"/>
    <w:rsid w:val="000953CB"/>
    <w:rsid w:val="00095704"/>
    <w:rsid w:val="00096065"/>
    <w:rsid w:val="000963B7"/>
    <w:rsid w:val="00096472"/>
    <w:rsid w:val="0009664D"/>
    <w:rsid w:val="00096B17"/>
    <w:rsid w:val="000970A0"/>
    <w:rsid w:val="000972C5"/>
    <w:rsid w:val="000976E4"/>
    <w:rsid w:val="000976FD"/>
    <w:rsid w:val="00097C0F"/>
    <w:rsid w:val="000A004E"/>
    <w:rsid w:val="000A056A"/>
    <w:rsid w:val="000A0AC7"/>
    <w:rsid w:val="000A0F19"/>
    <w:rsid w:val="000A0F99"/>
    <w:rsid w:val="000A11B8"/>
    <w:rsid w:val="000A1CF3"/>
    <w:rsid w:val="000A2AB4"/>
    <w:rsid w:val="000A2C2C"/>
    <w:rsid w:val="000A3732"/>
    <w:rsid w:val="000A3E30"/>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1E00"/>
    <w:rsid w:val="000B20FB"/>
    <w:rsid w:val="000B2517"/>
    <w:rsid w:val="000B27E5"/>
    <w:rsid w:val="000B2BFA"/>
    <w:rsid w:val="000B2DC2"/>
    <w:rsid w:val="000B2F10"/>
    <w:rsid w:val="000B32D7"/>
    <w:rsid w:val="000B332C"/>
    <w:rsid w:val="000B386C"/>
    <w:rsid w:val="000B3A6C"/>
    <w:rsid w:val="000B3CBE"/>
    <w:rsid w:val="000B422A"/>
    <w:rsid w:val="000B471E"/>
    <w:rsid w:val="000B49BC"/>
    <w:rsid w:val="000B4AB5"/>
    <w:rsid w:val="000B4B94"/>
    <w:rsid w:val="000B4C4B"/>
    <w:rsid w:val="000B4D7D"/>
    <w:rsid w:val="000B50EE"/>
    <w:rsid w:val="000B5E85"/>
    <w:rsid w:val="000B6080"/>
    <w:rsid w:val="000B6289"/>
    <w:rsid w:val="000B6404"/>
    <w:rsid w:val="000B65EC"/>
    <w:rsid w:val="000B68FF"/>
    <w:rsid w:val="000B6B9C"/>
    <w:rsid w:val="000B6D30"/>
    <w:rsid w:val="000B7579"/>
    <w:rsid w:val="000B773B"/>
    <w:rsid w:val="000C066D"/>
    <w:rsid w:val="000C0709"/>
    <w:rsid w:val="000C07BE"/>
    <w:rsid w:val="000C0921"/>
    <w:rsid w:val="000C0932"/>
    <w:rsid w:val="000C0AA8"/>
    <w:rsid w:val="000C0FEF"/>
    <w:rsid w:val="000C1015"/>
    <w:rsid w:val="000C1056"/>
    <w:rsid w:val="000C1283"/>
    <w:rsid w:val="000C2179"/>
    <w:rsid w:val="000C226B"/>
    <w:rsid w:val="000C2D03"/>
    <w:rsid w:val="000C32D3"/>
    <w:rsid w:val="000C32EC"/>
    <w:rsid w:val="000C3680"/>
    <w:rsid w:val="000C3E26"/>
    <w:rsid w:val="000C4967"/>
    <w:rsid w:val="000C49A7"/>
    <w:rsid w:val="000C4D22"/>
    <w:rsid w:val="000C4DBE"/>
    <w:rsid w:val="000C4E7B"/>
    <w:rsid w:val="000C501A"/>
    <w:rsid w:val="000C57CF"/>
    <w:rsid w:val="000C5853"/>
    <w:rsid w:val="000C5B7B"/>
    <w:rsid w:val="000C5FB4"/>
    <w:rsid w:val="000C63D7"/>
    <w:rsid w:val="000C6411"/>
    <w:rsid w:val="000C654A"/>
    <w:rsid w:val="000C6600"/>
    <w:rsid w:val="000C6BF7"/>
    <w:rsid w:val="000C6DF7"/>
    <w:rsid w:val="000C6EA7"/>
    <w:rsid w:val="000C6EB1"/>
    <w:rsid w:val="000C6F18"/>
    <w:rsid w:val="000C748D"/>
    <w:rsid w:val="000C74CA"/>
    <w:rsid w:val="000C75CD"/>
    <w:rsid w:val="000C7850"/>
    <w:rsid w:val="000C7B34"/>
    <w:rsid w:val="000C7CAE"/>
    <w:rsid w:val="000C7CED"/>
    <w:rsid w:val="000D017F"/>
    <w:rsid w:val="000D0997"/>
    <w:rsid w:val="000D212F"/>
    <w:rsid w:val="000D2362"/>
    <w:rsid w:val="000D24F4"/>
    <w:rsid w:val="000D2C1B"/>
    <w:rsid w:val="000D3135"/>
    <w:rsid w:val="000D342E"/>
    <w:rsid w:val="000D3B03"/>
    <w:rsid w:val="000D3FC5"/>
    <w:rsid w:val="000D40ED"/>
    <w:rsid w:val="000D4148"/>
    <w:rsid w:val="000D4891"/>
    <w:rsid w:val="000D48E9"/>
    <w:rsid w:val="000D49D9"/>
    <w:rsid w:val="000D5209"/>
    <w:rsid w:val="000D52CB"/>
    <w:rsid w:val="000D578F"/>
    <w:rsid w:val="000D585C"/>
    <w:rsid w:val="000D5A2C"/>
    <w:rsid w:val="000D5B97"/>
    <w:rsid w:val="000D61E3"/>
    <w:rsid w:val="000D622A"/>
    <w:rsid w:val="000D6393"/>
    <w:rsid w:val="000D6641"/>
    <w:rsid w:val="000D670B"/>
    <w:rsid w:val="000D6DAD"/>
    <w:rsid w:val="000D6FE9"/>
    <w:rsid w:val="000D7029"/>
    <w:rsid w:val="000D71B5"/>
    <w:rsid w:val="000D7975"/>
    <w:rsid w:val="000D7F4D"/>
    <w:rsid w:val="000E0175"/>
    <w:rsid w:val="000E0185"/>
    <w:rsid w:val="000E04CD"/>
    <w:rsid w:val="000E050C"/>
    <w:rsid w:val="000E0925"/>
    <w:rsid w:val="000E098F"/>
    <w:rsid w:val="000E1228"/>
    <w:rsid w:val="000E160F"/>
    <w:rsid w:val="000E1952"/>
    <w:rsid w:val="000E1D6C"/>
    <w:rsid w:val="000E20C1"/>
    <w:rsid w:val="000E27F8"/>
    <w:rsid w:val="000E2BAD"/>
    <w:rsid w:val="000E2E19"/>
    <w:rsid w:val="000E2F66"/>
    <w:rsid w:val="000E3315"/>
    <w:rsid w:val="000E3355"/>
    <w:rsid w:val="000E339D"/>
    <w:rsid w:val="000E3FCE"/>
    <w:rsid w:val="000E45BC"/>
    <w:rsid w:val="000E45CE"/>
    <w:rsid w:val="000E4862"/>
    <w:rsid w:val="000E4D29"/>
    <w:rsid w:val="000E4F80"/>
    <w:rsid w:val="000E5312"/>
    <w:rsid w:val="000E5E80"/>
    <w:rsid w:val="000E604B"/>
    <w:rsid w:val="000E6972"/>
    <w:rsid w:val="000E698B"/>
    <w:rsid w:val="000E6C52"/>
    <w:rsid w:val="000E6FFF"/>
    <w:rsid w:val="000E730D"/>
    <w:rsid w:val="000E769A"/>
    <w:rsid w:val="000E7743"/>
    <w:rsid w:val="000F04CD"/>
    <w:rsid w:val="000F0633"/>
    <w:rsid w:val="000F0A16"/>
    <w:rsid w:val="000F0B28"/>
    <w:rsid w:val="000F0B71"/>
    <w:rsid w:val="000F1257"/>
    <w:rsid w:val="000F2032"/>
    <w:rsid w:val="000F2585"/>
    <w:rsid w:val="000F2E98"/>
    <w:rsid w:val="000F2EFE"/>
    <w:rsid w:val="000F348C"/>
    <w:rsid w:val="000F3863"/>
    <w:rsid w:val="000F39FF"/>
    <w:rsid w:val="000F49B0"/>
    <w:rsid w:val="000F4CFD"/>
    <w:rsid w:val="000F4F5E"/>
    <w:rsid w:val="000F5122"/>
    <w:rsid w:val="000F555A"/>
    <w:rsid w:val="000F5741"/>
    <w:rsid w:val="000F5ACE"/>
    <w:rsid w:val="000F5D26"/>
    <w:rsid w:val="000F6930"/>
    <w:rsid w:val="000F6B0B"/>
    <w:rsid w:val="000F6DA5"/>
    <w:rsid w:val="000F6DA8"/>
    <w:rsid w:val="000F6E15"/>
    <w:rsid w:val="000F7191"/>
    <w:rsid w:val="000F77E3"/>
    <w:rsid w:val="000F7EA2"/>
    <w:rsid w:val="00100363"/>
    <w:rsid w:val="0010043C"/>
    <w:rsid w:val="001005A6"/>
    <w:rsid w:val="00100AC9"/>
    <w:rsid w:val="00100E78"/>
    <w:rsid w:val="00100F0E"/>
    <w:rsid w:val="001014BE"/>
    <w:rsid w:val="00101C52"/>
    <w:rsid w:val="00101D52"/>
    <w:rsid w:val="00101E86"/>
    <w:rsid w:val="00102336"/>
    <w:rsid w:val="00102817"/>
    <w:rsid w:val="001028AF"/>
    <w:rsid w:val="00102967"/>
    <w:rsid w:val="00102BE6"/>
    <w:rsid w:val="0010379A"/>
    <w:rsid w:val="00103C35"/>
    <w:rsid w:val="00103D2A"/>
    <w:rsid w:val="00103F3B"/>
    <w:rsid w:val="001049BD"/>
    <w:rsid w:val="00104DF8"/>
    <w:rsid w:val="00104F8F"/>
    <w:rsid w:val="00105966"/>
    <w:rsid w:val="00105A6F"/>
    <w:rsid w:val="00105C26"/>
    <w:rsid w:val="00105F82"/>
    <w:rsid w:val="00106094"/>
    <w:rsid w:val="0010778D"/>
    <w:rsid w:val="001102F5"/>
    <w:rsid w:val="00110B44"/>
    <w:rsid w:val="00111622"/>
    <w:rsid w:val="00112A5A"/>
    <w:rsid w:val="00112AEB"/>
    <w:rsid w:val="00112BF5"/>
    <w:rsid w:val="00112CBF"/>
    <w:rsid w:val="0011355A"/>
    <w:rsid w:val="001141C6"/>
    <w:rsid w:val="0011479F"/>
    <w:rsid w:val="001148B5"/>
    <w:rsid w:val="00114F69"/>
    <w:rsid w:val="00115B25"/>
    <w:rsid w:val="00115BEC"/>
    <w:rsid w:val="00115C24"/>
    <w:rsid w:val="0011628D"/>
    <w:rsid w:val="00117E4D"/>
    <w:rsid w:val="00117E57"/>
    <w:rsid w:val="00120063"/>
    <w:rsid w:val="0012059B"/>
    <w:rsid w:val="00120816"/>
    <w:rsid w:val="00120947"/>
    <w:rsid w:val="00120A05"/>
    <w:rsid w:val="00120EC1"/>
    <w:rsid w:val="00121553"/>
    <w:rsid w:val="0012255D"/>
    <w:rsid w:val="00122AA0"/>
    <w:rsid w:val="00123042"/>
    <w:rsid w:val="0012314E"/>
    <w:rsid w:val="00123CDD"/>
    <w:rsid w:val="00123D5F"/>
    <w:rsid w:val="00123D71"/>
    <w:rsid w:val="001242E4"/>
    <w:rsid w:val="00124312"/>
    <w:rsid w:val="0012433F"/>
    <w:rsid w:val="00124F13"/>
    <w:rsid w:val="0012507C"/>
    <w:rsid w:val="001251C6"/>
    <w:rsid w:val="00126212"/>
    <w:rsid w:val="00126311"/>
    <w:rsid w:val="0012647B"/>
    <w:rsid w:val="00126603"/>
    <w:rsid w:val="0012662D"/>
    <w:rsid w:val="00126691"/>
    <w:rsid w:val="00126742"/>
    <w:rsid w:val="00126CE6"/>
    <w:rsid w:val="001272A9"/>
    <w:rsid w:val="00127977"/>
    <w:rsid w:val="00127A09"/>
    <w:rsid w:val="0013026B"/>
    <w:rsid w:val="001303C3"/>
    <w:rsid w:val="0013052F"/>
    <w:rsid w:val="00130588"/>
    <w:rsid w:val="001306CD"/>
    <w:rsid w:val="00130E18"/>
    <w:rsid w:val="00131019"/>
    <w:rsid w:val="001312C1"/>
    <w:rsid w:val="001317B3"/>
    <w:rsid w:val="001319C2"/>
    <w:rsid w:val="001319FF"/>
    <w:rsid w:val="00131D32"/>
    <w:rsid w:val="00131E13"/>
    <w:rsid w:val="0013242C"/>
    <w:rsid w:val="0013270B"/>
    <w:rsid w:val="00132AA3"/>
    <w:rsid w:val="00132E9D"/>
    <w:rsid w:val="00132F65"/>
    <w:rsid w:val="00133083"/>
    <w:rsid w:val="001334B0"/>
    <w:rsid w:val="00133BC4"/>
    <w:rsid w:val="00133C74"/>
    <w:rsid w:val="0013443D"/>
    <w:rsid w:val="00134544"/>
    <w:rsid w:val="00134CC3"/>
    <w:rsid w:val="00134F2F"/>
    <w:rsid w:val="00135319"/>
    <w:rsid w:val="00135A33"/>
    <w:rsid w:val="00135B5E"/>
    <w:rsid w:val="00135B9A"/>
    <w:rsid w:val="0013667E"/>
    <w:rsid w:val="00136CA2"/>
    <w:rsid w:val="00137123"/>
    <w:rsid w:val="001373F7"/>
    <w:rsid w:val="0013763C"/>
    <w:rsid w:val="001376E9"/>
    <w:rsid w:val="00137F07"/>
    <w:rsid w:val="001400DB"/>
    <w:rsid w:val="00141842"/>
    <w:rsid w:val="00141ADF"/>
    <w:rsid w:val="00141E85"/>
    <w:rsid w:val="00141E87"/>
    <w:rsid w:val="00142448"/>
    <w:rsid w:val="001428A4"/>
    <w:rsid w:val="001429B2"/>
    <w:rsid w:val="00142BD0"/>
    <w:rsid w:val="00142D31"/>
    <w:rsid w:val="00143037"/>
    <w:rsid w:val="001430E8"/>
    <w:rsid w:val="00143458"/>
    <w:rsid w:val="00143FB1"/>
    <w:rsid w:val="0014403A"/>
    <w:rsid w:val="00144332"/>
    <w:rsid w:val="00144840"/>
    <w:rsid w:val="00144A7F"/>
    <w:rsid w:val="00144A97"/>
    <w:rsid w:val="001450A5"/>
    <w:rsid w:val="00145232"/>
    <w:rsid w:val="001455EC"/>
    <w:rsid w:val="00146124"/>
    <w:rsid w:val="001464FE"/>
    <w:rsid w:val="0014659F"/>
    <w:rsid w:val="00146D0B"/>
    <w:rsid w:val="0014783A"/>
    <w:rsid w:val="00147888"/>
    <w:rsid w:val="00150275"/>
    <w:rsid w:val="0015030A"/>
    <w:rsid w:val="00150920"/>
    <w:rsid w:val="0015095F"/>
    <w:rsid w:val="00150BDF"/>
    <w:rsid w:val="00150C8A"/>
    <w:rsid w:val="00150DBA"/>
    <w:rsid w:val="00150F96"/>
    <w:rsid w:val="001512C2"/>
    <w:rsid w:val="00151C51"/>
    <w:rsid w:val="00151DD1"/>
    <w:rsid w:val="00152413"/>
    <w:rsid w:val="00152C2B"/>
    <w:rsid w:val="00152F48"/>
    <w:rsid w:val="00153071"/>
    <w:rsid w:val="00153AF6"/>
    <w:rsid w:val="00153DA0"/>
    <w:rsid w:val="0015412D"/>
    <w:rsid w:val="00154DBD"/>
    <w:rsid w:val="00155326"/>
    <w:rsid w:val="001554EB"/>
    <w:rsid w:val="001555E4"/>
    <w:rsid w:val="001557AA"/>
    <w:rsid w:val="00155C88"/>
    <w:rsid w:val="00155E3F"/>
    <w:rsid w:val="0015615E"/>
    <w:rsid w:val="00156345"/>
    <w:rsid w:val="00156CDC"/>
    <w:rsid w:val="00156DC1"/>
    <w:rsid w:val="001571EE"/>
    <w:rsid w:val="0015782B"/>
    <w:rsid w:val="0015787C"/>
    <w:rsid w:val="00157956"/>
    <w:rsid w:val="00157B87"/>
    <w:rsid w:val="00160EE2"/>
    <w:rsid w:val="0016118F"/>
    <w:rsid w:val="001614F4"/>
    <w:rsid w:val="001619DA"/>
    <w:rsid w:val="00161B53"/>
    <w:rsid w:val="00161BD3"/>
    <w:rsid w:val="00162060"/>
    <w:rsid w:val="0016233C"/>
    <w:rsid w:val="001623AC"/>
    <w:rsid w:val="00162B0D"/>
    <w:rsid w:val="0016307F"/>
    <w:rsid w:val="001639F9"/>
    <w:rsid w:val="0016417C"/>
    <w:rsid w:val="00164D93"/>
    <w:rsid w:val="00165A93"/>
    <w:rsid w:val="00165B50"/>
    <w:rsid w:val="00165B81"/>
    <w:rsid w:val="00165D10"/>
    <w:rsid w:val="00165E38"/>
    <w:rsid w:val="00166026"/>
    <w:rsid w:val="00166363"/>
    <w:rsid w:val="00166570"/>
    <w:rsid w:val="00166DCA"/>
    <w:rsid w:val="00166E40"/>
    <w:rsid w:val="00166E98"/>
    <w:rsid w:val="00167016"/>
    <w:rsid w:val="001674B6"/>
    <w:rsid w:val="00167847"/>
    <w:rsid w:val="0017032E"/>
    <w:rsid w:val="00170504"/>
    <w:rsid w:val="00171869"/>
    <w:rsid w:val="00171A8E"/>
    <w:rsid w:val="00171AB9"/>
    <w:rsid w:val="00171C02"/>
    <w:rsid w:val="00171C0A"/>
    <w:rsid w:val="00171F28"/>
    <w:rsid w:val="00171F2B"/>
    <w:rsid w:val="00171FA9"/>
    <w:rsid w:val="0017201B"/>
    <w:rsid w:val="00172521"/>
    <w:rsid w:val="00172C42"/>
    <w:rsid w:val="00172DC6"/>
    <w:rsid w:val="001738CD"/>
    <w:rsid w:val="001738D0"/>
    <w:rsid w:val="00173DAF"/>
    <w:rsid w:val="00174B13"/>
    <w:rsid w:val="00174D26"/>
    <w:rsid w:val="00175688"/>
    <w:rsid w:val="00175764"/>
    <w:rsid w:val="00175B5B"/>
    <w:rsid w:val="0017632B"/>
    <w:rsid w:val="00176994"/>
    <w:rsid w:val="0017703E"/>
    <w:rsid w:val="00177291"/>
    <w:rsid w:val="0017738E"/>
    <w:rsid w:val="001773A4"/>
    <w:rsid w:val="00177B56"/>
    <w:rsid w:val="001803F5"/>
    <w:rsid w:val="001808B5"/>
    <w:rsid w:val="00180AF2"/>
    <w:rsid w:val="00180B07"/>
    <w:rsid w:val="0018110F"/>
    <w:rsid w:val="001813FF"/>
    <w:rsid w:val="00181720"/>
    <w:rsid w:val="001819BB"/>
    <w:rsid w:val="00181F47"/>
    <w:rsid w:val="001820C9"/>
    <w:rsid w:val="001821F3"/>
    <w:rsid w:val="0018224E"/>
    <w:rsid w:val="00182C84"/>
    <w:rsid w:val="00182E9C"/>
    <w:rsid w:val="00182EE0"/>
    <w:rsid w:val="00182F58"/>
    <w:rsid w:val="0018349B"/>
    <w:rsid w:val="001834D7"/>
    <w:rsid w:val="001836A6"/>
    <w:rsid w:val="00183FE1"/>
    <w:rsid w:val="00184411"/>
    <w:rsid w:val="0018444C"/>
    <w:rsid w:val="00184AD5"/>
    <w:rsid w:val="00184EA0"/>
    <w:rsid w:val="0018517B"/>
    <w:rsid w:val="00185FA9"/>
    <w:rsid w:val="001863D3"/>
    <w:rsid w:val="00186A9E"/>
    <w:rsid w:val="00186ACE"/>
    <w:rsid w:val="00186CB3"/>
    <w:rsid w:val="0018727A"/>
    <w:rsid w:val="001874B7"/>
    <w:rsid w:val="001879FD"/>
    <w:rsid w:val="00187CC3"/>
    <w:rsid w:val="0019000D"/>
    <w:rsid w:val="00190161"/>
    <w:rsid w:val="0019037D"/>
    <w:rsid w:val="00190639"/>
    <w:rsid w:val="00190B3F"/>
    <w:rsid w:val="00190C51"/>
    <w:rsid w:val="00190D15"/>
    <w:rsid w:val="00191398"/>
    <w:rsid w:val="00191651"/>
    <w:rsid w:val="00191814"/>
    <w:rsid w:val="00191923"/>
    <w:rsid w:val="0019240C"/>
    <w:rsid w:val="00192502"/>
    <w:rsid w:val="00192FCB"/>
    <w:rsid w:val="001932B8"/>
    <w:rsid w:val="00193D4D"/>
    <w:rsid w:val="00194970"/>
    <w:rsid w:val="00194C4C"/>
    <w:rsid w:val="00195042"/>
    <w:rsid w:val="001950C9"/>
    <w:rsid w:val="0019515C"/>
    <w:rsid w:val="001951EC"/>
    <w:rsid w:val="0019645A"/>
    <w:rsid w:val="00196E48"/>
    <w:rsid w:val="00196EDA"/>
    <w:rsid w:val="00197205"/>
    <w:rsid w:val="00197598"/>
    <w:rsid w:val="00197DFB"/>
    <w:rsid w:val="00197F36"/>
    <w:rsid w:val="001A00A9"/>
    <w:rsid w:val="001A0184"/>
    <w:rsid w:val="001A02AD"/>
    <w:rsid w:val="001A055E"/>
    <w:rsid w:val="001A0787"/>
    <w:rsid w:val="001A1179"/>
    <w:rsid w:val="001A12EC"/>
    <w:rsid w:val="001A1426"/>
    <w:rsid w:val="001A173B"/>
    <w:rsid w:val="001A1E84"/>
    <w:rsid w:val="001A28E3"/>
    <w:rsid w:val="001A2A91"/>
    <w:rsid w:val="001A2ACA"/>
    <w:rsid w:val="001A2BDC"/>
    <w:rsid w:val="001A2FA5"/>
    <w:rsid w:val="001A3267"/>
    <w:rsid w:val="001A345A"/>
    <w:rsid w:val="001A3B12"/>
    <w:rsid w:val="001A3C26"/>
    <w:rsid w:val="001A44CF"/>
    <w:rsid w:val="001A4581"/>
    <w:rsid w:val="001A48A1"/>
    <w:rsid w:val="001A5C57"/>
    <w:rsid w:val="001A5EF0"/>
    <w:rsid w:val="001A5FE3"/>
    <w:rsid w:val="001A60CF"/>
    <w:rsid w:val="001A62A2"/>
    <w:rsid w:val="001A6508"/>
    <w:rsid w:val="001A686B"/>
    <w:rsid w:val="001A79CD"/>
    <w:rsid w:val="001A7C22"/>
    <w:rsid w:val="001A7E09"/>
    <w:rsid w:val="001B05EF"/>
    <w:rsid w:val="001B0A7D"/>
    <w:rsid w:val="001B0B75"/>
    <w:rsid w:val="001B14B8"/>
    <w:rsid w:val="001B14BA"/>
    <w:rsid w:val="001B1588"/>
    <w:rsid w:val="001B1B4E"/>
    <w:rsid w:val="001B1E1D"/>
    <w:rsid w:val="001B21E9"/>
    <w:rsid w:val="001B27A8"/>
    <w:rsid w:val="001B2838"/>
    <w:rsid w:val="001B28F1"/>
    <w:rsid w:val="001B2E38"/>
    <w:rsid w:val="001B2F8D"/>
    <w:rsid w:val="001B3261"/>
    <w:rsid w:val="001B3384"/>
    <w:rsid w:val="001B338E"/>
    <w:rsid w:val="001B3F2E"/>
    <w:rsid w:val="001B4229"/>
    <w:rsid w:val="001B45BA"/>
    <w:rsid w:val="001B48AB"/>
    <w:rsid w:val="001B5073"/>
    <w:rsid w:val="001B5507"/>
    <w:rsid w:val="001B56FE"/>
    <w:rsid w:val="001B595C"/>
    <w:rsid w:val="001B73C0"/>
    <w:rsid w:val="001B73D0"/>
    <w:rsid w:val="001B77C8"/>
    <w:rsid w:val="001B7930"/>
    <w:rsid w:val="001B7DDE"/>
    <w:rsid w:val="001B7F99"/>
    <w:rsid w:val="001C00EB"/>
    <w:rsid w:val="001C022F"/>
    <w:rsid w:val="001C0F23"/>
    <w:rsid w:val="001C1C01"/>
    <w:rsid w:val="001C23E8"/>
    <w:rsid w:val="001C242A"/>
    <w:rsid w:val="001C24E0"/>
    <w:rsid w:val="001C2589"/>
    <w:rsid w:val="001C2FCD"/>
    <w:rsid w:val="001C31AD"/>
    <w:rsid w:val="001C3BBD"/>
    <w:rsid w:val="001C3DD0"/>
    <w:rsid w:val="001C415C"/>
    <w:rsid w:val="001C4329"/>
    <w:rsid w:val="001C43B7"/>
    <w:rsid w:val="001C484A"/>
    <w:rsid w:val="001C487B"/>
    <w:rsid w:val="001C505A"/>
    <w:rsid w:val="001C5772"/>
    <w:rsid w:val="001C5C3C"/>
    <w:rsid w:val="001C5CCA"/>
    <w:rsid w:val="001C5CDC"/>
    <w:rsid w:val="001C5CF1"/>
    <w:rsid w:val="001C5FC6"/>
    <w:rsid w:val="001C60AF"/>
    <w:rsid w:val="001C6345"/>
    <w:rsid w:val="001C664C"/>
    <w:rsid w:val="001C67F0"/>
    <w:rsid w:val="001C6911"/>
    <w:rsid w:val="001C7106"/>
    <w:rsid w:val="001C74FE"/>
    <w:rsid w:val="001C7517"/>
    <w:rsid w:val="001C78A6"/>
    <w:rsid w:val="001D0424"/>
    <w:rsid w:val="001D0940"/>
    <w:rsid w:val="001D09EF"/>
    <w:rsid w:val="001D0D5B"/>
    <w:rsid w:val="001D0DDE"/>
    <w:rsid w:val="001D0E40"/>
    <w:rsid w:val="001D180A"/>
    <w:rsid w:val="001D2429"/>
    <w:rsid w:val="001D2579"/>
    <w:rsid w:val="001D2758"/>
    <w:rsid w:val="001D3018"/>
    <w:rsid w:val="001D33DB"/>
    <w:rsid w:val="001D358E"/>
    <w:rsid w:val="001D3601"/>
    <w:rsid w:val="001D37AB"/>
    <w:rsid w:val="001D3CD5"/>
    <w:rsid w:val="001D3D23"/>
    <w:rsid w:val="001D40F7"/>
    <w:rsid w:val="001D41D3"/>
    <w:rsid w:val="001D43FE"/>
    <w:rsid w:val="001D4490"/>
    <w:rsid w:val="001D4619"/>
    <w:rsid w:val="001D4A1B"/>
    <w:rsid w:val="001D4AA1"/>
    <w:rsid w:val="001D52DE"/>
    <w:rsid w:val="001D5356"/>
    <w:rsid w:val="001D5B0A"/>
    <w:rsid w:val="001D5F34"/>
    <w:rsid w:val="001D6227"/>
    <w:rsid w:val="001D72F0"/>
    <w:rsid w:val="001D7A32"/>
    <w:rsid w:val="001D7A89"/>
    <w:rsid w:val="001E0CE0"/>
    <w:rsid w:val="001E1033"/>
    <w:rsid w:val="001E1297"/>
    <w:rsid w:val="001E1351"/>
    <w:rsid w:val="001E1434"/>
    <w:rsid w:val="001E14C8"/>
    <w:rsid w:val="001E1714"/>
    <w:rsid w:val="001E1787"/>
    <w:rsid w:val="001E1915"/>
    <w:rsid w:val="001E2329"/>
    <w:rsid w:val="001E240E"/>
    <w:rsid w:val="001E25D0"/>
    <w:rsid w:val="001E27A8"/>
    <w:rsid w:val="001E2EC9"/>
    <w:rsid w:val="001E312D"/>
    <w:rsid w:val="001E3853"/>
    <w:rsid w:val="001E3BAD"/>
    <w:rsid w:val="001E3CE3"/>
    <w:rsid w:val="001E3CEE"/>
    <w:rsid w:val="001E45E3"/>
    <w:rsid w:val="001E4BCC"/>
    <w:rsid w:val="001E4D96"/>
    <w:rsid w:val="001E5467"/>
    <w:rsid w:val="001E60ED"/>
    <w:rsid w:val="001E6108"/>
    <w:rsid w:val="001E67B3"/>
    <w:rsid w:val="001E68CE"/>
    <w:rsid w:val="001E6E32"/>
    <w:rsid w:val="001E7274"/>
    <w:rsid w:val="001E7BFB"/>
    <w:rsid w:val="001E7C10"/>
    <w:rsid w:val="001E7E60"/>
    <w:rsid w:val="001F0074"/>
    <w:rsid w:val="001F012C"/>
    <w:rsid w:val="001F01AA"/>
    <w:rsid w:val="001F071C"/>
    <w:rsid w:val="001F1360"/>
    <w:rsid w:val="001F1484"/>
    <w:rsid w:val="001F154C"/>
    <w:rsid w:val="001F1AAF"/>
    <w:rsid w:val="001F1B23"/>
    <w:rsid w:val="001F1D23"/>
    <w:rsid w:val="001F2635"/>
    <w:rsid w:val="001F2646"/>
    <w:rsid w:val="001F2878"/>
    <w:rsid w:val="001F2DAF"/>
    <w:rsid w:val="001F2FBF"/>
    <w:rsid w:val="001F3653"/>
    <w:rsid w:val="001F3B9C"/>
    <w:rsid w:val="001F427F"/>
    <w:rsid w:val="001F458B"/>
    <w:rsid w:val="001F4813"/>
    <w:rsid w:val="001F4B42"/>
    <w:rsid w:val="001F4E4C"/>
    <w:rsid w:val="001F501C"/>
    <w:rsid w:val="001F542B"/>
    <w:rsid w:val="001F549C"/>
    <w:rsid w:val="001F5CA4"/>
    <w:rsid w:val="001F5D99"/>
    <w:rsid w:val="001F6070"/>
    <w:rsid w:val="001F650F"/>
    <w:rsid w:val="001F668F"/>
    <w:rsid w:val="001F6794"/>
    <w:rsid w:val="001F6ACF"/>
    <w:rsid w:val="001F6C2E"/>
    <w:rsid w:val="001F6EE9"/>
    <w:rsid w:val="001F6F31"/>
    <w:rsid w:val="001F6F8D"/>
    <w:rsid w:val="001F7494"/>
    <w:rsid w:val="001F7748"/>
    <w:rsid w:val="001F785E"/>
    <w:rsid w:val="001F7CCF"/>
    <w:rsid w:val="002001EA"/>
    <w:rsid w:val="00200305"/>
    <w:rsid w:val="002003D0"/>
    <w:rsid w:val="00200553"/>
    <w:rsid w:val="00201209"/>
    <w:rsid w:val="0020188F"/>
    <w:rsid w:val="00201AB4"/>
    <w:rsid w:val="0020205C"/>
    <w:rsid w:val="00202081"/>
    <w:rsid w:val="00202A39"/>
    <w:rsid w:val="00202D8D"/>
    <w:rsid w:val="002038F8"/>
    <w:rsid w:val="00203A02"/>
    <w:rsid w:val="0020448C"/>
    <w:rsid w:val="00204ADF"/>
    <w:rsid w:val="00204B05"/>
    <w:rsid w:val="00204B39"/>
    <w:rsid w:val="00204E64"/>
    <w:rsid w:val="00204F03"/>
    <w:rsid w:val="002051B7"/>
    <w:rsid w:val="002055E0"/>
    <w:rsid w:val="00205B31"/>
    <w:rsid w:val="00205CA5"/>
    <w:rsid w:val="00205D6C"/>
    <w:rsid w:val="00205E2F"/>
    <w:rsid w:val="00205F11"/>
    <w:rsid w:val="00206A74"/>
    <w:rsid w:val="00206DEC"/>
    <w:rsid w:val="002071AB"/>
    <w:rsid w:val="002078EF"/>
    <w:rsid w:val="00207A13"/>
    <w:rsid w:val="00207B52"/>
    <w:rsid w:val="00207C2C"/>
    <w:rsid w:val="00207D0E"/>
    <w:rsid w:val="00207D69"/>
    <w:rsid w:val="00207F82"/>
    <w:rsid w:val="002101AE"/>
    <w:rsid w:val="0021047B"/>
    <w:rsid w:val="00210484"/>
    <w:rsid w:val="00210511"/>
    <w:rsid w:val="002108AF"/>
    <w:rsid w:val="0021095F"/>
    <w:rsid w:val="0021111D"/>
    <w:rsid w:val="00211BF5"/>
    <w:rsid w:val="00211DE7"/>
    <w:rsid w:val="00212568"/>
    <w:rsid w:val="00212578"/>
    <w:rsid w:val="00212C34"/>
    <w:rsid w:val="00212DCD"/>
    <w:rsid w:val="00213601"/>
    <w:rsid w:val="00213700"/>
    <w:rsid w:val="00213826"/>
    <w:rsid w:val="00213A96"/>
    <w:rsid w:val="00213B42"/>
    <w:rsid w:val="00213B51"/>
    <w:rsid w:val="00213DC9"/>
    <w:rsid w:val="002146BA"/>
    <w:rsid w:val="00214857"/>
    <w:rsid w:val="00214A1C"/>
    <w:rsid w:val="0021530F"/>
    <w:rsid w:val="00215390"/>
    <w:rsid w:val="002153EC"/>
    <w:rsid w:val="00215836"/>
    <w:rsid w:val="00215CF5"/>
    <w:rsid w:val="00216279"/>
    <w:rsid w:val="00216282"/>
    <w:rsid w:val="00216454"/>
    <w:rsid w:val="00217227"/>
    <w:rsid w:val="00217285"/>
    <w:rsid w:val="00217288"/>
    <w:rsid w:val="00217575"/>
    <w:rsid w:val="00217A22"/>
    <w:rsid w:val="00217BDF"/>
    <w:rsid w:val="00217C1E"/>
    <w:rsid w:val="00220765"/>
    <w:rsid w:val="00220B55"/>
    <w:rsid w:val="00220E57"/>
    <w:rsid w:val="00221333"/>
    <w:rsid w:val="00221499"/>
    <w:rsid w:val="00221F63"/>
    <w:rsid w:val="00221F87"/>
    <w:rsid w:val="002221E5"/>
    <w:rsid w:val="00222852"/>
    <w:rsid w:val="00222A5C"/>
    <w:rsid w:val="00222EF7"/>
    <w:rsid w:val="00223452"/>
    <w:rsid w:val="00223C51"/>
    <w:rsid w:val="00223D93"/>
    <w:rsid w:val="00223DD6"/>
    <w:rsid w:val="00223E19"/>
    <w:rsid w:val="00224455"/>
    <w:rsid w:val="002244CC"/>
    <w:rsid w:val="002246D2"/>
    <w:rsid w:val="00224CB3"/>
    <w:rsid w:val="00224EEB"/>
    <w:rsid w:val="00224EF0"/>
    <w:rsid w:val="00225016"/>
    <w:rsid w:val="002250DC"/>
    <w:rsid w:val="0022538F"/>
    <w:rsid w:val="00225618"/>
    <w:rsid w:val="0022562E"/>
    <w:rsid w:val="00225812"/>
    <w:rsid w:val="00225B46"/>
    <w:rsid w:val="00225BFC"/>
    <w:rsid w:val="0022675E"/>
    <w:rsid w:val="00227015"/>
    <w:rsid w:val="002271EF"/>
    <w:rsid w:val="00227B80"/>
    <w:rsid w:val="00227D30"/>
    <w:rsid w:val="00227FEC"/>
    <w:rsid w:val="00230433"/>
    <w:rsid w:val="002308B0"/>
    <w:rsid w:val="002311F0"/>
    <w:rsid w:val="00231F00"/>
    <w:rsid w:val="00232134"/>
    <w:rsid w:val="0023244D"/>
    <w:rsid w:val="0023246E"/>
    <w:rsid w:val="00232890"/>
    <w:rsid w:val="00232C70"/>
    <w:rsid w:val="00232DE3"/>
    <w:rsid w:val="002331FB"/>
    <w:rsid w:val="002332C6"/>
    <w:rsid w:val="002332F0"/>
    <w:rsid w:val="00233A0E"/>
    <w:rsid w:val="00233CD7"/>
    <w:rsid w:val="00234127"/>
    <w:rsid w:val="002343EA"/>
    <w:rsid w:val="0023461B"/>
    <w:rsid w:val="0023485A"/>
    <w:rsid w:val="00234A05"/>
    <w:rsid w:val="00234A46"/>
    <w:rsid w:val="00234A5E"/>
    <w:rsid w:val="002359CC"/>
    <w:rsid w:val="00236436"/>
    <w:rsid w:val="00236815"/>
    <w:rsid w:val="00236BD5"/>
    <w:rsid w:val="00236F84"/>
    <w:rsid w:val="002375A5"/>
    <w:rsid w:val="00237A87"/>
    <w:rsid w:val="00237EB1"/>
    <w:rsid w:val="002404BB"/>
    <w:rsid w:val="0024053F"/>
    <w:rsid w:val="0024055D"/>
    <w:rsid w:val="002406A8"/>
    <w:rsid w:val="00240733"/>
    <w:rsid w:val="002407B6"/>
    <w:rsid w:val="00240B9E"/>
    <w:rsid w:val="00240DF2"/>
    <w:rsid w:val="00241087"/>
    <w:rsid w:val="0024174E"/>
    <w:rsid w:val="002417A4"/>
    <w:rsid w:val="00241B9D"/>
    <w:rsid w:val="00242143"/>
    <w:rsid w:val="00243D69"/>
    <w:rsid w:val="00243EDE"/>
    <w:rsid w:val="00244563"/>
    <w:rsid w:val="002447B6"/>
    <w:rsid w:val="00244D92"/>
    <w:rsid w:val="00244FF2"/>
    <w:rsid w:val="002451A2"/>
    <w:rsid w:val="0024527C"/>
    <w:rsid w:val="00245948"/>
    <w:rsid w:val="00245B3A"/>
    <w:rsid w:val="002464D6"/>
    <w:rsid w:val="00246D48"/>
    <w:rsid w:val="00247C34"/>
    <w:rsid w:val="0025032D"/>
    <w:rsid w:val="002509C8"/>
    <w:rsid w:val="00250B7A"/>
    <w:rsid w:val="00250C53"/>
    <w:rsid w:val="00250DAC"/>
    <w:rsid w:val="00251181"/>
    <w:rsid w:val="002512AB"/>
    <w:rsid w:val="0025158C"/>
    <w:rsid w:val="00251963"/>
    <w:rsid w:val="00251A0C"/>
    <w:rsid w:val="00251A40"/>
    <w:rsid w:val="00251D20"/>
    <w:rsid w:val="00252329"/>
    <w:rsid w:val="00252B34"/>
    <w:rsid w:val="00252BE4"/>
    <w:rsid w:val="00252D59"/>
    <w:rsid w:val="00252D67"/>
    <w:rsid w:val="00252EC4"/>
    <w:rsid w:val="00253958"/>
    <w:rsid w:val="00253D07"/>
    <w:rsid w:val="0025437D"/>
    <w:rsid w:val="00254944"/>
    <w:rsid w:val="00254A30"/>
    <w:rsid w:val="00255342"/>
    <w:rsid w:val="00255DA3"/>
    <w:rsid w:val="002564E7"/>
    <w:rsid w:val="00256890"/>
    <w:rsid w:val="0025710D"/>
    <w:rsid w:val="00257565"/>
    <w:rsid w:val="00257B26"/>
    <w:rsid w:val="00257C3F"/>
    <w:rsid w:val="00257C82"/>
    <w:rsid w:val="002603AC"/>
    <w:rsid w:val="002605D8"/>
    <w:rsid w:val="00260613"/>
    <w:rsid w:val="0026081C"/>
    <w:rsid w:val="00260B4E"/>
    <w:rsid w:val="00260DD3"/>
    <w:rsid w:val="00261265"/>
    <w:rsid w:val="002612F2"/>
    <w:rsid w:val="002619A4"/>
    <w:rsid w:val="00261BD1"/>
    <w:rsid w:val="00262111"/>
    <w:rsid w:val="00262638"/>
    <w:rsid w:val="002626B6"/>
    <w:rsid w:val="00262931"/>
    <w:rsid w:val="002629A5"/>
    <w:rsid w:val="00262DD0"/>
    <w:rsid w:val="002630E3"/>
    <w:rsid w:val="002631BC"/>
    <w:rsid w:val="00263231"/>
    <w:rsid w:val="002633DD"/>
    <w:rsid w:val="002634D2"/>
    <w:rsid w:val="002635EB"/>
    <w:rsid w:val="00263EEC"/>
    <w:rsid w:val="002647DC"/>
    <w:rsid w:val="002648EE"/>
    <w:rsid w:val="00264E14"/>
    <w:rsid w:val="002651AD"/>
    <w:rsid w:val="00265335"/>
    <w:rsid w:val="0026558A"/>
    <w:rsid w:val="002656F6"/>
    <w:rsid w:val="00265BAF"/>
    <w:rsid w:val="00265C08"/>
    <w:rsid w:val="002660A3"/>
    <w:rsid w:val="0026628E"/>
    <w:rsid w:val="002664E8"/>
    <w:rsid w:val="00266570"/>
    <w:rsid w:val="0026665F"/>
    <w:rsid w:val="00266668"/>
    <w:rsid w:val="00266804"/>
    <w:rsid w:val="00266E19"/>
    <w:rsid w:val="00266EA9"/>
    <w:rsid w:val="00266FE6"/>
    <w:rsid w:val="00267087"/>
    <w:rsid w:val="002677BA"/>
    <w:rsid w:val="00267B13"/>
    <w:rsid w:val="00267CE1"/>
    <w:rsid w:val="00267D08"/>
    <w:rsid w:val="00267E28"/>
    <w:rsid w:val="00270037"/>
    <w:rsid w:val="00270288"/>
    <w:rsid w:val="00271C46"/>
    <w:rsid w:val="002725C8"/>
    <w:rsid w:val="00272623"/>
    <w:rsid w:val="002738A0"/>
    <w:rsid w:val="002742A3"/>
    <w:rsid w:val="002745EB"/>
    <w:rsid w:val="002755A4"/>
    <w:rsid w:val="00275B83"/>
    <w:rsid w:val="002766EC"/>
    <w:rsid w:val="00276AF5"/>
    <w:rsid w:val="00276B1E"/>
    <w:rsid w:val="002770ED"/>
    <w:rsid w:val="00277119"/>
    <w:rsid w:val="0027739C"/>
    <w:rsid w:val="002776DF"/>
    <w:rsid w:val="00277C5B"/>
    <w:rsid w:val="0028037A"/>
    <w:rsid w:val="0028056B"/>
    <w:rsid w:val="00280908"/>
    <w:rsid w:val="002811ED"/>
    <w:rsid w:val="00281406"/>
    <w:rsid w:val="00281508"/>
    <w:rsid w:val="00281850"/>
    <w:rsid w:val="00281BC7"/>
    <w:rsid w:val="00282167"/>
    <w:rsid w:val="0028229F"/>
    <w:rsid w:val="002825E3"/>
    <w:rsid w:val="0028262A"/>
    <w:rsid w:val="00283203"/>
    <w:rsid w:val="00283226"/>
    <w:rsid w:val="002838CA"/>
    <w:rsid w:val="0028396A"/>
    <w:rsid w:val="00283E88"/>
    <w:rsid w:val="0028431D"/>
    <w:rsid w:val="002849FA"/>
    <w:rsid w:val="00284AB5"/>
    <w:rsid w:val="00284E3D"/>
    <w:rsid w:val="002860CF"/>
    <w:rsid w:val="00287114"/>
    <w:rsid w:val="00287275"/>
    <w:rsid w:val="002872AC"/>
    <w:rsid w:val="002873AC"/>
    <w:rsid w:val="002874BD"/>
    <w:rsid w:val="00287C6E"/>
    <w:rsid w:val="00287D02"/>
    <w:rsid w:val="00287F1B"/>
    <w:rsid w:val="00290168"/>
    <w:rsid w:val="00290361"/>
    <w:rsid w:val="0029049A"/>
    <w:rsid w:val="002908F8"/>
    <w:rsid w:val="0029090E"/>
    <w:rsid w:val="00290B74"/>
    <w:rsid w:val="00290E8A"/>
    <w:rsid w:val="00291BCD"/>
    <w:rsid w:val="002923FC"/>
    <w:rsid w:val="0029283B"/>
    <w:rsid w:val="00292D6D"/>
    <w:rsid w:val="00292E9E"/>
    <w:rsid w:val="002936C9"/>
    <w:rsid w:val="00293C7E"/>
    <w:rsid w:val="0029415A"/>
    <w:rsid w:val="00294596"/>
    <w:rsid w:val="00295854"/>
    <w:rsid w:val="00295FE2"/>
    <w:rsid w:val="00296379"/>
    <w:rsid w:val="002965BA"/>
    <w:rsid w:val="00297153"/>
    <w:rsid w:val="00297758"/>
    <w:rsid w:val="002978B3"/>
    <w:rsid w:val="00297A52"/>
    <w:rsid w:val="00297D8C"/>
    <w:rsid w:val="002A04EA"/>
    <w:rsid w:val="002A0A07"/>
    <w:rsid w:val="002A0CFF"/>
    <w:rsid w:val="002A0F52"/>
    <w:rsid w:val="002A15B3"/>
    <w:rsid w:val="002A1DC8"/>
    <w:rsid w:val="002A1EC6"/>
    <w:rsid w:val="002A2A26"/>
    <w:rsid w:val="002A2FCE"/>
    <w:rsid w:val="002A36C3"/>
    <w:rsid w:val="002A36C7"/>
    <w:rsid w:val="002A3D88"/>
    <w:rsid w:val="002A3EDA"/>
    <w:rsid w:val="002A4343"/>
    <w:rsid w:val="002A475C"/>
    <w:rsid w:val="002A4C0B"/>
    <w:rsid w:val="002A521C"/>
    <w:rsid w:val="002A674E"/>
    <w:rsid w:val="002A6B30"/>
    <w:rsid w:val="002A6E33"/>
    <w:rsid w:val="002A735B"/>
    <w:rsid w:val="002A7878"/>
    <w:rsid w:val="002A7916"/>
    <w:rsid w:val="002A7E56"/>
    <w:rsid w:val="002B0C71"/>
    <w:rsid w:val="002B1226"/>
    <w:rsid w:val="002B1A45"/>
    <w:rsid w:val="002B1D93"/>
    <w:rsid w:val="002B1FAE"/>
    <w:rsid w:val="002B2708"/>
    <w:rsid w:val="002B27A4"/>
    <w:rsid w:val="002B28F1"/>
    <w:rsid w:val="002B3442"/>
    <w:rsid w:val="002B34D5"/>
    <w:rsid w:val="002B3718"/>
    <w:rsid w:val="002B43E6"/>
    <w:rsid w:val="002B471A"/>
    <w:rsid w:val="002B4BEA"/>
    <w:rsid w:val="002B5175"/>
    <w:rsid w:val="002B51F5"/>
    <w:rsid w:val="002B5280"/>
    <w:rsid w:val="002B538B"/>
    <w:rsid w:val="002B58BE"/>
    <w:rsid w:val="002B5A00"/>
    <w:rsid w:val="002B5A40"/>
    <w:rsid w:val="002B5CC1"/>
    <w:rsid w:val="002B5FAB"/>
    <w:rsid w:val="002B6016"/>
    <w:rsid w:val="002B6529"/>
    <w:rsid w:val="002B6878"/>
    <w:rsid w:val="002B7109"/>
    <w:rsid w:val="002B7143"/>
    <w:rsid w:val="002B7AAB"/>
    <w:rsid w:val="002B7CA3"/>
    <w:rsid w:val="002C0058"/>
    <w:rsid w:val="002C06D3"/>
    <w:rsid w:val="002C076C"/>
    <w:rsid w:val="002C0A28"/>
    <w:rsid w:val="002C1001"/>
    <w:rsid w:val="002C1174"/>
    <w:rsid w:val="002C1275"/>
    <w:rsid w:val="002C1C58"/>
    <w:rsid w:val="002C2291"/>
    <w:rsid w:val="002C2945"/>
    <w:rsid w:val="002C2B38"/>
    <w:rsid w:val="002C2BF1"/>
    <w:rsid w:val="002C2D63"/>
    <w:rsid w:val="002C327C"/>
    <w:rsid w:val="002C340C"/>
    <w:rsid w:val="002C3850"/>
    <w:rsid w:val="002C39C8"/>
    <w:rsid w:val="002C3C10"/>
    <w:rsid w:val="002C3DA5"/>
    <w:rsid w:val="002C411A"/>
    <w:rsid w:val="002C44A5"/>
    <w:rsid w:val="002C4962"/>
    <w:rsid w:val="002C4ACF"/>
    <w:rsid w:val="002C4B55"/>
    <w:rsid w:val="002C4C91"/>
    <w:rsid w:val="002C50B1"/>
    <w:rsid w:val="002C5503"/>
    <w:rsid w:val="002C5F28"/>
    <w:rsid w:val="002C6012"/>
    <w:rsid w:val="002C60CE"/>
    <w:rsid w:val="002C60D0"/>
    <w:rsid w:val="002C6130"/>
    <w:rsid w:val="002C6485"/>
    <w:rsid w:val="002C6630"/>
    <w:rsid w:val="002C67AB"/>
    <w:rsid w:val="002C68AB"/>
    <w:rsid w:val="002C6941"/>
    <w:rsid w:val="002C6A08"/>
    <w:rsid w:val="002C6BD5"/>
    <w:rsid w:val="002C6CFF"/>
    <w:rsid w:val="002C759E"/>
    <w:rsid w:val="002C7C3A"/>
    <w:rsid w:val="002C7C9B"/>
    <w:rsid w:val="002D00ED"/>
    <w:rsid w:val="002D0218"/>
    <w:rsid w:val="002D079E"/>
    <w:rsid w:val="002D0B5A"/>
    <w:rsid w:val="002D0BCF"/>
    <w:rsid w:val="002D16BD"/>
    <w:rsid w:val="002D199A"/>
    <w:rsid w:val="002D2C47"/>
    <w:rsid w:val="002D317C"/>
    <w:rsid w:val="002D31AF"/>
    <w:rsid w:val="002D326B"/>
    <w:rsid w:val="002D350F"/>
    <w:rsid w:val="002D37E5"/>
    <w:rsid w:val="002D3C71"/>
    <w:rsid w:val="002D3EBE"/>
    <w:rsid w:val="002D4169"/>
    <w:rsid w:val="002D4391"/>
    <w:rsid w:val="002D43C2"/>
    <w:rsid w:val="002D4482"/>
    <w:rsid w:val="002D4A19"/>
    <w:rsid w:val="002D4BA6"/>
    <w:rsid w:val="002D5500"/>
    <w:rsid w:val="002D5A3F"/>
    <w:rsid w:val="002D5AAA"/>
    <w:rsid w:val="002D67C6"/>
    <w:rsid w:val="002D6F80"/>
    <w:rsid w:val="002D6F9C"/>
    <w:rsid w:val="002D72E5"/>
    <w:rsid w:val="002D7985"/>
    <w:rsid w:val="002D7A4F"/>
    <w:rsid w:val="002D7AEF"/>
    <w:rsid w:val="002D7EA7"/>
    <w:rsid w:val="002E0206"/>
    <w:rsid w:val="002E020D"/>
    <w:rsid w:val="002E0235"/>
    <w:rsid w:val="002E024A"/>
    <w:rsid w:val="002E0681"/>
    <w:rsid w:val="002E0C25"/>
    <w:rsid w:val="002E0F0F"/>
    <w:rsid w:val="002E109C"/>
    <w:rsid w:val="002E120B"/>
    <w:rsid w:val="002E13C1"/>
    <w:rsid w:val="002E14CD"/>
    <w:rsid w:val="002E1580"/>
    <w:rsid w:val="002E18AE"/>
    <w:rsid w:val="002E199F"/>
    <w:rsid w:val="002E1B36"/>
    <w:rsid w:val="002E1BAF"/>
    <w:rsid w:val="002E1F66"/>
    <w:rsid w:val="002E23AD"/>
    <w:rsid w:val="002E27FB"/>
    <w:rsid w:val="002E2BBC"/>
    <w:rsid w:val="002E30E4"/>
    <w:rsid w:val="002E366E"/>
    <w:rsid w:val="002E3A0A"/>
    <w:rsid w:val="002E3C35"/>
    <w:rsid w:val="002E3FD6"/>
    <w:rsid w:val="002E448A"/>
    <w:rsid w:val="002E46DD"/>
    <w:rsid w:val="002E474E"/>
    <w:rsid w:val="002E4C34"/>
    <w:rsid w:val="002E5108"/>
    <w:rsid w:val="002E5140"/>
    <w:rsid w:val="002E5348"/>
    <w:rsid w:val="002E5FF2"/>
    <w:rsid w:val="002E632D"/>
    <w:rsid w:val="002E6F48"/>
    <w:rsid w:val="002E78F8"/>
    <w:rsid w:val="002F0766"/>
    <w:rsid w:val="002F083C"/>
    <w:rsid w:val="002F0CA3"/>
    <w:rsid w:val="002F0CCF"/>
    <w:rsid w:val="002F10D7"/>
    <w:rsid w:val="002F1116"/>
    <w:rsid w:val="002F18A4"/>
    <w:rsid w:val="002F1A01"/>
    <w:rsid w:val="002F21FD"/>
    <w:rsid w:val="002F2211"/>
    <w:rsid w:val="002F2451"/>
    <w:rsid w:val="002F247F"/>
    <w:rsid w:val="002F25D0"/>
    <w:rsid w:val="002F26A5"/>
    <w:rsid w:val="002F2BE5"/>
    <w:rsid w:val="002F2D22"/>
    <w:rsid w:val="002F2DFE"/>
    <w:rsid w:val="002F30E2"/>
    <w:rsid w:val="002F319B"/>
    <w:rsid w:val="002F32A7"/>
    <w:rsid w:val="002F3473"/>
    <w:rsid w:val="002F3E7C"/>
    <w:rsid w:val="002F3EB6"/>
    <w:rsid w:val="002F4628"/>
    <w:rsid w:val="002F4C7A"/>
    <w:rsid w:val="002F4C8A"/>
    <w:rsid w:val="002F4D62"/>
    <w:rsid w:val="002F5021"/>
    <w:rsid w:val="002F5023"/>
    <w:rsid w:val="002F58D7"/>
    <w:rsid w:val="002F6024"/>
    <w:rsid w:val="002F76D7"/>
    <w:rsid w:val="002F78F7"/>
    <w:rsid w:val="002F7B6E"/>
    <w:rsid w:val="002F7C22"/>
    <w:rsid w:val="002F7DE4"/>
    <w:rsid w:val="002F7E3C"/>
    <w:rsid w:val="002F7F11"/>
    <w:rsid w:val="003001FC"/>
    <w:rsid w:val="003004E0"/>
    <w:rsid w:val="00301028"/>
    <w:rsid w:val="0030154C"/>
    <w:rsid w:val="003015B4"/>
    <w:rsid w:val="003016F8"/>
    <w:rsid w:val="00301F92"/>
    <w:rsid w:val="00302FC3"/>
    <w:rsid w:val="003030A0"/>
    <w:rsid w:val="0030357B"/>
    <w:rsid w:val="00303727"/>
    <w:rsid w:val="00303E93"/>
    <w:rsid w:val="0030457B"/>
    <w:rsid w:val="003045B8"/>
    <w:rsid w:val="00304BD9"/>
    <w:rsid w:val="00305113"/>
    <w:rsid w:val="003051EF"/>
    <w:rsid w:val="0030544C"/>
    <w:rsid w:val="003057C1"/>
    <w:rsid w:val="00305996"/>
    <w:rsid w:val="00305A4F"/>
    <w:rsid w:val="00306B97"/>
    <w:rsid w:val="00306D08"/>
    <w:rsid w:val="00306FA7"/>
    <w:rsid w:val="00307A61"/>
    <w:rsid w:val="00307DAA"/>
    <w:rsid w:val="003101C4"/>
    <w:rsid w:val="003104E6"/>
    <w:rsid w:val="00310999"/>
    <w:rsid w:val="00310A35"/>
    <w:rsid w:val="00310C51"/>
    <w:rsid w:val="0031107C"/>
    <w:rsid w:val="00311231"/>
    <w:rsid w:val="00311C74"/>
    <w:rsid w:val="003122EE"/>
    <w:rsid w:val="003137B2"/>
    <w:rsid w:val="00313854"/>
    <w:rsid w:val="00313BFC"/>
    <w:rsid w:val="00313D06"/>
    <w:rsid w:val="0031490A"/>
    <w:rsid w:val="00315424"/>
    <w:rsid w:val="003154B4"/>
    <w:rsid w:val="003158C6"/>
    <w:rsid w:val="00315DDE"/>
    <w:rsid w:val="003167A0"/>
    <w:rsid w:val="003169A9"/>
    <w:rsid w:val="00316F7D"/>
    <w:rsid w:val="00316FB6"/>
    <w:rsid w:val="00317176"/>
    <w:rsid w:val="003174C7"/>
    <w:rsid w:val="00317696"/>
    <w:rsid w:val="003178DB"/>
    <w:rsid w:val="00320A30"/>
    <w:rsid w:val="003210A3"/>
    <w:rsid w:val="003215A8"/>
    <w:rsid w:val="0032181C"/>
    <w:rsid w:val="0032206D"/>
    <w:rsid w:val="00322686"/>
    <w:rsid w:val="0032288B"/>
    <w:rsid w:val="0032318F"/>
    <w:rsid w:val="00323302"/>
    <w:rsid w:val="003233FD"/>
    <w:rsid w:val="00323569"/>
    <w:rsid w:val="003236BF"/>
    <w:rsid w:val="003238AA"/>
    <w:rsid w:val="00323A9C"/>
    <w:rsid w:val="003241BD"/>
    <w:rsid w:val="00324281"/>
    <w:rsid w:val="0032442C"/>
    <w:rsid w:val="00324630"/>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945"/>
    <w:rsid w:val="00327A41"/>
    <w:rsid w:val="00327D1E"/>
    <w:rsid w:val="00330F46"/>
    <w:rsid w:val="00331060"/>
    <w:rsid w:val="0033159D"/>
    <w:rsid w:val="003316F0"/>
    <w:rsid w:val="003318F1"/>
    <w:rsid w:val="00331EB9"/>
    <w:rsid w:val="003323B4"/>
    <w:rsid w:val="00332521"/>
    <w:rsid w:val="00332A58"/>
    <w:rsid w:val="00332FF7"/>
    <w:rsid w:val="0033310D"/>
    <w:rsid w:val="003331C0"/>
    <w:rsid w:val="00333633"/>
    <w:rsid w:val="00333AA2"/>
    <w:rsid w:val="00333B6F"/>
    <w:rsid w:val="00333FD7"/>
    <w:rsid w:val="0033415A"/>
    <w:rsid w:val="00334426"/>
    <w:rsid w:val="003344B4"/>
    <w:rsid w:val="003344E6"/>
    <w:rsid w:val="00334AB5"/>
    <w:rsid w:val="00334D48"/>
    <w:rsid w:val="00334F59"/>
    <w:rsid w:val="00334F99"/>
    <w:rsid w:val="0033574B"/>
    <w:rsid w:val="00335882"/>
    <w:rsid w:val="00335EA2"/>
    <w:rsid w:val="00336230"/>
    <w:rsid w:val="00336414"/>
    <w:rsid w:val="00337735"/>
    <w:rsid w:val="00337A6E"/>
    <w:rsid w:val="00337C7A"/>
    <w:rsid w:val="00337FA4"/>
    <w:rsid w:val="003402F5"/>
    <w:rsid w:val="00341189"/>
    <w:rsid w:val="0034141E"/>
    <w:rsid w:val="003416E5"/>
    <w:rsid w:val="0034251C"/>
    <w:rsid w:val="00342914"/>
    <w:rsid w:val="00342F6B"/>
    <w:rsid w:val="00342F8E"/>
    <w:rsid w:val="003430D4"/>
    <w:rsid w:val="00343602"/>
    <w:rsid w:val="003441F9"/>
    <w:rsid w:val="003442FD"/>
    <w:rsid w:val="003447C4"/>
    <w:rsid w:val="00344D25"/>
    <w:rsid w:val="00345654"/>
    <w:rsid w:val="00345B28"/>
    <w:rsid w:val="00346C87"/>
    <w:rsid w:val="003474D0"/>
    <w:rsid w:val="00347957"/>
    <w:rsid w:val="00347E1C"/>
    <w:rsid w:val="00350936"/>
    <w:rsid w:val="0035093D"/>
    <w:rsid w:val="00350E9A"/>
    <w:rsid w:val="003512D4"/>
    <w:rsid w:val="00351793"/>
    <w:rsid w:val="00351BD3"/>
    <w:rsid w:val="00351CFF"/>
    <w:rsid w:val="00351F60"/>
    <w:rsid w:val="0035237D"/>
    <w:rsid w:val="00352D09"/>
    <w:rsid w:val="00353017"/>
    <w:rsid w:val="00353165"/>
    <w:rsid w:val="003531C0"/>
    <w:rsid w:val="00353807"/>
    <w:rsid w:val="00353971"/>
    <w:rsid w:val="003539D8"/>
    <w:rsid w:val="00353F2F"/>
    <w:rsid w:val="00354054"/>
    <w:rsid w:val="00354C1D"/>
    <w:rsid w:val="00354CCC"/>
    <w:rsid w:val="003551FC"/>
    <w:rsid w:val="0035567A"/>
    <w:rsid w:val="00355B9C"/>
    <w:rsid w:val="00355E77"/>
    <w:rsid w:val="00355EAA"/>
    <w:rsid w:val="00356070"/>
    <w:rsid w:val="00356336"/>
    <w:rsid w:val="0035674B"/>
    <w:rsid w:val="00356F09"/>
    <w:rsid w:val="003579CA"/>
    <w:rsid w:val="003579E7"/>
    <w:rsid w:val="00357AB1"/>
    <w:rsid w:val="00357F6D"/>
    <w:rsid w:val="00357FF2"/>
    <w:rsid w:val="003600C6"/>
    <w:rsid w:val="003601CF"/>
    <w:rsid w:val="00360459"/>
    <w:rsid w:val="003605AE"/>
    <w:rsid w:val="00360757"/>
    <w:rsid w:val="00360844"/>
    <w:rsid w:val="0036165C"/>
    <w:rsid w:val="00361838"/>
    <w:rsid w:val="00361B2F"/>
    <w:rsid w:val="00361BC9"/>
    <w:rsid w:val="00361F3E"/>
    <w:rsid w:val="0036202F"/>
    <w:rsid w:val="00362A89"/>
    <w:rsid w:val="003630D2"/>
    <w:rsid w:val="003632C4"/>
    <w:rsid w:val="003633EB"/>
    <w:rsid w:val="00363723"/>
    <w:rsid w:val="00363A45"/>
    <w:rsid w:val="00363A68"/>
    <w:rsid w:val="00363D7C"/>
    <w:rsid w:val="00363F89"/>
    <w:rsid w:val="0036508F"/>
    <w:rsid w:val="0036586F"/>
    <w:rsid w:val="00365AB6"/>
    <w:rsid w:val="00365B78"/>
    <w:rsid w:val="00365F66"/>
    <w:rsid w:val="00366066"/>
    <w:rsid w:val="0036608F"/>
    <w:rsid w:val="00366410"/>
    <w:rsid w:val="003665EA"/>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A6C"/>
    <w:rsid w:val="00372D59"/>
    <w:rsid w:val="00372F2F"/>
    <w:rsid w:val="0037353C"/>
    <w:rsid w:val="003742F2"/>
    <w:rsid w:val="00374808"/>
    <w:rsid w:val="00374DFA"/>
    <w:rsid w:val="0037526F"/>
    <w:rsid w:val="0037570E"/>
    <w:rsid w:val="00375F46"/>
    <w:rsid w:val="0037623C"/>
    <w:rsid w:val="003765E0"/>
    <w:rsid w:val="00376AB9"/>
    <w:rsid w:val="00377E82"/>
    <w:rsid w:val="00377E98"/>
    <w:rsid w:val="0038032B"/>
    <w:rsid w:val="0038064B"/>
    <w:rsid w:val="00380E52"/>
    <w:rsid w:val="00380EBE"/>
    <w:rsid w:val="00380F52"/>
    <w:rsid w:val="0038125F"/>
    <w:rsid w:val="003815D9"/>
    <w:rsid w:val="003816D2"/>
    <w:rsid w:val="0038170E"/>
    <w:rsid w:val="0038218F"/>
    <w:rsid w:val="00382ADE"/>
    <w:rsid w:val="00382D8A"/>
    <w:rsid w:val="00382FE5"/>
    <w:rsid w:val="00383213"/>
    <w:rsid w:val="003832DF"/>
    <w:rsid w:val="00383591"/>
    <w:rsid w:val="003835BF"/>
    <w:rsid w:val="00383CB7"/>
    <w:rsid w:val="00383D21"/>
    <w:rsid w:val="00383D99"/>
    <w:rsid w:val="00383F0D"/>
    <w:rsid w:val="00383F29"/>
    <w:rsid w:val="003849FA"/>
    <w:rsid w:val="00384F6A"/>
    <w:rsid w:val="003854B0"/>
    <w:rsid w:val="0038579E"/>
    <w:rsid w:val="00385A8F"/>
    <w:rsid w:val="00385EED"/>
    <w:rsid w:val="003863B8"/>
    <w:rsid w:val="00386C5C"/>
    <w:rsid w:val="00387694"/>
    <w:rsid w:val="003877FD"/>
    <w:rsid w:val="0038780A"/>
    <w:rsid w:val="00387952"/>
    <w:rsid w:val="00387B6C"/>
    <w:rsid w:val="00387BB8"/>
    <w:rsid w:val="00387E9D"/>
    <w:rsid w:val="00387EB5"/>
    <w:rsid w:val="003900AD"/>
    <w:rsid w:val="003900F7"/>
    <w:rsid w:val="003903F8"/>
    <w:rsid w:val="0039044C"/>
    <w:rsid w:val="00390543"/>
    <w:rsid w:val="0039058C"/>
    <w:rsid w:val="0039062C"/>
    <w:rsid w:val="00390896"/>
    <w:rsid w:val="00390925"/>
    <w:rsid w:val="003917EC"/>
    <w:rsid w:val="00391F3E"/>
    <w:rsid w:val="003927A4"/>
    <w:rsid w:val="00392BF9"/>
    <w:rsid w:val="003935FC"/>
    <w:rsid w:val="00393610"/>
    <w:rsid w:val="00393ABB"/>
    <w:rsid w:val="00393C7B"/>
    <w:rsid w:val="0039406B"/>
    <w:rsid w:val="003955D3"/>
    <w:rsid w:val="00395866"/>
    <w:rsid w:val="0039641E"/>
    <w:rsid w:val="00396606"/>
    <w:rsid w:val="00396706"/>
    <w:rsid w:val="00396DD5"/>
    <w:rsid w:val="0039704D"/>
    <w:rsid w:val="0039717B"/>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578"/>
    <w:rsid w:val="003A3B45"/>
    <w:rsid w:val="003A3DB4"/>
    <w:rsid w:val="003A41DC"/>
    <w:rsid w:val="003A4CB3"/>
    <w:rsid w:val="003A4CD4"/>
    <w:rsid w:val="003A5157"/>
    <w:rsid w:val="003A5BB5"/>
    <w:rsid w:val="003A5DC1"/>
    <w:rsid w:val="003A5DCE"/>
    <w:rsid w:val="003A61FD"/>
    <w:rsid w:val="003A664D"/>
    <w:rsid w:val="003A72CB"/>
    <w:rsid w:val="003A75DE"/>
    <w:rsid w:val="003A7895"/>
    <w:rsid w:val="003A7C5E"/>
    <w:rsid w:val="003B0617"/>
    <w:rsid w:val="003B0720"/>
    <w:rsid w:val="003B12F5"/>
    <w:rsid w:val="003B1305"/>
    <w:rsid w:val="003B15D1"/>
    <w:rsid w:val="003B165E"/>
    <w:rsid w:val="003B1831"/>
    <w:rsid w:val="003B1BD0"/>
    <w:rsid w:val="003B1F3B"/>
    <w:rsid w:val="003B2A12"/>
    <w:rsid w:val="003B2A78"/>
    <w:rsid w:val="003B2B2E"/>
    <w:rsid w:val="003B3011"/>
    <w:rsid w:val="003B323E"/>
    <w:rsid w:val="003B3643"/>
    <w:rsid w:val="003B382B"/>
    <w:rsid w:val="003B3A05"/>
    <w:rsid w:val="003B43BD"/>
    <w:rsid w:val="003B4972"/>
    <w:rsid w:val="003B4BDE"/>
    <w:rsid w:val="003B545E"/>
    <w:rsid w:val="003B5896"/>
    <w:rsid w:val="003B5A1A"/>
    <w:rsid w:val="003B6131"/>
    <w:rsid w:val="003B6476"/>
    <w:rsid w:val="003B688A"/>
    <w:rsid w:val="003B6F99"/>
    <w:rsid w:val="003B7472"/>
    <w:rsid w:val="003B799A"/>
    <w:rsid w:val="003B7F12"/>
    <w:rsid w:val="003C003E"/>
    <w:rsid w:val="003C0257"/>
    <w:rsid w:val="003C15A5"/>
    <w:rsid w:val="003C18F5"/>
    <w:rsid w:val="003C1963"/>
    <w:rsid w:val="003C1F65"/>
    <w:rsid w:val="003C27C3"/>
    <w:rsid w:val="003C2FCD"/>
    <w:rsid w:val="003C3132"/>
    <w:rsid w:val="003C3150"/>
    <w:rsid w:val="003C3490"/>
    <w:rsid w:val="003C34DC"/>
    <w:rsid w:val="003C39FB"/>
    <w:rsid w:val="003C3ACB"/>
    <w:rsid w:val="003C3CD3"/>
    <w:rsid w:val="003C3D11"/>
    <w:rsid w:val="003C3E07"/>
    <w:rsid w:val="003C4688"/>
    <w:rsid w:val="003C4ACB"/>
    <w:rsid w:val="003C4BD8"/>
    <w:rsid w:val="003C4EEF"/>
    <w:rsid w:val="003C4EFC"/>
    <w:rsid w:val="003C5520"/>
    <w:rsid w:val="003C57BF"/>
    <w:rsid w:val="003C583D"/>
    <w:rsid w:val="003C60A2"/>
    <w:rsid w:val="003C69A6"/>
    <w:rsid w:val="003C6E2B"/>
    <w:rsid w:val="003C730A"/>
    <w:rsid w:val="003C735D"/>
    <w:rsid w:val="003C741C"/>
    <w:rsid w:val="003C7898"/>
    <w:rsid w:val="003C7954"/>
    <w:rsid w:val="003C7ADB"/>
    <w:rsid w:val="003D0199"/>
    <w:rsid w:val="003D0582"/>
    <w:rsid w:val="003D08D6"/>
    <w:rsid w:val="003D0B11"/>
    <w:rsid w:val="003D1123"/>
    <w:rsid w:val="003D1180"/>
    <w:rsid w:val="003D153C"/>
    <w:rsid w:val="003D1BEF"/>
    <w:rsid w:val="003D1E0B"/>
    <w:rsid w:val="003D1F76"/>
    <w:rsid w:val="003D210F"/>
    <w:rsid w:val="003D22DB"/>
    <w:rsid w:val="003D2311"/>
    <w:rsid w:val="003D2754"/>
    <w:rsid w:val="003D2A9D"/>
    <w:rsid w:val="003D2BCF"/>
    <w:rsid w:val="003D2EAC"/>
    <w:rsid w:val="003D320E"/>
    <w:rsid w:val="003D3286"/>
    <w:rsid w:val="003D3BFD"/>
    <w:rsid w:val="003D4025"/>
    <w:rsid w:val="003D450E"/>
    <w:rsid w:val="003D5179"/>
    <w:rsid w:val="003D60FB"/>
    <w:rsid w:val="003D62D5"/>
    <w:rsid w:val="003D633E"/>
    <w:rsid w:val="003D692D"/>
    <w:rsid w:val="003D6A68"/>
    <w:rsid w:val="003D6ED1"/>
    <w:rsid w:val="003D6FA1"/>
    <w:rsid w:val="003D7063"/>
    <w:rsid w:val="003D72F5"/>
    <w:rsid w:val="003D735F"/>
    <w:rsid w:val="003D7730"/>
    <w:rsid w:val="003D7907"/>
    <w:rsid w:val="003D7F0B"/>
    <w:rsid w:val="003E0476"/>
    <w:rsid w:val="003E0C99"/>
    <w:rsid w:val="003E0DB7"/>
    <w:rsid w:val="003E0DD7"/>
    <w:rsid w:val="003E1086"/>
    <w:rsid w:val="003E1744"/>
    <w:rsid w:val="003E1AD8"/>
    <w:rsid w:val="003E1AFB"/>
    <w:rsid w:val="003E1C2D"/>
    <w:rsid w:val="003E2191"/>
    <w:rsid w:val="003E235B"/>
    <w:rsid w:val="003E271C"/>
    <w:rsid w:val="003E2768"/>
    <w:rsid w:val="003E2EA3"/>
    <w:rsid w:val="003E30A9"/>
    <w:rsid w:val="003E336C"/>
    <w:rsid w:val="003E3A57"/>
    <w:rsid w:val="003E3AC7"/>
    <w:rsid w:val="003E3F85"/>
    <w:rsid w:val="003E3FA5"/>
    <w:rsid w:val="003E4105"/>
    <w:rsid w:val="003E516D"/>
    <w:rsid w:val="003E54E9"/>
    <w:rsid w:val="003E569B"/>
    <w:rsid w:val="003E577B"/>
    <w:rsid w:val="003E57BC"/>
    <w:rsid w:val="003E5BC8"/>
    <w:rsid w:val="003E5D15"/>
    <w:rsid w:val="003E5D5F"/>
    <w:rsid w:val="003E5E23"/>
    <w:rsid w:val="003E5F6D"/>
    <w:rsid w:val="003E64B1"/>
    <w:rsid w:val="003E6B62"/>
    <w:rsid w:val="003E6F8F"/>
    <w:rsid w:val="003E7031"/>
    <w:rsid w:val="003E7108"/>
    <w:rsid w:val="003E72E1"/>
    <w:rsid w:val="003E7C6A"/>
    <w:rsid w:val="003E7D55"/>
    <w:rsid w:val="003F01E8"/>
    <w:rsid w:val="003F0392"/>
    <w:rsid w:val="003F0618"/>
    <w:rsid w:val="003F10D4"/>
    <w:rsid w:val="003F1286"/>
    <w:rsid w:val="003F13C0"/>
    <w:rsid w:val="003F16F5"/>
    <w:rsid w:val="003F2037"/>
    <w:rsid w:val="003F20E9"/>
    <w:rsid w:val="003F223F"/>
    <w:rsid w:val="003F2F5A"/>
    <w:rsid w:val="003F39B4"/>
    <w:rsid w:val="003F404D"/>
    <w:rsid w:val="003F428A"/>
    <w:rsid w:val="003F497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1D4F"/>
    <w:rsid w:val="00402196"/>
    <w:rsid w:val="0040232D"/>
    <w:rsid w:val="004023E0"/>
    <w:rsid w:val="00402848"/>
    <w:rsid w:val="00402A15"/>
    <w:rsid w:val="00402C7E"/>
    <w:rsid w:val="00403276"/>
    <w:rsid w:val="0040327D"/>
    <w:rsid w:val="004038A8"/>
    <w:rsid w:val="00404192"/>
    <w:rsid w:val="004044E7"/>
    <w:rsid w:val="00404665"/>
    <w:rsid w:val="004047AD"/>
    <w:rsid w:val="00404ACD"/>
    <w:rsid w:val="00404CD8"/>
    <w:rsid w:val="004051C5"/>
    <w:rsid w:val="0040534A"/>
    <w:rsid w:val="00405AF5"/>
    <w:rsid w:val="00406A19"/>
    <w:rsid w:val="00406F8D"/>
    <w:rsid w:val="0040739F"/>
    <w:rsid w:val="004075CF"/>
    <w:rsid w:val="004076EE"/>
    <w:rsid w:val="0040772B"/>
    <w:rsid w:val="004077EC"/>
    <w:rsid w:val="00407A45"/>
    <w:rsid w:val="00407D45"/>
    <w:rsid w:val="00407D9D"/>
    <w:rsid w:val="00410219"/>
    <w:rsid w:val="004104D4"/>
    <w:rsid w:val="00410D6D"/>
    <w:rsid w:val="00410FEA"/>
    <w:rsid w:val="0041184E"/>
    <w:rsid w:val="00411DF2"/>
    <w:rsid w:val="004122E0"/>
    <w:rsid w:val="004124ED"/>
    <w:rsid w:val="00413323"/>
    <w:rsid w:val="00413A87"/>
    <w:rsid w:val="00413B7C"/>
    <w:rsid w:val="00413CB6"/>
    <w:rsid w:val="00413E05"/>
    <w:rsid w:val="0041426C"/>
    <w:rsid w:val="00414723"/>
    <w:rsid w:val="00414742"/>
    <w:rsid w:val="00414A0F"/>
    <w:rsid w:val="00414C63"/>
    <w:rsid w:val="0041515B"/>
    <w:rsid w:val="00415174"/>
    <w:rsid w:val="004152FF"/>
    <w:rsid w:val="00415472"/>
    <w:rsid w:val="0041591D"/>
    <w:rsid w:val="00415A2D"/>
    <w:rsid w:val="00416137"/>
    <w:rsid w:val="004164D9"/>
    <w:rsid w:val="0041660C"/>
    <w:rsid w:val="00416BB7"/>
    <w:rsid w:val="00416EFF"/>
    <w:rsid w:val="004171C2"/>
    <w:rsid w:val="00417F4C"/>
    <w:rsid w:val="0042035A"/>
    <w:rsid w:val="004204B5"/>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511D"/>
    <w:rsid w:val="004257EB"/>
    <w:rsid w:val="004259F2"/>
    <w:rsid w:val="00426084"/>
    <w:rsid w:val="00426169"/>
    <w:rsid w:val="004267A5"/>
    <w:rsid w:val="00426C3B"/>
    <w:rsid w:val="00426E1E"/>
    <w:rsid w:val="00427101"/>
    <w:rsid w:val="004276F9"/>
    <w:rsid w:val="0042776D"/>
    <w:rsid w:val="00430B97"/>
    <w:rsid w:val="00430E39"/>
    <w:rsid w:val="00431949"/>
    <w:rsid w:val="00431E1E"/>
    <w:rsid w:val="00431E71"/>
    <w:rsid w:val="0043262F"/>
    <w:rsid w:val="004327EC"/>
    <w:rsid w:val="00432B8A"/>
    <w:rsid w:val="00432C3B"/>
    <w:rsid w:val="00432C84"/>
    <w:rsid w:val="0043324D"/>
    <w:rsid w:val="004337F7"/>
    <w:rsid w:val="00433D23"/>
    <w:rsid w:val="00433DC5"/>
    <w:rsid w:val="00433FE1"/>
    <w:rsid w:val="00434784"/>
    <w:rsid w:val="00434A32"/>
    <w:rsid w:val="00434C71"/>
    <w:rsid w:val="00434ECE"/>
    <w:rsid w:val="0043516B"/>
    <w:rsid w:val="004355B0"/>
    <w:rsid w:val="004355E6"/>
    <w:rsid w:val="00435638"/>
    <w:rsid w:val="00435D7B"/>
    <w:rsid w:val="00436655"/>
    <w:rsid w:val="0043702D"/>
    <w:rsid w:val="004370B9"/>
    <w:rsid w:val="00437AAB"/>
    <w:rsid w:val="00437B61"/>
    <w:rsid w:val="00437C01"/>
    <w:rsid w:val="00440059"/>
    <w:rsid w:val="004405A2"/>
    <w:rsid w:val="0044077C"/>
    <w:rsid w:val="00440961"/>
    <w:rsid w:val="00440B25"/>
    <w:rsid w:val="00440CD3"/>
    <w:rsid w:val="00440EAD"/>
    <w:rsid w:val="004421CA"/>
    <w:rsid w:val="00442C29"/>
    <w:rsid w:val="00442DB7"/>
    <w:rsid w:val="00442F05"/>
    <w:rsid w:val="00443373"/>
    <w:rsid w:val="00443789"/>
    <w:rsid w:val="00443A1D"/>
    <w:rsid w:val="00443CCD"/>
    <w:rsid w:val="00443CF6"/>
    <w:rsid w:val="004456F6"/>
    <w:rsid w:val="0044579B"/>
    <w:rsid w:val="004458C1"/>
    <w:rsid w:val="00445994"/>
    <w:rsid w:val="00445DBC"/>
    <w:rsid w:val="00446757"/>
    <w:rsid w:val="00446880"/>
    <w:rsid w:val="0044692C"/>
    <w:rsid w:val="00446F98"/>
    <w:rsid w:val="00447A6D"/>
    <w:rsid w:val="00447E03"/>
    <w:rsid w:val="004500A8"/>
    <w:rsid w:val="004502E3"/>
    <w:rsid w:val="004507DF"/>
    <w:rsid w:val="0045116E"/>
    <w:rsid w:val="004516D1"/>
    <w:rsid w:val="00452070"/>
    <w:rsid w:val="00452B64"/>
    <w:rsid w:val="00452CF8"/>
    <w:rsid w:val="00453316"/>
    <w:rsid w:val="00453647"/>
    <w:rsid w:val="00453B19"/>
    <w:rsid w:val="00454574"/>
    <w:rsid w:val="00454AA7"/>
    <w:rsid w:val="00454C7F"/>
    <w:rsid w:val="00454CAD"/>
    <w:rsid w:val="00454F76"/>
    <w:rsid w:val="00455634"/>
    <w:rsid w:val="0045568D"/>
    <w:rsid w:val="00455B02"/>
    <w:rsid w:val="00455B0D"/>
    <w:rsid w:val="00455CAC"/>
    <w:rsid w:val="00455F65"/>
    <w:rsid w:val="0045616A"/>
    <w:rsid w:val="0045622B"/>
    <w:rsid w:val="00456306"/>
    <w:rsid w:val="00456891"/>
    <w:rsid w:val="00456947"/>
    <w:rsid w:val="00456AF4"/>
    <w:rsid w:val="00456B2B"/>
    <w:rsid w:val="00456BE7"/>
    <w:rsid w:val="00456D1E"/>
    <w:rsid w:val="0045706A"/>
    <w:rsid w:val="00457812"/>
    <w:rsid w:val="00460144"/>
    <w:rsid w:val="0046064D"/>
    <w:rsid w:val="00460D95"/>
    <w:rsid w:val="004611AA"/>
    <w:rsid w:val="00461339"/>
    <w:rsid w:val="00461C69"/>
    <w:rsid w:val="00461EC2"/>
    <w:rsid w:val="00461F51"/>
    <w:rsid w:val="00462413"/>
    <w:rsid w:val="00462497"/>
    <w:rsid w:val="00462C07"/>
    <w:rsid w:val="00462D90"/>
    <w:rsid w:val="00462EE3"/>
    <w:rsid w:val="00463989"/>
    <w:rsid w:val="004640DB"/>
    <w:rsid w:val="004642DA"/>
    <w:rsid w:val="00464D47"/>
    <w:rsid w:val="00465113"/>
    <w:rsid w:val="00465648"/>
    <w:rsid w:val="00465685"/>
    <w:rsid w:val="0046593C"/>
    <w:rsid w:val="00465A33"/>
    <w:rsid w:val="00465BF7"/>
    <w:rsid w:val="00465F3F"/>
    <w:rsid w:val="0046651E"/>
    <w:rsid w:val="00466AD3"/>
    <w:rsid w:val="00467587"/>
    <w:rsid w:val="0046794C"/>
    <w:rsid w:val="00470243"/>
    <w:rsid w:val="00470CCE"/>
    <w:rsid w:val="00470DF6"/>
    <w:rsid w:val="00470EBB"/>
    <w:rsid w:val="0047120E"/>
    <w:rsid w:val="004717E4"/>
    <w:rsid w:val="00471933"/>
    <w:rsid w:val="00471A76"/>
    <w:rsid w:val="00471AA0"/>
    <w:rsid w:val="00471BCE"/>
    <w:rsid w:val="00472B53"/>
    <w:rsid w:val="00473179"/>
    <w:rsid w:val="004735B6"/>
    <w:rsid w:val="004736EB"/>
    <w:rsid w:val="00473800"/>
    <w:rsid w:val="00473808"/>
    <w:rsid w:val="004741E8"/>
    <w:rsid w:val="00474870"/>
    <w:rsid w:val="00475031"/>
    <w:rsid w:val="004753E0"/>
    <w:rsid w:val="0047541A"/>
    <w:rsid w:val="00475978"/>
    <w:rsid w:val="00475EB8"/>
    <w:rsid w:val="004766C5"/>
    <w:rsid w:val="00476AC8"/>
    <w:rsid w:val="0047702A"/>
    <w:rsid w:val="004776BB"/>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A63"/>
    <w:rsid w:val="00482CC5"/>
    <w:rsid w:val="004830B6"/>
    <w:rsid w:val="004834DC"/>
    <w:rsid w:val="00483587"/>
    <w:rsid w:val="004839C8"/>
    <w:rsid w:val="00483CB4"/>
    <w:rsid w:val="00483FF3"/>
    <w:rsid w:val="00484120"/>
    <w:rsid w:val="00484290"/>
    <w:rsid w:val="00484D4D"/>
    <w:rsid w:val="00485192"/>
    <w:rsid w:val="004851B6"/>
    <w:rsid w:val="00485751"/>
    <w:rsid w:val="00485C6C"/>
    <w:rsid w:val="004864CC"/>
    <w:rsid w:val="00486915"/>
    <w:rsid w:val="0048764A"/>
    <w:rsid w:val="00487CB8"/>
    <w:rsid w:val="00487E77"/>
    <w:rsid w:val="00490253"/>
    <w:rsid w:val="00490512"/>
    <w:rsid w:val="00490827"/>
    <w:rsid w:val="004909E9"/>
    <w:rsid w:val="00490D64"/>
    <w:rsid w:val="004912DF"/>
    <w:rsid w:val="00491AD0"/>
    <w:rsid w:val="00491BF0"/>
    <w:rsid w:val="00492167"/>
    <w:rsid w:val="0049274B"/>
    <w:rsid w:val="00492B8D"/>
    <w:rsid w:val="00493057"/>
    <w:rsid w:val="00493274"/>
    <w:rsid w:val="0049371F"/>
    <w:rsid w:val="00493942"/>
    <w:rsid w:val="00493A10"/>
    <w:rsid w:val="00493A74"/>
    <w:rsid w:val="00493C24"/>
    <w:rsid w:val="00494040"/>
    <w:rsid w:val="004946B0"/>
    <w:rsid w:val="00494B15"/>
    <w:rsid w:val="00494DFC"/>
    <w:rsid w:val="00494ED2"/>
    <w:rsid w:val="004955F7"/>
    <w:rsid w:val="0049587A"/>
    <w:rsid w:val="00495D92"/>
    <w:rsid w:val="00495DAE"/>
    <w:rsid w:val="00495FB9"/>
    <w:rsid w:val="00496226"/>
    <w:rsid w:val="00496742"/>
    <w:rsid w:val="004969D1"/>
    <w:rsid w:val="00497003"/>
    <w:rsid w:val="004972D1"/>
    <w:rsid w:val="00497975"/>
    <w:rsid w:val="00497DCA"/>
    <w:rsid w:val="00497E72"/>
    <w:rsid w:val="00497E85"/>
    <w:rsid w:val="004A061C"/>
    <w:rsid w:val="004A0AB5"/>
    <w:rsid w:val="004A10CA"/>
    <w:rsid w:val="004A10DE"/>
    <w:rsid w:val="004A244F"/>
    <w:rsid w:val="004A2489"/>
    <w:rsid w:val="004A275A"/>
    <w:rsid w:val="004A2890"/>
    <w:rsid w:val="004A306E"/>
    <w:rsid w:val="004A3146"/>
    <w:rsid w:val="004A33EF"/>
    <w:rsid w:val="004A33FB"/>
    <w:rsid w:val="004A35B3"/>
    <w:rsid w:val="004A3A55"/>
    <w:rsid w:val="004A3F69"/>
    <w:rsid w:val="004A4400"/>
    <w:rsid w:val="004A44D8"/>
    <w:rsid w:val="004A4547"/>
    <w:rsid w:val="004A45CD"/>
    <w:rsid w:val="004A47A4"/>
    <w:rsid w:val="004A50F0"/>
    <w:rsid w:val="004A5889"/>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6AB"/>
    <w:rsid w:val="004B071A"/>
    <w:rsid w:val="004B0853"/>
    <w:rsid w:val="004B0B90"/>
    <w:rsid w:val="004B0B9E"/>
    <w:rsid w:val="004B1116"/>
    <w:rsid w:val="004B13CA"/>
    <w:rsid w:val="004B14BB"/>
    <w:rsid w:val="004B1827"/>
    <w:rsid w:val="004B1895"/>
    <w:rsid w:val="004B1925"/>
    <w:rsid w:val="004B1EF7"/>
    <w:rsid w:val="004B24A6"/>
    <w:rsid w:val="004B258F"/>
    <w:rsid w:val="004B28CD"/>
    <w:rsid w:val="004B2C74"/>
    <w:rsid w:val="004B3089"/>
    <w:rsid w:val="004B3195"/>
    <w:rsid w:val="004B3814"/>
    <w:rsid w:val="004B3A9D"/>
    <w:rsid w:val="004B3C47"/>
    <w:rsid w:val="004B3D57"/>
    <w:rsid w:val="004B3F78"/>
    <w:rsid w:val="004B4092"/>
    <w:rsid w:val="004B4991"/>
    <w:rsid w:val="004B517A"/>
    <w:rsid w:val="004B51CB"/>
    <w:rsid w:val="004B51DF"/>
    <w:rsid w:val="004B559C"/>
    <w:rsid w:val="004B5847"/>
    <w:rsid w:val="004B5A3B"/>
    <w:rsid w:val="004B5A83"/>
    <w:rsid w:val="004B5D1A"/>
    <w:rsid w:val="004B5ED2"/>
    <w:rsid w:val="004B65F9"/>
    <w:rsid w:val="004B6747"/>
    <w:rsid w:val="004B67DE"/>
    <w:rsid w:val="004B70EC"/>
    <w:rsid w:val="004B72EC"/>
    <w:rsid w:val="004B771E"/>
    <w:rsid w:val="004B79E3"/>
    <w:rsid w:val="004C0552"/>
    <w:rsid w:val="004C0685"/>
    <w:rsid w:val="004C080B"/>
    <w:rsid w:val="004C0A96"/>
    <w:rsid w:val="004C0C36"/>
    <w:rsid w:val="004C12F5"/>
    <w:rsid w:val="004C1449"/>
    <w:rsid w:val="004C1AAA"/>
    <w:rsid w:val="004C1B72"/>
    <w:rsid w:val="004C1C7B"/>
    <w:rsid w:val="004C1F29"/>
    <w:rsid w:val="004C2369"/>
    <w:rsid w:val="004C238B"/>
    <w:rsid w:val="004C3726"/>
    <w:rsid w:val="004C373E"/>
    <w:rsid w:val="004C40DC"/>
    <w:rsid w:val="004C46E9"/>
    <w:rsid w:val="004C49BE"/>
    <w:rsid w:val="004C5931"/>
    <w:rsid w:val="004C5A8A"/>
    <w:rsid w:val="004C5E0B"/>
    <w:rsid w:val="004C60D6"/>
    <w:rsid w:val="004C613D"/>
    <w:rsid w:val="004C6554"/>
    <w:rsid w:val="004C66C8"/>
    <w:rsid w:val="004C7047"/>
    <w:rsid w:val="004C7BF9"/>
    <w:rsid w:val="004D0088"/>
    <w:rsid w:val="004D00C9"/>
    <w:rsid w:val="004D04BC"/>
    <w:rsid w:val="004D0943"/>
    <w:rsid w:val="004D0AE0"/>
    <w:rsid w:val="004D119A"/>
    <w:rsid w:val="004D1505"/>
    <w:rsid w:val="004D18FC"/>
    <w:rsid w:val="004D1DB3"/>
    <w:rsid w:val="004D213D"/>
    <w:rsid w:val="004D2F7C"/>
    <w:rsid w:val="004D3163"/>
    <w:rsid w:val="004D31CC"/>
    <w:rsid w:val="004D3359"/>
    <w:rsid w:val="004D3416"/>
    <w:rsid w:val="004D3C72"/>
    <w:rsid w:val="004D3CD9"/>
    <w:rsid w:val="004D45B2"/>
    <w:rsid w:val="004D4807"/>
    <w:rsid w:val="004D4954"/>
    <w:rsid w:val="004D52B6"/>
    <w:rsid w:val="004D566B"/>
    <w:rsid w:val="004D57A8"/>
    <w:rsid w:val="004D5CD3"/>
    <w:rsid w:val="004D5FD6"/>
    <w:rsid w:val="004D6246"/>
    <w:rsid w:val="004D66D2"/>
    <w:rsid w:val="004D6DD1"/>
    <w:rsid w:val="004E03FF"/>
    <w:rsid w:val="004E07BF"/>
    <w:rsid w:val="004E0852"/>
    <w:rsid w:val="004E0D73"/>
    <w:rsid w:val="004E1219"/>
    <w:rsid w:val="004E127E"/>
    <w:rsid w:val="004E1B76"/>
    <w:rsid w:val="004E1FBC"/>
    <w:rsid w:val="004E20B9"/>
    <w:rsid w:val="004E33E3"/>
    <w:rsid w:val="004E342D"/>
    <w:rsid w:val="004E36EE"/>
    <w:rsid w:val="004E3813"/>
    <w:rsid w:val="004E39F2"/>
    <w:rsid w:val="004E4E61"/>
    <w:rsid w:val="004E4FFF"/>
    <w:rsid w:val="004E53F5"/>
    <w:rsid w:val="004E5505"/>
    <w:rsid w:val="004E5513"/>
    <w:rsid w:val="004E6161"/>
    <w:rsid w:val="004E65F5"/>
    <w:rsid w:val="004E691E"/>
    <w:rsid w:val="004E6B46"/>
    <w:rsid w:val="004E6F99"/>
    <w:rsid w:val="004E7057"/>
    <w:rsid w:val="004E7212"/>
    <w:rsid w:val="004E7275"/>
    <w:rsid w:val="004E7F11"/>
    <w:rsid w:val="004F0230"/>
    <w:rsid w:val="004F07FF"/>
    <w:rsid w:val="004F0856"/>
    <w:rsid w:val="004F0AC1"/>
    <w:rsid w:val="004F0B18"/>
    <w:rsid w:val="004F0D54"/>
    <w:rsid w:val="004F134A"/>
    <w:rsid w:val="004F15A0"/>
    <w:rsid w:val="004F190D"/>
    <w:rsid w:val="004F219C"/>
    <w:rsid w:val="004F26E3"/>
    <w:rsid w:val="004F293D"/>
    <w:rsid w:val="004F303F"/>
    <w:rsid w:val="004F33EE"/>
    <w:rsid w:val="004F390C"/>
    <w:rsid w:val="004F3ACA"/>
    <w:rsid w:val="004F3B08"/>
    <w:rsid w:val="004F3C65"/>
    <w:rsid w:val="004F414E"/>
    <w:rsid w:val="004F432E"/>
    <w:rsid w:val="004F4481"/>
    <w:rsid w:val="004F47D9"/>
    <w:rsid w:val="004F5466"/>
    <w:rsid w:val="004F60D4"/>
    <w:rsid w:val="004F610C"/>
    <w:rsid w:val="004F6545"/>
    <w:rsid w:val="004F6693"/>
    <w:rsid w:val="004F6767"/>
    <w:rsid w:val="004F6829"/>
    <w:rsid w:val="004F6958"/>
    <w:rsid w:val="004F72C7"/>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1F86"/>
    <w:rsid w:val="0050254C"/>
    <w:rsid w:val="00502663"/>
    <w:rsid w:val="005026BA"/>
    <w:rsid w:val="00502B7B"/>
    <w:rsid w:val="00503196"/>
    <w:rsid w:val="0050388D"/>
    <w:rsid w:val="00503B14"/>
    <w:rsid w:val="00504708"/>
    <w:rsid w:val="0050525A"/>
    <w:rsid w:val="00505DE3"/>
    <w:rsid w:val="0050613E"/>
    <w:rsid w:val="00507ADF"/>
    <w:rsid w:val="00507AF8"/>
    <w:rsid w:val="00507DCA"/>
    <w:rsid w:val="00510099"/>
    <w:rsid w:val="00510456"/>
    <w:rsid w:val="00510697"/>
    <w:rsid w:val="00511303"/>
    <w:rsid w:val="005116AF"/>
    <w:rsid w:val="005118BF"/>
    <w:rsid w:val="00511E06"/>
    <w:rsid w:val="00512878"/>
    <w:rsid w:val="00512E23"/>
    <w:rsid w:val="00512F59"/>
    <w:rsid w:val="00512FB1"/>
    <w:rsid w:val="005132BE"/>
    <w:rsid w:val="005133E9"/>
    <w:rsid w:val="005133FB"/>
    <w:rsid w:val="005136A4"/>
    <w:rsid w:val="0051388F"/>
    <w:rsid w:val="00513EDA"/>
    <w:rsid w:val="00514CE9"/>
    <w:rsid w:val="00514D5C"/>
    <w:rsid w:val="00514EB0"/>
    <w:rsid w:val="0051580B"/>
    <w:rsid w:val="00515DA7"/>
    <w:rsid w:val="00516B0F"/>
    <w:rsid w:val="00516D24"/>
    <w:rsid w:val="00516F7A"/>
    <w:rsid w:val="00517576"/>
    <w:rsid w:val="0052006A"/>
    <w:rsid w:val="0052043A"/>
    <w:rsid w:val="00520775"/>
    <w:rsid w:val="00520F9E"/>
    <w:rsid w:val="00521B35"/>
    <w:rsid w:val="00522910"/>
    <w:rsid w:val="00522915"/>
    <w:rsid w:val="005229BA"/>
    <w:rsid w:val="00522D25"/>
    <w:rsid w:val="005235FF"/>
    <w:rsid w:val="00523FF7"/>
    <w:rsid w:val="0052485C"/>
    <w:rsid w:val="005249B1"/>
    <w:rsid w:val="005256A5"/>
    <w:rsid w:val="00525D4A"/>
    <w:rsid w:val="00526351"/>
    <w:rsid w:val="00526D62"/>
    <w:rsid w:val="005273C1"/>
    <w:rsid w:val="005273FF"/>
    <w:rsid w:val="00527C00"/>
    <w:rsid w:val="00530189"/>
    <w:rsid w:val="00530ED0"/>
    <w:rsid w:val="00530FE2"/>
    <w:rsid w:val="005311B6"/>
    <w:rsid w:val="00531211"/>
    <w:rsid w:val="005312B8"/>
    <w:rsid w:val="005312ED"/>
    <w:rsid w:val="00531403"/>
    <w:rsid w:val="005314FA"/>
    <w:rsid w:val="005316B2"/>
    <w:rsid w:val="005318AC"/>
    <w:rsid w:val="005318BF"/>
    <w:rsid w:val="005321CF"/>
    <w:rsid w:val="00532578"/>
    <w:rsid w:val="00532A40"/>
    <w:rsid w:val="00532C6E"/>
    <w:rsid w:val="00532CBE"/>
    <w:rsid w:val="005330A3"/>
    <w:rsid w:val="005335CB"/>
    <w:rsid w:val="00533E3E"/>
    <w:rsid w:val="00534397"/>
    <w:rsid w:val="005343CE"/>
    <w:rsid w:val="00534799"/>
    <w:rsid w:val="00534C51"/>
    <w:rsid w:val="005355B3"/>
    <w:rsid w:val="005359A6"/>
    <w:rsid w:val="00536128"/>
    <w:rsid w:val="00536285"/>
    <w:rsid w:val="0053635C"/>
    <w:rsid w:val="005364B8"/>
    <w:rsid w:val="005369BA"/>
    <w:rsid w:val="00536AC7"/>
    <w:rsid w:val="00536E7A"/>
    <w:rsid w:val="005370BC"/>
    <w:rsid w:val="00537236"/>
    <w:rsid w:val="00537C55"/>
    <w:rsid w:val="00537CE1"/>
    <w:rsid w:val="00540747"/>
    <w:rsid w:val="00540748"/>
    <w:rsid w:val="00540D08"/>
    <w:rsid w:val="00541A27"/>
    <w:rsid w:val="00541B69"/>
    <w:rsid w:val="00541BC3"/>
    <w:rsid w:val="00541E7F"/>
    <w:rsid w:val="00541F23"/>
    <w:rsid w:val="00542381"/>
    <w:rsid w:val="00542497"/>
    <w:rsid w:val="005425B3"/>
    <w:rsid w:val="00542AA6"/>
    <w:rsid w:val="005435A9"/>
    <w:rsid w:val="005436AC"/>
    <w:rsid w:val="00543B19"/>
    <w:rsid w:val="0054421E"/>
    <w:rsid w:val="00544419"/>
    <w:rsid w:val="00544CAD"/>
    <w:rsid w:val="00545380"/>
    <w:rsid w:val="00545C91"/>
    <w:rsid w:val="005467AC"/>
    <w:rsid w:val="00546A73"/>
    <w:rsid w:val="00546CA7"/>
    <w:rsid w:val="00546DBF"/>
    <w:rsid w:val="005471A8"/>
    <w:rsid w:val="005475E0"/>
    <w:rsid w:val="005475E8"/>
    <w:rsid w:val="00547894"/>
    <w:rsid w:val="005502CF"/>
    <w:rsid w:val="00550604"/>
    <w:rsid w:val="00550840"/>
    <w:rsid w:val="00550932"/>
    <w:rsid w:val="00550CF8"/>
    <w:rsid w:val="00550ED9"/>
    <w:rsid w:val="005510DC"/>
    <w:rsid w:val="00551112"/>
    <w:rsid w:val="0055146B"/>
    <w:rsid w:val="00552C2C"/>
    <w:rsid w:val="0055300C"/>
    <w:rsid w:val="0055329F"/>
    <w:rsid w:val="005533BF"/>
    <w:rsid w:val="00553A46"/>
    <w:rsid w:val="00553B6C"/>
    <w:rsid w:val="00553DBA"/>
    <w:rsid w:val="00553F5E"/>
    <w:rsid w:val="0055423B"/>
    <w:rsid w:val="005543EC"/>
    <w:rsid w:val="005543F7"/>
    <w:rsid w:val="005548C9"/>
    <w:rsid w:val="005549EE"/>
    <w:rsid w:val="00554CBD"/>
    <w:rsid w:val="00554D69"/>
    <w:rsid w:val="00554DA0"/>
    <w:rsid w:val="0055537C"/>
    <w:rsid w:val="00555B81"/>
    <w:rsid w:val="00555C74"/>
    <w:rsid w:val="005569C6"/>
    <w:rsid w:val="00556E74"/>
    <w:rsid w:val="005571CA"/>
    <w:rsid w:val="00557375"/>
    <w:rsid w:val="00560073"/>
    <w:rsid w:val="0056010C"/>
    <w:rsid w:val="00560626"/>
    <w:rsid w:val="00560636"/>
    <w:rsid w:val="00560666"/>
    <w:rsid w:val="00561447"/>
    <w:rsid w:val="00561574"/>
    <w:rsid w:val="005617AB"/>
    <w:rsid w:val="00561883"/>
    <w:rsid w:val="00561A8E"/>
    <w:rsid w:val="00561B52"/>
    <w:rsid w:val="005626B8"/>
    <w:rsid w:val="00562711"/>
    <w:rsid w:val="00562C42"/>
    <w:rsid w:val="00562D6D"/>
    <w:rsid w:val="0056338E"/>
    <w:rsid w:val="005635D1"/>
    <w:rsid w:val="005635F2"/>
    <w:rsid w:val="005638A4"/>
    <w:rsid w:val="00563EE2"/>
    <w:rsid w:val="00563F32"/>
    <w:rsid w:val="00564818"/>
    <w:rsid w:val="00564E05"/>
    <w:rsid w:val="00564E92"/>
    <w:rsid w:val="00564F01"/>
    <w:rsid w:val="00565304"/>
    <w:rsid w:val="005655A3"/>
    <w:rsid w:val="00565983"/>
    <w:rsid w:val="00565A57"/>
    <w:rsid w:val="00565BE8"/>
    <w:rsid w:val="00565F2E"/>
    <w:rsid w:val="005660E5"/>
    <w:rsid w:val="00566861"/>
    <w:rsid w:val="005668E1"/>
    <w:rsid w:val="005668FC"/>
    <w:rsid w:val="00566DC8"/>
    <w:rsid w:val="00566F6A"/>
    <w:rsid w:val="00567010"/>
    <w:rsid w:val="005673CD"/>
    <w:rsid w:val="005676A1"/>
    <w:rsid w:val="005676F0"/>
    <w:rsid w:val="00567763"/>
    <w:rsid w:val="0056777A"/>
    <w:rsid w:val="00567F68"/>
    <w:rsid w:val="00570125"/>
    <w:rsid w:val="00570240"/>
    <w:rsid w:val="00570E0E"/>
    <w:rsid w:val="00571CF7"/>
    <w:rsid w:val="00571F7D"/>
    <w:rsid w:val="005725E6"/>
    <w:rsid w:val="0057265B"/>
    <w:rsid w:val="00572A0C"/>
    <w:rsid w:val="00572B6F"/>
    <w:rsid w:val="00572B93"/>
    <w:rsid w:val="00573598"/>
    <w:rsid w:val="00573E68"/>
    <w:rsid w:val="00573F3A"/>
    <w:rsid w:val="00575173"/>
    <w:rsid w:val="00576561"/>
    <w:rsid w:val="005765A2"/>
    <w:rsid w:val="005771E3"/>
    <w:rsid w:val="005773D7"/>
    <w:rsid w:val="00577513"/>
    <w:rsid w:val="005779F8"/>
    <w:rsid w:val="00580043"/>
    <w:rsid w:val="005800AE"/>
    <w:rsid w:val="00580290"/>
    <w:rsid w:val="005802D5"/>
    <w:rsid w:val="00580C92"/>
    <w:rsid w:val="0058123C"/>
    <w:rsid w:val="00581964"/>
    <w:rsid w:val="00581C73"/>
    <w:rsid w:val="00582681"/>
    <w:rsid w:val="0058276E"/>
    <w:rsid w:val="0058289F"/>
    <w:rsid w:val="00582A53"/>
    <w:rsid w:val="00582BCE"/>
    <w:rsid w:val="00582DFE"/>
    <w:rsid w:val="0058315A"/>
    <w:rsid w:val="00583467"/>
    <w:rsid w:val="00583B75"/>
    <w:rsid w:val="00583EE8"/>
    <w:rsid w:val="00583FF1"/>
    <w:rsid w:val="005841DD"/>
    <w:rsid w:val="00584AB8"/>
    <w:rsid w:val="005853BB"/>
    <w:rsid w:val="005859FA"/>
    <w:rsid w:val="00585EA8"/>
    <w:rsid w:val="005860C0"/>
    <w:rsid w:val="00586E22"/>
    <w:rsid w:val="005876B8"/>
    <w:rsid w:val="005878FE"/>
    <w:rsid w:val="00587E30"/>
    <w:rsid w:val="0059015D"/>
    <w:rsid w:val="005901BE"/>
    <w:rsid w:val="005908F7"/>
    <w:rsid w:val="00590B04"/>
    <w:rsid w:val="005913B8"/>
    <w:rsid w:val="00591519"/>
    <w:rsid w:val="00591AAF"/>
    <w:rsid w:val="00591D15"/>
    <w:rsid w:val="00592407"/>
    <w:rsid w:val="00592722"/>
    <w:rsid w:val="00592B73"/>
    <w:rsid w:val="00592CC0"/>
    <w:rsid w:val="00592E4C"/>
    <w:rsid w:val="00592EF2"/>
    <w:rsid w:val="00593391"/>
    <w:rsid w:val="00593B94"/>
    <w:rsid w:val="00594353"/>
    <w:rsid w:val="00594DC9"/>
    <w:rsid w:val="00594FFF"/>
    <w:rsid w:val="00595434"/>
    <w:rsid w:val="005954FA"/>
    <w:rsid w:val="00595D15"/>
    <w:rsid w:val="00596587"/>
    <w:rsid w:val="0059684A"/>
    <w:rsid w:val="00596A39"/>
    <w:rsid w:val="00596C17"/>
    <w:rsid w:val="00596E3A"/>
    <w:rsid w:val="00596E93"/>
    <w:rsid w:val="00596F3C"/>
    <w:rsid w:val="005970FB"/>
    <w:rsid w:val="00597154"/>
    <w:rsid w:val="00597490"/>
    <w:rsid w:val="005A0317"/>
    <w:rsid w:val="005A03CB"/>
    <w:rsid w:val="005A0409"/>
    <w:rsid w:val="005A07C6"/>
    <w:rsid w:val="005A0C52"/>
    <w:rsid w:val="005A0E16"/>
    <w:rsid w:val="005A1073"/>
    <w:rsid w:val="005A207F"/>
    <w:rsid w:val="005A30E8"/>
    <w:rsid w:val="005A3248"/>
    <w:rsid w:val="005A3B7E"/>
    <w:rsid w:val="005A3FE7"/>
    <w:rsid w:val="005A405D"/>
    <w:rsid w:val="005A4AF7"/>
    <w:rsid w:val="005A5775"/>
    <w:rsid w:val="005A5C59"/>
    <w:rsid w:val="005A617F"/>
    <w:rsid w:val="005A6228"/>
    <w:rsid w:val="005A62D6"/>
    <w:rsid w:val="005A638E"/>
    <w:rsid w:val="005A7CCD"/>
    <w:rsid w:val="005A7D01"/>
    <w:rsid w:val="005B0346"/>
    <w:rsid w:val="005B03A6"/>
    <w:rsid w:val="005B03FD"/>
    <w:rsid w:val="005B080A"/>
    <w:rsid w:val="005B0CF5"/>
    <w:rsid w:val="005B1052"/>
    <w:rsid w:val="005B1483"/>
    <w:rsid w:val="005B150D"/>
    <w:rsid w:val="005B150F"/>
    <w:rsid w:val="005B1CB6"/>
    <w:rsid w:val="005B27FF"/>
    <w:rsid w:val="005B2E2A"/>
    <w:rsid w:val="005B2E8B"/>
    <w:rsid w:val="005B3189"/>
    <w:rsid w:val="005B3A95"/>
    <w:rsid w:val="005B3D03"/>
    <w:rsid w:val="005B4014"/>
    <w:rsid w:val="005B4178"/>
    <w:rsid w:val="005B41E7"/>
    <w:rsid w:val="005B446E"/>
    <w:rsid w:val="005B506F"/>
    <w:rsid w:val="005B5488"/>
    <w:rsid w:val="005B5526"/>
    <w:rsid w:val="005B5A73"/>
    <w:rsid w:val="005B64F7"/>
    <w:rsid w:val="005B6A58"/>
    <w:rsid w:val="005B6D1A"/>
    <w:rsid w:val="005B70E8"/>
    <w:rsid w:val="005B7533"/>
    <w:rsid w:val="005C025F"/>
    <w:rsid w:val="005C0BCF"/>
    <w:rsid w:val="005C0E3D"/>
    <w:rsid w:val="005C16CC"/>
    <w:rsid w:val="005C1CA5"/>
    <w:rsid w:val="005C1DE9"/>
    <w:rsid w:val="005C204F"/>
    <w:rsid w:val="005C212A"/>
    <w:rsid w:val="005C25F1"/>
    <w:rsid w:val="005C27BD"/>
    <w:rsid w:val="005C2E66"/>
    <w:rsid w:val="005C2F0B"/>
    <w:rsid w:val="005C326C"/>
    <w:rsid w:val="005C34E5"/>
    <w:rsid w:val="005C3611"/>
    <w:rsid w:val="005C39FD"/>
    <w:rsid w:val="005C3D0D"/>
    <w:rsid w:val="005C494F"/>
    <w:rsid w:val="005C4CE8"/>
    <w:rsid w:val="005C4D7B"/>
    <w:rsid w:val="005C4DAB"/>
    <w:rsid w:val="005C4E57"/>
    <w:rsid w:val="005C4FD7"/>
    <w:rsid w:val="005C5215"/>
    <w:rsid w:val="005C5634"/>
    <w:rsid w:val="005C6291"/>
    <w:rsid w:val="005C72BD"/>
    <w:rsid w:val="005C7495"/>
    <w:rsid w:val="005C7693"/>
    <w:rsid w:val="005C7784"/>
    <w:rsid w:val="005C7B5D"/>
    <w:rsid w:val="005C7E95"/>
    <w:rsid w:val="005D033C"/>
    <w:rsid w:val="005D036B"/>
    <w:rsid w:val="005D0604"/>
    <w:rsid w:val="005D073E"/>
    <w:rsid w:val="005D1248"/>
    <w:rsid w:val="005D15D2"/>
    <w:rsid w:val="005D15F8"/>
    <w:rsid w:val="005D1A7D"/>
    <w:rsid w:val="005D1B19"/>
    <w:rsid w:val="005D1D62"/>
    <w:rsid w:val="005D1D6B"/>
    <w:rsid w:val="005D2088"/>
    <w:rsid w:val="005D26F1"/>
    <w:rsid w:val="005D2D9A"/>
    <w:rsid w:val="005D2F23"/>
    <w:rsid w:val="005D32D2"/>
    <w:rsid w:val="005D34C9"/>
    <w:rsid w:val="005D35CD"/>
    <w:rsid w:val="005D4275"/>
    <w:rsid w:val="005D458B"/>
    <w:rsid w:val="005D4662"/>
    <w:rsid w:val="005D486D"/>
    <w:rsid w:val="005D49E1"/>
    <w:rsid w:val="005D4A86"/>
    <w:rsid w:val="005D4C76"/>
    <w:rsid w:val="005D4F08"/>
    <w:rsid w:val="005D5047"/>
    <w:rsid w:val="005D5215"/>
    <w:rsid w:val="005D5700"/>
    <w:rsid w:val="005D5773"/>
    <w:rsid w:val="005D580E"/>
    <w:rsid w:val="005D60F5"/>
    <w:rsid w:val="005D6794"/>
    <w:rsid w:val="005D6916"/>
    <w:rsid w:val="005D6A86"/>
    <w:rsid w:val="005D6B4C"/>
    <w:rsid w:val="005D6BA3"/>
    <w:rsid w:val="005D6F01"/>
    <w:rsid w:val="005D7178"/>
    <w:rsid w:val="005D79FF"/>
    <w:rsid w:val="005D7A9D"/>
    <w:rsid w:val="005E0800"/>
    <w:rsid w:val="005E090C"/>
    <w:rsid w:val="005E0EF6"/>
    <w:rsid w:val="005E1457"/>
    <w:rsid w:val="005E1631"/>
    <w:rsid w:val="005E1D82"/>
    <w:rsid w:val="005E2100"/>
    <w:rsid w:val="005E21C2"/>
    <w:rsid w:val="005E297B"/>
    <w:rsid w:val="005E33F1"/>
    <w:rsid w:val="005E34F9"/>
    <w:rsid w:val="005E379B"/>
    <w:rsid w:val="005E39C5"/>
    <w:rsid w:val="005E3DB2"/>
    <w:rsid w:val="005E3F5D"/>
    <w:rsid w:val="005E41AD"/>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E79"/>
    <w:rsid w:val="005F1FE4"/>
    <w:rsid w:val="005F1FED"/>
    <w:rsid w:val="005F2AE8"/>
    <w:rsid w:val="005F2B4A"/>
    <w:rsid w:val="005F2CB6"/>
    <w:rsid w:val="005F30E4"/>
    <w:rsid w:val="005F4640"/>
    <w:rsid w:val="005F4665"/>
    <w:rsid w:val="005F49A4"/>
    <w:rsid w:val="005F4CA7"/>
    <w:rsid w:val="005F4CAA"/>
    <w:rsid w:val="005F4F92"/>
    <w:rsid w:val="005F549D"/>
    <w:rsid w:val="005F54AD"/>
    <w:rsid w:val="005F5A65"/>
    <w:rsid w:val="005F61C8"/>
    <w:rsid w:val="005F63E7"/>
    <w:rsid w:val="005F6620"/>
    <w:rsid w:val="005F669B"/>
    <w:rsid w:val="005F6999"/>
    <w:rsid w:val="005F6B9C"/>
    <w:rsid w:val="005F6E2B"/>
    <w:rsid w:val="005F6E34"/>
    <w:rsid w:val="005F7BF6"/>
    <w:rsid w:val="005F7E22"/>
    <w:rsid w:val="00600313"/>
    <w:rsid w:val="006004F5"/>
    <w:rsid w:val="006006EF"/>
    <w:rsid w:val="00600E04"/>
    <w:rsid w:val="006012D9"/>
    <w:rsid w:val="00601A77"/>
    <w:rsid w:val="00601FAC"/>
    <w:rsid w:val="006021BF"/>
    <w:rsid w:val="006026B3"/>
    <w:rsid w:val="006026E2"/>
    <w:rsid w:val="00602B0E"/>
    <w:rsid w:val="00603768"/>
    <w:rsid w:val="00603D5D"/>
    <w:rsid w:val="00604261"/>
    <w:rsid w:val="00604451"/>
    <w:rsid w:val="006045C1"/>
    <w:rsid w:val="006047EA"/>
    <w:rsid w:val="00604F88"/>
    <w:rsid w:val="00605217"/>
    <w:rsid w:val="006058E9"/>
    <w:rsid w:val="00605BCE"/>
    <w:rsid w:val="006060EA"/>
    <w:rsid w:val="00606514"/>
    <w:rsid w:val="006068D4"/>
    <w:rsid w:val="00606C95"/>
    <w:rsid w:val="00607027"/>
    <w:rsid w:val="0060755A"/>
    <w:rsid w:val="0060770C"/>
    <w:rsid w:val="00607A66"/>
    <w:rsid w:val="00607D11"/>
    <w:rsid w:val="00607EEC"/>
    <w:rsid w:val="00610856"/>
    <w:rsid w:val="00610B9C"/>
    <w:rsid w:val="00610D0D"/>
    <w:rsid w:val="00611044"/>
    <w:rsid w:val="0061146A"/>
    <w:rsid w:val="00611567"/>
    <w:rsid w:val="00611597"/>
    <w:rsid w:val="00612398"/>
    <w:rsid w:val="006123C0"/>
    <w:rsid w:val="00612637"/>
    <w:rsid w:val="0061263C"/>
    <w:rsid w:val="00612854"/>
    <w:rsid w:val="006130AD"/>
    <w:rsid w:val="00613174"/>
    <w:rsid w:val="00613288"/>
    <w:rsid w:val="0061337A"/>
    <w:rsid w:val="006133C8"/>
    <w:rsid w:val="006134FF"/>
    <w:rsid w:val="006138F8"/>
    <w:rsid w:val="006139CA"/>
    <w:rsid w:val="006145F8"/>
    <w:rsid w:val="00614B61"/>
    <w:rsid w:val="00615AF8"/>
    <w:rsid w:val="00615B87"/>
    <w:rsid w:val="00615DDE"/>
    <w:rsid w:val="0061622E"/>
    <w:rsid w:val="0061624E"/>
    <w:rsid w:val="00616F35"/>
    <w:rsid w:val="00617283"/>
    <w:rsid w:val="00617A0F"/>
    <w:rsid w:val="00617AC3"/>
    <w:rsid w:val="006202C8"/>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70D1"/>
    <w:rsid w:val="00627204"/>
    <w:rsid w:val="00627508"/>
    <w:rsid w:val="00627971"/>
    <w:rsid w:val="00630074"/>
    <w:rsid w:val="00630171"/>
    <w:rsid w:val="00630375"/>
    <w:rsid w:val="0063058C"/>
    <w:rsid w:val="00630B80"/>
    <w:rsid w:val="00630F96"/>
    <w:rsid w:val="00631D05"/>
    <w:rsid w:val="006320B0"/>
    <w:rsid w:val="006326E6"/>
    <w:rsid w:val="00632C95"/>
    <w:rsid w:val="00632D63"/>
    <w:rsid w:val="0063303D"/>
    <w:rsid w:val="00633ADE"/>
    <w:rsid w:val="00634243"/>
    <w:rsid w:val="00634590"/>
    <w:rsid w:val="006347B4"/>
    <w:rsid w:val="006348F2"/>
    <w:rsid w:val="00634BE5"/>
    <w:rsid w:val="00634E69"/>
    <w:rsid w:val="00635049"/>
    <w:rsid w:val="006353B1"/>
    <w:rsid w:val="006355AF"/>
    <w:rsid w:val="006359E9"/>
    <w:rsid w:val="00635B95"/>
    <w:rsid w:val="0063681E"/>
    <w:rsid w:val="00636ACF"/>
    <w:rsid w:val="00637DC2"/>
    <w:rsid w:val="00637DE1"/>
    <w:rsid w:val="00637E14"/>
    <w:rsid w:val="00637E35"/>
    <w:rsid w:val="006404D6"/>
    <w:rsid w:val="00640C3A"/>
    <w:rsid w:val="006412A4"/>
    <w:rsid w:val="006418F3"/>
    <w:rsid w:val="00641A57"/>
    <w:rsid w:val="00641AD4"/>
    <w:rsid w:val="00641C25"/>
    <w:rsid w:val="00641E18"/>
    <w:rsid w:val="00642138"/>
    <w:rsid w:val="0064221C"/>
    <w:rsid w:val="0064242B"/>
    <w:rsid w:val="00642485"/>
    <w:rsid w:val="00642540"/>
    <w:rsid w:val="006426D6"/>
    <w:rsid w:val="0064284E"/>
    <w:rsid w:val="00643187"/>
    <w:rsid w:val="00643403"/>
    <w:rsid w:val="006434FD"/>
    <w:rsid w:val="00643836"/>
    <w:rsid w:val="00643A18"/>
    <w:rsid w:val="00643E7A"/>
    <w:rsid w:val="006442E1"/>
    <w:rsid w:val="0064438E"/>
    <w:rsid w:val="006446D8"/>
    <w:rsid w:val="006447CB"/>
    <w:rsid w:val="00645881"/>
    <w:rsid w:val="00645A3E"/>
    <w:rsid w:val="00645B7A"/>
    <w:rsid w:val="00645B90"/>
    <w:rsid w:val="00645F0D"/>
    <w:rsid w:val="00646027"/>
    <w:rsid w:val="00646132"/>
    <w:rsid w:val="0064615E"/>
    <w:rsid w:val="0064651A"/>
    <w:rsid w:val="006465B0"/>
    <w:rsid w:val="00647554"/>
    <w:rsid w:val="006475FE"/>
    <w:rsid w:val="00647B97"/>
    <w:rsid w:val="00647FB8"/>
    <w:rsid w:val="006502B3"/>
    <w:rsid w:val="006506EC"/>
    <w:rsid w:val="006508E1"/>
    <w:rsid w:val="00650AF4"/>
    <w:rsid w:val="00650C10"/>
    <w:rsid w:val="006516C0"/>
    <w:rsid w:val="00651B08"/>
    <w:rsid w:val="00651ED2"/>
    <w:rsid w:val="0065263A"/>
    <w:rsid w:val="0065278F"/>
    <w:rsid w:val="00653212"/>
    <w:rsid w:val="006532FE"/>
    <w:rsid w:val="006534E3"/>
    <w:rsid w:val="00653B72"/>
    <w:rsid w:val="0065447B"/>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163F"/>
    <w:rsid w:val="00661D11"/>
    <w:rsid w:val="00661EB0"/>
    <w:rsid w:val="00662598"/>
    <w:rsid w:val="006625F6"/>
    <w:rsid w:val="0066264F"/>
    <w:rsid w:val="00662768"/>
    <w:rsid w:val="00662BB3"/>
    <w:rsid w:val="00662F5F"/>
    <w:rsid w:val="00663318"/>
    <w:rsid w:val="00663369"/>
    <w:rsid w:val="006637C3"/>
    <w:rsid w:val="0066397F"/>
    <w:rsid w:val="00663DAF"/>
    <w:rsid w:val="006643E9"/>
    <w:rsid w:val="00664730"/>
    <w:rsid w:val="006649C9"/>
    <w:rsid w:val="00665152"/>
    <w:rsid w:val="006651BA"/>
    <w:rsid w:val="0066546F"/>
    <w:rsid w:val="00665CBA"/>
    <w:rsid w:val="00665CF1"/>
    <w:rsid w:val="00666793"/>
    <w:rsid w:val="00666F18"/>
    <w:rsid w:val="006670F8"/>
    <w:rsid w:val="00667586"/>
    <w:rsid w:val="0066797C"/>
    <w:rsid w:val="006679F9"/>
    <w:rsid w:val="00670930"/>
    <w:rsid w:val="00670CA8"/>
    <w:rsid w:val="00670CD1"/>
    <w:rsid w:val="00670DDD"/>
    <w:rsid w:val="00670E4D"/>
    <w:rsid w:val="00671812"/>
    <w:rsid w:val="00671910"/>
    <w:rsid w:val="00671B9B"/>
    <w:rsid w:val="00671C8B"/>
    <w:rsid w:val="00672166"/>
    <w:rsid w:val="006723B1"/>
    <w:rsid w:val="00672696"/>
    <w:rsid w:val="006726B2"/>
    <w:rsid w:val="0067309F"/>
    <w:rsid w:val="0067325B"/>
    <w:rsid w:val="00673468"/>
    <w:rsid w:val="00673760"/>
    <w:rsid w:val="00673967"/>
    <w:rsid w:val="00673E0A"/>
    <w:rsid w:val="00673F51"/>
    <w:rsid w:val="0067428D"/>
    <w:rsid w:val="00674430"/>
    <w:rsid w:val="0067527A"/>
    <w:rsid w:val="00675446"/>
    <w:rsid w:val="0067550D"/>
    <w:rsid w:val="0067556D"/>
    <w:rsid w:val="0067569A"/>
    <w:rsid w:val="00675C39"/>
    <w:rsid w:val="00675C44"/>
    <w:rsid w:val="00675D7E"/>
    <w:rsid w:val="00675E4F"/>
    <w:rsid w:val="00675F9B"/>
    <w:rsid w:val="006761D6"/>
    <w:rsid w:val="00676399"/>
    <w:rsid w:val="00676BA8"/>
    <w:rsid w:val="00676D35"/>
    <w:rsid w:val="006772F6"/>
    <w:rsid w:val="0067743F"/>
    <w:rsid w:val="006777CA"/>
    <w:rsid w:val="00677DE6"/>
    <w:rsid w:val="0068036E"/>
    <w:rsid w:val="0068049E"/>
    <w:rsid w:val="006804B2"/>
    <w:rsid w:val="006804DB"/>
    <w:rsid w:val="00680598"/>
    <w:rsid w:val="00680822"/>
    <w:rsid w:val="00680B0E"/>
    <w:rsid w:val="00681096"/>
    <w:rsid w:val="006810E0"/>
    <w:rsid w:val="006812F5"/>
    <w:rsid w:val="00681324"/>
    <w:rsid w:val="006817E2"/>
    <w:rsid w:val="00681918"/>
    <w:rsid w:val="00681BD6"/>
    <w:rsid w:val="00681C6B"/>
    <w:rsid w:val="0068219C"/>
    <w:rsid w:val="0068367F"/>
    <w:rsid w:val="0068373B"/>
    <w:rsid w:val="0068373D"/>
    <w:rsid w:val="006849D1"/>
    <w:rsid w:val="00684CA1"/>
    <w:rsid w:val="00684CD9"/>
    <w:rsid w:val="006866E5"/>
    <w:rsid w:val="00686C8A"/>
    <w:rsid w:val="00686DC7"/>
    <w:rsid w:val="00687916"/>
    <w:rsid w:val="00690494"/>
    <w:rsid w:val="006904ED"/>
    <w:rsid w:val="006904F3"/>
    <w:rsid w:val="006909C4"/>
    <w:rsid w:val="00690E20"/>
    <w:rsid w:val="006917D8"/>
    <w:rsid w:val="00691F58"/>
    <w:rsid w:val="00692248"/>
    <w:rsid w:val="0069244C"/>
    <w:rsid w:val="006925CC"/>
    <w:rsid w:val="00692942"/>
    <w:rsid w:val="006930EF"/>
    <w:rsid w:val="00693893"/>
    <w:rsid w:val="00693B7A"/>
    <w:rsid w:val="00693BCB"/>
    <w:rsid w:val="00693F07"/>
    <w:rsid w:val="00694073"/>
    <w:rsid w:val="006944BD"/>
    <w:rsid w:val="00694664"/>
    <w:rsid w:val="00694A8A"/>
    <w:rsid w:val="00694BC7"/>
    <w:rsid w:val="00694F39"/>
    <w:rsid w:val="0069547C"/>
    <w:rsid w:val="00695717"/>
    <w:rsid w:val="006957A5"/>
    <w:rsid w:val="0069589E"/>
    <w:rsid w:val="00696116"/>
    <w:rsid w:val="00696C83"/>
    <w:rsid w:val="00697291"/>
    <w:rsid w:val="006977B7"/>
    <w:rsid w:val="006A035C"/>
    <w:rsid w:val="006A0F10"/>
    <w:rsid w:val="006A11E6"/>
    <w:rsid w:val="006A149E"/>
    <w:rsid w:val="006A1557"/>
    <w:rsid w:val="006A16C0"/>
    <w:rsid w:val="006A23B1"/>
    <w:rsid w:val="006A2982"/>
    <w:rsid w:val="006A2CF3"/>
    <w:rsid w:val="006A2D61"/>
    <w:rsid w:val="006A3D8A"/>
    <w:rsid w:val="006A3EF6"/>
    <w:rsid w:val="006A40C0"/>
    <w:rsid w:val="006A471B"/>
    <w:rsid w:val="006A4E67"/>
    <w:rsid w:val="006A50A9"/>
    <w:rsid w:val="006A5372"/>
    <w:rsid w:val="006A6133"/>
    <w:rsid w:val="006A7020"/>
    <w:rsid w:val="006A721F"/>
    <w:rsid w:val="006A726C"/>
    <w:rsid w:val="006A774B"/>
    <w:rsid w:val="006A79F3"/>
    <w:rsid w:val="006A7A2D"/>
    <w:rsid w:val="006B046B"/>
    <w:rsid w:val="006B0474"/>
    <w:rsid w:val="006B0819"/>
    <w:rsid w:val="006B0B35"/>
    <w:rsid w:val="006B1889"/>
    <w:rsid w:val="006B1ACB"/>
    <w:rsid w:val="006B1D12"/>
    <w:rsid w:val="006B1D28"/>
    <w:rsid w:val="006B1D59"/>
    <w:rsid w:val="006B1D89"/>
    <w:rsid w:val="006B28C6"/>
    <w:rsid w:val="006B373D"/>
    <w:rsid w:val="006B3CBB"/>
    <w:rsid w:val="006B3D95"/>
    <w:rsid w:val="006B495D"/>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7FDA"/>
    <w:rsid w:val="006C0579"/>
    <w:rsid w:val="006C0877"/>
    <w:rsid w:val="006C08D2"/>
    <w:rsid w:val="006C0A0C"/>
    <w:rsid w:val="006C0E4D"/>
    <w:rsid w:val="006C0F40"/>
    <w:rsid w:val="006C16D1"/>
    <w:rsid w:val="006C1787"/>
    <w:rsid w:val="006C180C"/>
    <w:rsid w:val="006C1CB6"/>
    <w:rsid w:val="006C2271"/>
    <w:rsid w:val="006C29FC"/>
    <w:rsid w:val="006C2BB4"/>
    <w:rsid w:val="006C34B9"/>
    <w:rsid w:val="006C3558"/>
    <w:rsid w:val="006C39C5"/>
    <w:rsid w:val="006C4000"/>
    <w:rsid w:val="006C4A40"/>
    <w:rsid w:val="006C4A5F"/>
    <w:rsid w:val="006C4ABD"/>
    <w:rsid w:val="006C4B55"/>
    <w:rsid w:val="006C4EE9"/>
    <w:rsid w:val="006C5135"/>
    <w:rsid w:val="006C547D"/>
    <w:rsid w:val="006C592B"/>
    <w:rsid w:val="006C5AAC"/>
    <w:rsid w:val="006C5ED9"/>
    <w:rsid w:val="006C6567"/>
    <w:rsid w:val="006C6A93"/>
    <w:rsid w:val="006C6DC9"/>
    <w:rsid w:val="006C7CEB"/>
    <w:rsid w:val="006D008D"/>
    <w:rsid w:val="006D0264"/>
    <w:rsid w:val="006D057C"/>
    <w:rsid w:val="006D0671"/>
    <w:rsid w:val="006D11F5"/>
    <w:rsid w:val="006D1AD5"/>
    <w:rsid w:val="006D221A"/>
    <w:rsid w:val="006D25BF"/>
    <w:rsid w:val="006D291B"/>
    <w:rsid w:val="006D296E"/>
    <w:rsid w:val="006D2D25"/>
    <w:rsid w:val="006D2F17"/>
    <w:rsid w:val="006D38F0"/>
    <w:rsid w:val="006D3FA4"/>
    <w:rsid w:val="006D3FDF"/>
    <w:rsid w:val="006D462A"/>
    <w:rsid w:val="006D4648"/>
    <w:rsid w:val="006D47B8"/>
    <w:rsid w:val="006D4C3A"/>
    <w:rsid w:val="006D4E8D"/>
    <w:rsid w:val="006D54B2"/>
    <w:rsid w:val="006D5BE3"/>
    <w:rsid w:val="006D5DCC"/>
    <w:rsid w:val="006D6320"/>
    <w:rsid w:val="006D6714"/>
    <w:rsid w:val="006D6841"/>
    <w:rsid w:val="006D69F1"/>
    <w:rsid w:val="006D6ECA"/>
    <w:rsid w:val="006D705F"/>
    <w:rsid w:val="006D70C8"/>
    <w:rsid w:val="006D7159"/>
    <w:rsid w:val="006D7592"/>
    <w:rsid w:val="006D770C"/>
    <w:rsid w:val="006D7851"/>
    <w:rsid w:val="006D7B9A"/>
    <w:rsid w:val="006D7DF1"/>
    <w:rsid w:val="006D7E2A"/>
    <w:rsid w:val="006E0279"/>
    <w:rsid w:val="006E06FA"/>
    <w:rsid w:val="006E073A"/>
    <w:rsid w:val="006E0995"/>
    <w:rsid w:val="006E0A5C"/>
    <w:rsid w:val="006E141F"/>
    <w:rsid w:val="006E1D36"/>
    <w:rsid w:val="006E1FC9"/>
    <w:rsid w:val="006E1FD7"/>
    <w:rsid w:val="006E2087"/>
    <w:rsid w:val="006E210C"/>
    <w:rsid w:val="006E2429"/>
    <w:rsid w:val="006E2EFC"/>
    <w:rsid w:val="006E36DD"/>
    <w:rsid w:val="006E38E4"/>
    <w:rsid w:val="006E394F"/>
    <w:rsid w:val="006E3AD0"/>
    <w:rsid w:val="006E3B6E"/>
    <w:rsid w:val="006E4544"/>
    <w:rsid w:val="006E47AA"/>
    <w:rsid w:val="006E4984"/>
    <w:rsid w:val="006E4D2E"/>
    <w:rsid w:val="006E51CA"/>
    <w:rsid w:val="006E5720"/>
    <w:rsid w:val="006E5D4F"/>
    <w:rsid w:val="006E5DBA"/>
    <w:rsid w:val="006E68EA"/>
    <w:rsid w:val="006E6DF9"/>
    <w:rsid w:val="006E6FFB"/>
    <w:rsid w:val="006E730D"/>
    <w:rsid w:val="006E73AC"/>
    <w:rsid w:val="006E762A"/>
    <w:rsid w:val="006E79B3"/>
    <w:rsid w:val="006E7AC6"/>
    <w:rsid w:val="006E7B18"/>
    <w:rsid w:val="006F000C"/>
    <w:rsid w:val="006F0271"/>
    <w:rsid w:val="006F0BE3"/>
    <w:rsid w:val="006F11DE"/>
    <w:rsid w:val="006F21C0"/>
    <w:rsid w:val="006F23A2"/>
    <w:rsid w:val="006F28B2"/>
    <w:rsid w:val="006F29B2"/>
    <w:rsid w:val="006F2E77"/>
    <w:rsid w:val="006F38DB"/>
    <w:rsid w:val="006F3BD0"/>
    <w:rsid w:val="006F405F"/>
    <w:rsid w:val="006F421D"/>
    <w:rsid w:val="006F45CA"/>
    <w:rsid w:val="006F46A1"/>
    <w:rsid w:val="006F46FF"/>
    <w:rsid w:val="006F4B2D"/>
    <w:rsid w:val="006F5188"/>
    <w:rsid w:val="006F51C4"/>
    <w:rsid w:val="006F533C"/>
    <w:rsid w:val="006F5438"/>
    <w:rsid w:val="006F58F2"/>
    <w:rsid w:val="006F5B8D"/>
    <w:rsid w:val="006F5D00"/>
    <w:rsid w:val="006F6112"/>
    <w:rsid w:val="006F6422"/>
    <w:rsid w:val="006F6750"/>
    <w:rsid w:val="006F7EC6"/>
    <w:rsid w:val="0070054D"/>
    <w:rsid w:val="00700693"/>
    <w:rsid w:val="00700B52"/>
    <w:rsid w:val="00700C46"/>
    <w:rsid w:val="00700D11"/>
    <w:rsid w:val="00700F72"/>
    <w:rsid w:val="00700FA7"/>
    <w:rsid w:val="00700FB2"/>
    <w:rsid w:val="007010BE"/>
    <w:rsid w:val="00701BE1"/>
    <w:rsid w:val="00701F5D"/>
    <w:rsid w:val="007020DE"/>
    <w:rsid w:val="00702191"/>
    <w:rsid w:val="0070254F"/>
    <w:rsid w:val="0070258A"/>
    <w:rsid w:val="0070264C"/>
    <w:rsid w:val="00703E26"/>
    <w:rsid w:val="00703EC2"/>
    <w:rsid w:val="00704096"/>
    <w:rsid w:val="00704157"/>
    <w:rsid w:val="007041FB"/>
    <w:rsid w:val="0070465A"/>
    <w:rsid w:val="00704948"/>
    <w:rsid w:val="007052B3"/>
    <w:rsid w:val="007056E3"/>
    <w:rsid w:val="00705AAA"/>
    <w:rsid w:val="0070618B"/>
    <w:rsid w:val="007064BB"/>
    <w:rsid w:val="00706C19"/>
    <w:rsid w:val="00706D70"/>
    <w:rsid w:val="007070FA"/>
    <w:rsid w:val="00707AD9"/>
    <w:rsid w:val="00710241"/>
    <w:rsid w:val="00710B31"/>
    <w:rsid w:val="00710E49"/>
    <w:rsid w:val="0071161B"/>
    <w:rsid w:val="00711CFA"/>
    <w:rsid w:val="00711D34"/>
    <w:rsid w:val="00711DBC"/>
    <w:rsid w:val="00712455"/>
    <w:rsid w:val="007125C3"/>
    <w:rsid w:val="0071294D"/>
    <w:rsid w:val="00712C02"/>
    <w:rsid w:val="00712ECF"/>
    <w:rsid w:val="007133AE"/>
    <w:rsid w:val="00713A5B"/>
    <w:rsid w:val="00713E40"/>
    <w:rsid w:val="00714295"/>
    <w:rsid w:val="00714494"/>
    <w:rsid w:val="00714536"/>
    <w:rsid w:val="00714868"/>
    <w:rsid w:val="00714911"/>
    <w:rsid w:val="00715095"/>
    <w:rsid w:val="00715407"/>
    <w:rsid w:val="007155D4"/>
    <w:rsid w:val="00715F14"/>
    <w:rsid w:val="00715F68"/>
    <w:rsid w:val="00716553"/>
    <w:rsid w:val="007170B2"/>
    <w:rsid w:val="00717939"/>
    <w:rsid w:val="007203A4"/>
    <w:rsid w:val="00720695"/>
    <w:rsid w:val="00720A64"/>
    <w:rsid w:val="00720E73"/>
    <w:rsid w:val="00720E92"/>
    <w:rsid w:val="00721570"/>
    <w:rsid w:val="00721836"/>
    <w:rsid w:val="00721BCC"/>
    <w:rsid w:val="00722C21"/>
    <w:rsid w:val="00722CA2"/>
    <w:rsid w:val="00723190"/>
    <w:rsid w:val="007234CF"/>
    <w:rsid w:val="007235C3"/>
    <w:rsid w:val="00723782"/>
    <w:rsid w:val="007237D1"/>
    <w:rsid w:val="007237E4"/>
    <w:rsid w:val="00723847"/>
    <w:rsid w:val="007240BF"/>
    <w:rsid w:val="007242A7"/>
    <w:rsid w:val="007245CC"/>
    <w:rsid w:val="00724E9E"/>
    <w:rsid w:val="007251ED"/>
    <w:rsid w:val="007253B6"/>
    <w:rsid w:val="00725806"/>
    <w:rsid w:val="007258E2"/>
    <w:rsid w:val="00725B59"/>
    <w:rsid w:val="007262C7"/>
    <w:rsid w:val="007268EC"/>
    <w:rsid w:val="00726E24"/>
    <w:rsid w:val="00726E7C"/>
    <w:rsid w:val="00727A71"/>
    <w:rsid w:val="00727E96"/>
    <w:rsid w:val="00730337"/>
    <w:rsid w:val="00730642"/>
    <w:rsid w:val="007308D6"/>
    <w:rsid w:val="00730C31"/>
    <w:rsid w:val="007319B1"/>
    <w:rsid w:val="00731DD8"/>
    <w:rsid w:val="007330BE"/>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0A2"/>
    <w:rsid w:val="007364E4"/>
    <w:rsid w:val="007364F3"/>
    <w:rsid w:val="007365A7"/>
    <w:rsid w:val="007365C2"/>
    <w:rsid w:val="007369C9"/>
    <w:rsid w:val="007377D0"/>
    <w:rsid w:val="00740B31"/>
    <w:rsid w:val="00740C60"/>
    <w:rsid w:val="00741263"/>
    <w:rsid w:val="00741487"/>
    <w:rsid w:val="007417F3"/>
    <w:rsid w:val="00741BB1"/>
    <w:rsid w:val="00741F8C"/>
    <w:rsid w:val="007421A3"/>
    <w:rsid w:val="0074234F"/>
    <w:rsid w:val="007428F2"/>
    <w:rsid w:val="00742BC7"/>
    <w:rsid w:val="00742D5D"/>
    <w:rsid w:val="00742E01"/>
    <w:rsid w:val="007431FA"/>
    <w:rsid w:val="00743564"/>
    <w:rsid w:val="00744071"/>
    <w:rsid w:val="0074467A"/>
    <w:rsid w:val="00744B80"/>
    <w:rsid w:val="00744C5E"/>
    <w:rsid w:val="0074508A"/>
    <w:rsid w:val="00745140"/>
    <w:rsid w:val="00745793"/>
    <w:rsid w:val="00745926"/>
    <w:rsid w:val="007460AB"/>
    <w:rsid w:val="0074621C"/>
    <w:rsid w:val="00746266"/>
    <w:rsid w:val="007462C0"/>
    <w:rsid w:val="007463CB"/>
    <w:rsid w:val="00746A4F"/>
    <w:rsid w:val="00746BA7"/>
    <w:rsid w:val="00746C27"/>
    <w:rsid w:val="007470CE"/>
    <w:rsid w:val="007471A5"/>
    <w:rsid w:val="0074729A"/>
    <w:rsid w:val="0074759B"/>
    <w:rsid w:val="007477FA"/>
    <w:rsid w:val="00747B57"/>
    <w:rsid w:val="00747FA0"/>
    <w:rsid w:val="007500BA"/>
    <w:rsid w:val="007502EE"/>
    <w:rsid w:val="00750328"/>
    <w:rsid w:val="0075057E"/>
    <w:rsid w:val="00750734"/>
    <w:rsid w:val="007512D2"/>
    <w:rsid w:val="00751323"/>
    <w:rsid w:val="007513E8"/>
    <w:rsid w:val="00751A53"/>
    <w:rsid w:val="00752377"/>
    <w:rsid w:val="007525F5"/>
    <w:rsid w:val="00752D31"/>
    <w:rsid w:val="00752E17"/>
    <w:rsid w:val="00753127"/>
    <w:rsid w:val="00753166"/>
    <w:rsid w:val="007531ED"/>
    <w:rsid w:val="00753B41"/>
    <w:rsid w:val="007540DA"/>
    <w:rsid w:val="00755199"/>
    <w:rsid w:val="00755514"/>
    <w:rsid w:val="007562F1"/>
    <w:rsid w:val="00756406"/>
    <w:rsid w:val="00756499"/>
    <w:rsid w:val="00756AFA"/>
    <w:rsid w:val="00756E7D"/>
    <w:rsid w:val="00756FA8"/>
    <w:rsid w:val="007572AD"/>
    <w:rsid w:val="0075749B"/>
    <w:rsid w:val="00757B27"/>
    <w:rsid w:val="007605AA"/>
    <w:rsid w:val="00760610"/>
    <w:rsid w:val="00760B0F"/>
    <w:rsid w:val="00760E44"/>
    <w:rsid w:val="00761156"/>
    <w:rsid w:val="00761B38"/>
    <w:rsid w:val="00761BA6"/>
    <w:rsid w:val="00761F94"/>
    <w:rsid w:val="007625E9"/>
    <w:rsid w:val="007635CE"/>
    <w:rsid w:val="007637F7"/>
    <w:rsid w:val="007639E6"/>
    <w:rsid w:val="00763C05"/>
    <w:rsid w:val="00764239"/>
    <w:rsid w:val="007642E3"/>
    <w:rsid w:val="00764B6E"/>
    <w:rsid w:val="00764D0B"/>
    <w:rsid w:val="00764D9F"/>
    <w:rsid w:val="00764FC6"/>
    <w:rsid w:val="00765208"/>
    <w:rsid w:val="007655CC"/>
    <w:rsid w:val="00765BB3"/>
    <w:rsid w:val="007663C0"/>
    <w:rsid w:val="00766521"/>
    <w:rsid w:val="007667C3"/>
    <w:rsid w:val="00766A8F"/>
    <w:rsid w:val="00766D53"/>
    <w:rsid w:val="007673CE"/>
    <w:rsid w:val="0076782F"/>
    <w:rsid w:val="00767A77"/>
    <w:rsid w:val="00767DBC"/>
    <w:rsid w:val="00770117"/>
    <w:rsid w:val="007702F8"/>
    <w:rsid w:val="00770420"/>
    <w:rsid w:val="0077085C"/>
    <w:rsid w:val="00771259"/>
    <w:rsid w:val="0077181B"/>
    <w:rsid w:val="00772E94"/>
    <w:rsid w:val="00773521"/>
    <w:rsid w:val="007738C3"/>
    <w:rsid w:val="00773C7B"/>
    <w:rsid w:val="00773EBC"/>
    <w:rsid w:val="007746F2"/>
    <w:rsid w:val="00774BCC"/>
    <w:rsid w:val="00774DB4"/>
    <w:rsid w:val="00774DF2"/>
    <w:rsid w:val="00774E11"/>
    <w:rsid w:val="007750CA"/>
    <w:rsid w:val="0077517A"/>
    <w:rsid w:val="00775972"/>
    <w:rsid w:val="00775AF0"/>
    <w:rsid w:val="00775EC6"/>
    <w:rsid w:val="007765CE"/>
    <w:rsid w:val="007769C0"/>
    <w:rsid w:val="007769CB"/>
    <w:rsid w:val="0077702B"/>
    <w:rsid w:val="0077729C"/>
    <w:rsid w:val="007776DE"/>
    <w:rsid w:val="00777C23"/>
    <w:rsid w:val="007800E0"/>
    <w:rsid w:val="00780209"/>
    <w:rsid w:val="00780372"/>
    <w:rsid w:val="00780679"/>
    <w:rsid w:val="007806D9"/>
    <w:rsid w:val="00780839"/>
    <w:rsid w:val="007808E8"/>
    <w:rsid w:val="00780DAA"/>
    <w:rsid w:val="00780DB2"/>
    <w:rsid w:val="00780F4C"/>
    <w:rsid w:val="00781657"/>
    <w:rsid w:val="00781DC8"/>
    <w:rsid w:val="00781E31"/>
    <w:rsid w:val="00782987"/>
    <w:rsid w:val="007829DA"/>
    <w:rsid w:val="00782A4F"/>
    <w:rsid w:val="0078348D"/>
    <w:rsid w:val="0078394E"/>
    <w:rsid w:val="00783A87"/>
    <w:rsid w:val="00783D1F"/>
    <w:rsid w:val="007852B8"/>
    <w:rsid w:val="00786D0F"/>
    <w:rsid w:val="007873B0"/>
    <w:rsid w:val="0078765D"/>
    <w:rsid w:val="00790210"/>
    <w:rsid w:val="00790618"/>
    <w:rsid w:val="00790716"/>
    <w:rsid w:val="007910BD"/>
    <w:rsid w:val="00792619"/>
    <w:rsid w:val="007926BF"/>
    <w:rsid w:val="00792D6B"/>
    <w:rsid w:val="00792E4F"/>
    <w:rsid w:val="007933AF"/>
    <w:rsid w:val="007934B7"/>
    <w:rsid w:val="007934C7"/>
    <w:rsid w:val="007939F8"/>
    <w:rsid w:val="00793D00"/>
    <w:rsid w:val="00793F1C"/>
    <w:rsid w:val="007945F9"/>
    <w:rsid w:val="00794D3B"/>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D62"/>
    <w:rsid w:val="007A01E5"/>
    <w:rsid w:val="007A0760"/>
    <w:rsid w:val="007A0CA8"/>
    <w:rsid w:val="007A0E0C"/>
    <w:rsid w:val="007A0E6F"/>
    <w:rsid w:val="007A1526"/>
    <w:rsid w:val="007A1EBA"/>
    <w:rsid w:val="007A28B3"/>
    <w:rsid w:val="007A2A1C"/>
    <w:rsid w:val="007A2BB2"/>
    <w:rsid w:val="007A2C3F"/>
    <w:rsid w:val="007A314F"/>
    <w:rsid w:val="007A34B3"/>
    <w:rsid w:val="007A3D5B"/>
    <w:rsid w:val="007A3DF7"/>
    <w:rsid w:val="007A46CC"/>
    <w:rsid w:val="007A4CE2"/>
    <w:rsid w:val="007A54F6"/>
    <w:rsid w:val="007A5865"/>
    <w:rsid w:val="007A5910"/>
    <w:rsid w:val="007A5D2C"/>
    <w:rsid w:val="007A68DA"/>
    <w:rsid w:val="007A798E"/>
    <w:rsid w:val="007A7997"/>
    <w:rsid w:val="007A7B96"/>
    <w:rsid w:val="007B01E0"/>
    <w:rsid w:val="007B0256"/>
    <w:rsid w:val="007B0564"/>
    <w:rsid w:val="007B09F6"/>
    <w:rsid w:val="007B0D3B"/>
    <w:rsid w:val="007B0EAE"/>
    <w:rsid w:val="007B12AF"/>
    <w:rsid w:val="007B1451"/>
    <w:rsid w:val="007B1506"/>
    <w:rsid w:val="007B16A4"/>
    <w:rsid w:val="007B17F8"/>
    <w:rsid w:val="007B1C26"/>
    <w:rsid w:val="007B232D"/>
    <w:rsid w:val="007B28C2"/>
    <w:rsid w:val="007B2C45"/>
    <w:rsid w:val="007B2F00"/>
    <w:rsid w:val="007B32F7"/>
    <w:rsid w:val="007B3E88"/>
    <w:rsid w:val="007B4BFA"/>
    <w:rsid w:val="007B55A2"/>
    <w:rsid w:val="007B5948"/>
    <w:rsid w:val="007B62B2"/>
    <w:rsid w:val="007B6665"/>
    <w:rsid w:val="007B6826"/>
    <w:rsid w:val="007B7036"/>
    <w:rsid w:val="007B7438"/>
    <w:rsid w:val="007B7AC3"/>
    <w:rsid w:val="007C036E"/>
    <w:rsid w:val="007C0486"/>
    <w:rsid w:val="007C07C7"/>
    <w:rsid w:val="007C087F"/>
    <w:rsid w:val="007C0922"/>
    <w:rsid w:val="007C0FF0"/>
    <w:rsid w:val="007C10EE"/>
    <w:rsid w:val="007C13E4"/>
    <w:rsid w:val="007C1982"/>
    <w:rsid w:val="007C1987"/>
    <w:rsid w:val="007C1C86"/>
    <w:rsid w:val="007C292D"/>
    <w:rsid w:val="007C2EC2"/>
    <w:rsid w:val="007C309F"/>
    <w:rsid w:val="007C3220"/>
    <w:rsid w:val="007C3244"/>
    <w:rsid w:val="007C39DD"/>
    <w:rsid w:val="007C3A8A"/>
    <w:rsid w:val="007C3C0C"/>
    <w:rsid w:val="007C3C7D"/>
    <w:rsid w:val="007C3C93"/>
    <w:rsid w:val="007C3CBF"/>
    <w:rsid w:val="007C4309"/>
    <w:rsid w:val="007C4870"/>
    <w:rsid w:val="007C4B76"/>
    <w:rsid w:val="007C5232"/>
    <w:rsid w:val="007C5304"/>
    <w:rsid w:val="007C56E8"/>
    <w:rsid w:val="007C5F7E"/>
    <w:rsid w:val="007C6387"/>
    <w:rsid w:val="007C6448"/>
    <w:rsid w:val="007C659A"/>
    <w:rsid w:val="007C65A0"/>
    <w:rsid w:val="007C6860"/>
    <w:rsid w:val="007C6AF2"/>
    <w:rsid w:val="007C75F0"/>
    <w:rsid w:val="007C7997"/>
    <w:rsid w:val="007D031F"/>
    <w:rsid w:val="007D08DB"/>
    <w:rsid w:val="007D1403"/>
    <w:rsid w:val="007D1590"/>
    <w:rsid w:val="007D1E80"/>
    <w:rsid w:val="007D2222"/>
    <w:rsid w:val="007D2502"/>
    <w:rsid w:val="007D26F3"/>
    <w:rsid w:val="007D35C7"/>
    <w:rsid w:val="007D35EE"/>
    <w:rsid w:val="007D3A6C"/>
    <w:rsid w:val="007D3ADD"/>
    <w:rsid w:val="007D3BED"/>
    <w:rsid w:val="007D3C44"/>
    <w:rsid w:val="007D3D16"/>
    <w:rsid w:val="007D429D"/>
    <w:rsid w:val="007D430E"/>
    <w:rsid w:val="007D489A"/>
    <w:rsid w:val="007D4AD1"/>
    <w:rsid w:val="007D4FD7"/>
    <w:rsid w:val="007D587A"/>
    <w:rsid w:val="007D60D6"/>
    <w:rsid w:val="007D61B3"/>
    <w:rsid w:val="007D62E2"/>
    <w:rsid w:val="007D6709"/>
    <w:rsid w:val="007D68C2"/>
    <w:rsid w:val="007D73F4"/>
    <w:rsid w:val="007D79D4"/>
    <w:rsid w:val="007D7A67"/>
    <w:rsid w:val="007D7D31"/>
    <w:rsid w:val="007E106D"/>
    <w:rsid w:val="007E1127"/>
    <w:rsid w:val="007E1826"/>
    <w:rsid w:val="007E2506"/>
    <w:rsid w:val="007E2746"/>
    <w:rsid w:val="007E2F6E"/>
    <w:rsid w:val="007E315B"/>
    <w:rsid w:val="007E373E"/>
    <w:rsid w:val="007E383B"/>
    <w:rsid w:val="007E3BEF"/>
    <w:rsid w:val="007E3BF3"/>
    <w:rsid w:val="007E3F1F"/>
    <w:rsid w:val="007E407E"/>
    <w:rsid w:val="007E419F"/>
    <w:rsid w:val="007E44BC"/>
    <w:rsid w:val="007E4CE4"/>
    <w:rsid w:val="007E525A"/>
    <w:rsid w:val="007E57F8"/>
    <w:rsid w:val="007E5939"/>
    <w:rsid w:val="007E5BE3"/>
    <w:rsid w:val="007E746A"/>
    <w:rsid w:val="007E74BF"/>
    <w:rsid w:val="007F0004"/>
    <w:rsid w:val="007F0205"/>
    <w:rsid w:val="007F05D1"/>
    <w:rsid w:val="007F0686"/>
    <w:rsid w:val="007F0C13"/>
    <w:rsid w:val="007F0C71"/>
    <w:rsid w:val="007F0F91"/>
    <w:rsid w:val="007F0FE4"/>
    <w:rsid w:val="007F1295"/>
    <w:rsid w:val="007F12BE"/>
    <w:rsid w:val="007F13C7"/>
    <w:rsid w:val="007F17EF"/>
    <w:rsid w:val="007F181E"/>
    <w:rsid w:val="007F18D0"/>
    <w:rsid w:val="007F1AC9"/>
    <w:rsid w:val="007F1C84"/>
    <w:rsid w:val="007F1F04"/>
    <w:rsid w:val="007F26A7"/>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E2"/>
    <w:rsid w:val="007F5C62"/>
    <w:rsid w:val="007F5FBA"/>
    <w:rsid w:val="007F635B"/>
    <w:rsid w:val="007F66C7"/>
    <w:rsid w:val="007F6B57"/>
    <w:rsid w:val="007F6C00"/>
    <w:rsid w:val="007F7455"/>
    <w:rsid w:val="007F7860"/>
    <w:rsid w:val="007F78D4"/>
    <w:rsid w:val="007F7ADC"/>
    <w:rsid w:val="00800A82"/>
    <w:rsid w:val="008011B5"/>
    <w:rsid w:val="00801DF9"/>
    <w:rsid w:val="008022E1"/>
    <w:rsid w:val="008032C0"/>
    <w:rsid w:val="008032FC"/>
    <w:rsid w:val="0080364A"/>
    <w:rsid w:val="00804CB3"/>
    <w:rsid w:val="00805578"/>
    <w:rsid w:val="008057E3"/>
    <w:rsid w:val="00805859"/>
    <w:rsid w:val="00805C60"/>
    <w:rsid w:val="00805CBA"/>
    <w:rsid w:val="00805CE4"/>
    <w:rsid w:val="00805E16"/>
    <w:rsid w:val="008063F6"/>
    <w:rsid w:val="00806C2B"/>
    <w:rsid w:val="00807022"/>
    <w:rsid w:val="0080714F"/>
    <w:rsid w:val="008078BD"/>
    <w:rsid w:val="00807A3E"/>
    <w:rsid w:val="00807EA3"/>
    <w:rsid w:val="00807ECB"/>
    <w:rsid w:val="00810527"/>
    <w:rsid w:val="00810538"/>
    <w:rsid w:val="00811022"/>
    <w:rsid w:val="0081109F"/>
    <w:rsid w:val="008110C4"/>
    <w:rsid w:val="00811C5F"/>
    <w:rsid w:val="00812257"/>
    <w:rsid w:val="00812647"/>
    <w:rsid w:val="00812E2A"/>
    <w:rsid w:val="00812FA5"/>
    <w:rsid w:val="00813108"/>
    <w:rsid w:val="00813438"/>
    <w:rsid w:val="008140BA"/>
    <w:rsid w:val="00814480"/>
    <w:rsid w:val="00814AD2"/>
    <w:rsid w:val="0081515D"/>
    <w:rsid w:val="0081574B"/>
    <w:rsid w:val="00815AB5"/>
    <w:rsid w:val="00815C54"/>
    <w:rsid w:val="00815D27"/>
    <w:rsid w:val="0081611A"/>
    <w:rsid w:val="00816160"/>
    <w:rsid w:val="0081659D"/>
    <w:rsid w:val="008166B0"/>
    <w:rsid w:val="008169E0"/>
    <w:rsid w:val="00816C0F"/>
    <w:rsid w:val="00816CA6"/>
    <w:rsid w:val="00817C13"/>
    <w:rsid w:val="00817C7F"/>
    <w:rsid w:val="008203E2"/>
    <w:rsid w:val="00820464"/>
    <w:rsid w:val="008204D7"/>
    <w:rsid w:val="0082052F"/>
    <w:rsid w:val="008205FC"/>
    <w:rsid w:val="00820A20"/>
    <w:rsid w:val="00820BE3"/>
    <w:rsid w:val="00820FAB"/>
    <w:rsid w:val="008211A3"/>
    <w:rsid w:val="008212E5"/>
    <w:rsid w:val="008217FA"/>
    <w:rsid w:val="00821DA4"/>
    <w:rsid w:val="00821E0D"/>
    <w:rsid w:val="00821EE4"/>
    <w:rsid w:val="00822AE9"/>
    <w:rsid w:val="0082398D"/>
    <w:rsid w:val="00823EF4"/>
    <w:rsid w:val="00824533"/>
    <w:rsid w:val="00824E5E"/>
    <w:rsid w:val="00824FAC"/>
    <w:rsid w:val="00825078"/>
    <w:rsid w:val="008250B4"/>
    <w:rsid w:val="00825ACA"/>
    <w:rsid w:val="0082600C"/>
    <w:rsid w:val="00826963"/>
    <w:rsid w:val="00827212"/>
    <w:rsid w:val="008303DE"/>
    <w:rsid w:val="008304DD"/>
    <w:rsid w:val="00830E9A"/>
    <w:rsid w:val="00830F7A"/>
    <w:rsid w:val="00831117"/>
    <w:rsid w:val="00831574"/>
    <w:rsid w:val="0083175C"/>
    <w:rsid w:val="0083182E"/>
    <w:rsid w:val="0083191C"/>
    <w:rsid w:val="00831C8B"/>
    <w:rsid w:val="00831F15"/>
    <w:rsid w:val="00832E43"/>
    <w:rsid w:val="00833431"/>
    <w:rsid w:val="00833755"/>
    <w:rsid w:val="00833D2C"/>
    <w:rsid w:val="008340AC"/>
    <w:rsid w:val="00834280"/>
    <w:rsid w:val="00834457"/>
    <w:rsid w:val="0083478A"/>
    <w:rsid w:val="0083481F"/>
    <w:rsid w:val="00834B43"/>
    <w:rsid w:val="00834B76"/>
    <w:rsid w:val="0083535B"/>
    <w:rsid w:val="00835827"/>
    <w:rsid w:val="00835957"/>
    <w:rsid w:val="00835DE9"/>
    <w:rsid w:val="008361B7"/>
    <w:rsid w:val="00836203"/>
    <w:rsid w:val="008365A6"/>
    <w:rsid w:val="00836882"/>
    <w:rsid w:val="00836A12"/>
    <w:rsid w:val="00836B32"/>
    <w:rsid w:val="00836F33"/>
    <w:rsid w:val="00837D6E"/>
    <w:rsid w:val="00837E32"/>
    <w:rsid w:val="008405AC"/>
    <w:rsid w:val="00840634"/>
    <w:rsid w:val="008414F9"/>
    <w:rsid w:val="008415D0"/>
    <w:rsid w:val="00841EAD"/>
    <w:rsid w:val="0084223D"/>
    <w:rsid w:val="008423D8"/>
    <w:rsid w:val="0084249C"/>
    <w:rsid w:val="00842566"/>
    <w:rsid w:val="00842631"/>
    <w:rsid w:val="00842DB1"/>
    <w:rsid w:val="00843318"/>
    <w:rsid w:val="0084332A"/>
    <w:rsid w:val="00843BA0"/>
    <w:rsid w:val="0084430B"/>
    <w:rsid w:val="00844518"/>
    <w:rsid w:val="00844D5B"/>
    <w:rsid w:val="00845244"/>
    <w:rsid w:val="00845316"/>
    <w:rsid w:val="00845A1C"/>
    <w:rsid w:val="00845C8C"/>
    <w:rsid w:val="00845F73"/>
    <w:rsid w:val="00846286"/>
    <w:rsid w:val="0084700E"/>
    <w:rsid w:val="008472DD"/>
    <w:rsid w:val="00847A75"/>
    <w:rsid w:val="00850354"/>
    <w:rsid w:val="0085037E"/>
    <w:rsid w:val="008503AE"/>
    <w:rsid w:val="008504C4"/>
    <w:rsid w:val="00850A20"/>
    <w:rsid w:val="00851D76"/>
    <w:rsid w:val="00852194"/>
    <w:rsid w:val="008524C1"/>
    <w:rsid w:val="00852732"/>
    <w:rsid w:val="008529D4"/>
    <w:rsid w:val="0085308A"/>
    <w:rsid w:val="008530C0"/>
    <w:rsid w:val="00853D7A"/>
    <w:rsid w:val="00853F59"/>
    <w:rsid w:val="0085441D"/>
    <w:rsid w:val="008554A7"/>
    <w:rsid w:val="008555B5"/>
    <w:rsid w:val="0085585E"/>
    <w:rsid w:val="00855E40"/>
    <w:rsid w:val="008561FB"/>
    <w:rsid w:val="008568FA"/>
    <w:rsid w:val="0085693D"/>
    <w:rsid w:val="00856B1E"/>
    <w:rsid w:val="00856BCE"/>
    <w:rsid w:val="00857474"/>
    <w:rsid w:val="0085752C"/>
    <w:rsid w:val="00857546"/>
    <w:rsid w:val="0085778D"/>
    <w:rsid w:val="00857FBF"/>
    <w:rsid w:val="00860548"/>
    <w:rsid w:val="00860581"/>
    <w:rsid w:val="00860F9E"/>
    <w:rsid w:val="00860FD0"/>
    <w:rsid w:val="008616EF"/>
    <w:rsid w:val="00861874"/>
    <w:rsid w:val="00861AC6"/>
    <w:rsid w:val="00861C18"/>
    <w:rsid w:val="00861EA6"/>
    <w:rsid w:val="0086283D"/>
    <w:rsid w:val="00863152"/>
    <w:rsid w:val="00863233"/>
    <w:rsid w:val="0086337E"/>
    <w:rsid w:val="00863C1D"/>
    <w:rsid w:val="00864174"/>
    <w:rsid w:val="00864362"/>
    <w:rsid w:val="008645E4"/>
    <w:rsid w:val="00864B9C"/>
    <w:rsid w:val="00864E3A"/>
    <w:rsid w:val="00864FAA"/>
    <w:rsid w:val="00865214"/>
    <w:rsid w:val="00865671"/>
    <w:rsid w:val="00865DFA"/>
    <w:rsid w:val="00866036"/>
    <w:rsid w:val="008663E9"/>
    <w:rsid w:val="008665E7"/>
    <w:rsid w:val="00866975"/>
    <w:rsid w:val="008669AA"/>
    <w:rsid w:val="00866CD7"/>
    <w:rsid w:val="00866D8A"/>
    <w:rsid w:val="00866F29"/>
    <w:rsid w:val="008675D9"/>
    <w:rsid w:val="008703E2"/>
    <w:rsid w:val="00870C35"/>
    <w:rsid w:val="00870E40"/>
    <w:rsid w:val="00870F6B"/>
    <w:rsid w:val="008714F4"/>
    <w:rsid w:val="008716C3"/>
    <w:rsid w:val="00871750"/>
    <w:rsid w:val="00871906"/>
    <w:rsid w:val="00871C9E"/>
    <w:rsid w:val="00871FE6"/>
    <w:rsid w:val="008720DA"/>
    <w:rsid w:val="008722FD"/>
    <w:rsid w:val="008723FC"/>
    <w:rsid w:val="00872528"/>
    <w:rsid w:val="00872607"/>
    <w:rsid w:val="00872877"/>
    <w:rsid w:val="00873210"/>
    <w:rsid w:val="008734C9"/>
    <w:rsid w:val="00873869"/>
    <w:rsid w:val="00873C3A"/>
    <w:rsid w:val="00873CC2"/>
    <w:rsid w:val="00874059"/>
    <w:rsid w:val="0087446C"/>
    <w:rsid w:val="00874595"/>
    <w:rsid w:val="00874FFA"/>
    <w:rsid w:val="008751E0"/>
    <w:rsid w:val="00875AAD"/>
    <w:rsid w:val="008763EF"/>
    <w:rsid w:val="008770B4"/>
    <w:rsid w:val="00877321"/>
    <w:rsid w:val="0088095B"/>
    <w:rsid w:val="00880AFB"/>
    <w:rsid w:val="008818C6"/>
    <w:rsid w:val="008824A9"/>
    <w:rsid w:val="008826F1"/>
    <w:rsid w:val="008829BC"/>
    <w:rsid w:val="00882CC3"/>
    <w:rsid w:val="00883374"/>
    <w:rsid w:val="00883502"/>
    <w:rsid w:val="00883601"/>
    <w:rsid w:val="00883B79"/>
    <w:rsid w:val="00883E54"/>
    <w:rsid w:val="00884191"/>
    <w:rsid w:val="008841E1"/>
    <w:rsid w:val="0088484F"/>
    <w:rsid w:val="0088499D"/>
    <w:rsid w:val="00884A55"/>
    <w:rsid w:val="00884FCD"/>
    <w:rsid w:val="00885209"/>
    <w:rsid w:val="00885300"/>
    <w:rsid w:val="00885435"/>
    <w:rsid w:val="0088570A"/>
    <w:rsid w:val="008859C8"/>
    <w:rsid w:val="00885C4F"/>
    <w:rsid w:val="00885F18"/>
    <w:rsid w:val="008862DE"/>
    <w:rsid w:val="00886727"/>
    <w:rsid w:val="0088677F"/>
    <w:rsid w:val="008867D1"/>
    <w:rsid w:val="00886811"/>
    <w:rsid w:val="0088721C"/>
    <w:rsid w:val="00887B6E"/>
    <w:rsid w:val="00887DFF"/>
    <w:rsid w:val="0089002D"/>
    <w:rsid w:val="008900BF"/>
    <w:rsid w:val="008900DC"/>
    <w:rsid w:val="00890431"/>
    <w:rsid w:val="00890587"/>
    <w:rsid w:val="00890F8E"/>
    <w:rsid w:val="0089148F"/>
    <w:rsid w:val="00891608"/>
    <w:rsid w:val="0089184A"/>
    <w:rsid w:val="0089274E"/>
    <w:rsid w:val="00892D34"/>
    <w:rsid w:val="00892D7F"/>
    <w:rsid w:val="00892E5B"/>
    <w:rsid w:val="00893341"/>
    <w:rsid w:val="00893522"/>
    <w:rsid w:val="00893563"/>
    <w:rsid w:val="008936A2"/>
    <w:rsid w:val="00893CB0"/>
    <w:rsid w:val="00893DF3"/>
    <w:rsid w:val="008944F2"/>
    <w:rsid w:val="00894554"/>
    <w:rsid w:val="00894840"/>
    <w:rsid w:val="00894B3F"/>
    <w:rsid w:val="00894F1F"/>
    <w:rsid w:val="0089500C"/>
    <w:rsid w:val="00895699"/>
    <w:rsid w:val="008957C8"/>
    <w:rsid w:val="0089592A"/>
    <w:rsid w:val="00895B41"/>
    <w:rsid w:val="00895E18"/>
    <w:rsid w:val="00895F9D"/>
    <w:rsid w:val="008962E5"/>
    <w:rsid w:val="00896DA7"/>
    <w:rsid w:val="00896E8F"/>
    <w:rsid w:val="00896EFC"/>
    <w:rsid w:val="00896F77"/>
    <w:rsid w:val="00897156"/>
    <w:rsid w:val="008974A8"/>
    <w:rsid w:val="008974E4"/>
    <w:rsid w:val="008A08DC"/>
    <w:rsid w:val="008A0ABF"/>
    <w:rsid w:val="008A0D3E"/>
    <w:rsid w:val="008A0E46"/>
    <w:rsid w:val="008A0E56"/>
    <w:rsid w:val="008A127A"/>
    <w:rsid w:val="008A17B3"/>
    <w:rsid w:val="008A1AD3"/>
    <w:rsid w:val="008A1B72"/>
    <w:rsid w:val="008A218D"/>
    <w:rsid w:val="008A2274"/>
    <w:rsid w:val="008A285B"/>
    <w:rsid w:val="008A3D91"/>
    <w:rsid w:val="008A51C2"/>
    <w:rsid w:val="008A680A"/>
    <w:rsid w:val="008A68C4"/>
    <w:rsid w:val="008A6B81"/>
    <w:rsid w:val="008A7020"/>
    <w:rsid w:val="008A7B61"/>
    <w:rsid w:val="008A7FF8"/>
    <w:rsid w:val="008B006B"/>
    <w:rsid w:val="008B0166"/>
    <w:rsid w:val="008B060B"/>
    <w:rsid w:val="008B0646"/>
    <w:rsid w:val="008B0709"/>
    <w:rsid w:val="008B0CBA"/>
    <w:rsid w:val="008B1440"/>
    <w:rsid w:val="008B1970"/>
    <w:rsid w:val="008B1971"/>
    <w:rsid w:val="008B1D4B"/>
    <w:rsid w:val="008B1D9F"/>
    <w:rsid w:val="008B2754"/>
    <w:rsid w:val="008B2A0D"/>
    <w:rsid w:val="008B2B28"/>
    <w:rsid w:val="008B2E9A"/>
    <w:rsid w:val="008B2F98"/>
    <w:rsid w:val="008B331C"/>
    <w:rsid w:val="008B38A6"/>
    <w:rsid w:val="008B3E60"/>
    <w:rsid w:val="008B3E8C"/>
    <w:rsid w:val="008B4689"/>
    <w:rsid w:val="008B471E"/>
    <w:rsid w:val="008B4745"/>
    <w:rsid w:val="008B4A33"/>
    <w:rsid w:val="008B4A68"/>
    <w:rsid w:val="008B5196"/>
    <w:rsid w:val="008B5D7A"/>
    <w:rsid w:val="008B646D"/>
    <w:rsid w:val="008B6529"/>
    <w:rsid w:val="008B68E0"/>
    <w:rsid w:val="008B6D8C"/>
    <w:rsid w:val="008B7A3D"/>
    <w:rsid w:val="008B7B81"/>
    <w:rsid w:val="008C002F"/>
    <w:rsid w:val="008C01BA"/>
    <w:rsid w:val="008C0250"/>
    <w:rsid w:val="008C0482"/>
    <w:rsid w:val="008C1283"/>
    <w:rsid w:val="008C1584"/>
    <w:rsid w:val="008C15AD"/>
    <w:rsid w:val="008C1C62"/>
    <w:rsid w:val="008C202D"/>
    <w:rsid w:val="008C209D"/>
    <w:rsid w:val="008C26C7"/>
    <w:rsid w:val="008C296E"/>
    <w:rsid w:val="008C2AD8"/>
    <w:rsid w:val="008C3596"/>
    <w:rsid w:val="008C3B4E"/>
    <w:rsid w:val="008C48ED"/>
    <w:rsid w:val="008C5059"/>
    <w:rsid w:val="008C54A1"/>
    <w:rsid w:val="008C5AAE"/>
    <w:rsid w:val="008C5D92"/>
    <w:rsid w:val="008C65CC"/>
    <w:rsid w:val="008C6D9C"/>
    <w:rsid w:val="008C70FB"/>
    <w:rsid w:val="008C71EC"/>
    <w:rsid w:val="008C7222"/>
    <w:rsid w:val="008C79B1"/>
    <w:rsid w:val="008C7AA2"/>
    <w:rsid w:val="008C7E1A"/>
    <w:rsid w:val="008C7EDD"/>
    <w:rsid w:val="008D0057"/>
    <w:rsid w:val="008D0131"/>
    <w:rsid w:val="008D017A"/>
    <w:rsid w:val="008D0947"/>
    <w:rsid w:val="008D0CB3"/>
    <w:rsid w:val="008D0F6E"/>
    <w:rsid w:val="008D161C"/>
    <w:rsid w:val="008D1A7A"/>
    <w:rsid w:val="008D1ACF"/>
    <w:rsid w:val="008D1C81"/>
    <w:rsid w:val="008D20D1"/>
    <w:rsid w:val="008D21EA"/>
    <w:rsid w:val="008D243F"/>
    <w:rsid w:val="008D244B"/>
    <w:rsid w:val="008D2BA4"/>
    <w:rsid w:val="008D2C9A"/>
    <w:rsid w:val="008D2D6E"/>
    <w:rsid w:val="008D2F7C"/>
    <w:rsid w:val="008D31D1"/>
    <w:rsid w:val="008D31DE"/>
    <w:rsid w:val="008D3212"/>
    <w:rsid w:val="008D37B0"/>
    <w:rsid w:val="008D3AD3"/>
    <w:rsid w:val="008D3DA1"/>
    <w:rsid w:val="008D42DB"/>
    <w:rsid w:val="008D461E"/>
    <w:rsid w:val="008D4672"/>
    <w:rsid w:val="008D51A3"/>
    <w:rsid w:val="008D5378"/>
    <w:rsid w:val="008D5786"/>
    <w:rsid w:val="008D676F"/>
    <w:rsid w:val="008D6AAE"/>
    <w:rsid w:val="008D6E3A"/>
    <w:rsid w:val="008D6F1B"/>
    <w:rsid w:val="008D6F3D"/>
    <w:rsid w:val="008D7168"/>
    <w:rsid w:val="008D7240"/>
    <w:rsid w:val="008D77A0"/>
    <w:rsid w:val="008D7C76"/>
    <w:rsid w:val="008E0184"/>
    <w:rsid w:val="008E047D"/>
    <w:rsid w:val="008E0F05"/>
    <w:rsid w:val="008E112C"/>
    <w:rsid w:val="008E172B"/>
    <w:rsid w:val="008E1770"/>
    <w:rsid w:val="008E17ED"/>
    <w:rsid w:val="008E19B3"/>
    <w:rsid w:val="008E1F6B"/>
    <w:rsid w:val="008E2057"/>
    <w:rsid w:val="008E2610"/>
    <w:rsid w:val="008E26B4"/>
    <w:rsid w:val="008E2CC3"/>
    <w:rsid w:val="008E2F4F"/>
    <w:rsid w:val="008E306E"/>
    <w:rsid w:val="008E34AD"/>
    <w:rsid w:val="008E397C"/>
    <w:rsid w:val="008E3B47"/>
    <w:rsid w:val="008E40AA"/>
    <w:rsid w:val="008E40EC"/>
    <w:rsid w:val="008E476A"/>
    <w:rsid w:val="008E47DD"/>
    <w:rsid w:val="008E4B1E"/>
    <w:rsid w:val="008E4D08"/>
    <w:rsid w:val="008E5124"/>
    <w:rsid w:val="008E5163"/>
    <w:rsid w:val="008E5615"/>
    <w:rsid w:val="008E57EE"/>
    <w:rsid w:val="008E594E"/>
    <w:rsid w:val="008E5C2D"/>
    <w:rsid w:val="008E6098"/>
    <w:rsid w:val="008E61A6"/>
    <w:rsid w:val="008E6874"/>
    <w:rsid w:val="008E6A72"/>
    <w:rsid w:val="008E6F1A"/>
    <w:rsid w:val="008E70BF"/>
    <w:rsid w:val="008E7516"/>
    <w:rsid w:val="008E7692"/>
    <w:rsid w:val="008E7DAF"/>
    <w:rsid w:val="008E7E23"/>
    <w:rsid w:val="008F0193"/>
    <w:rsid w:val="008F06B5"/>
    <w:rsid w:val="008F0D84"/>
    <w:rsid w:val="008F1397"/>
    <w:rsid w:val="008F1B33"/>
    <w:rsid w:val="008F1CE9"/>
    <w:rsid w:val="008F1E89"/>
    <w:rsid w:val="008F2050"/>
    <w:rsid w:val="008F24FD"/>
    <w:rsid w:val="008F2668"/>
    <w:rsid w:val="008F2741"/>
    <w:rsid w:val="008F2801"/>
    <w:rsid w:val="008F2897"/>
    <w:rsid w:val="008F2C43"/>
    <w:rsid w:val="008F3229"/>
    <w:rsid w:val="008F333B"/>
    <w:rsid w:val="008F34BD"/>
    <w:rsid w:val="008F37AF"/>
    <w:rsid w:val="008F3B21"/>
    <w:rsid w:val="008F3B31"/>
    <w:rsid w:val="008F3F5B"/>
    <w:rsid w:val="008F400A"/>
    <w:rsid w:val="008F472B"/>
    <w:rsid w:val="008F49E0"/>
    <w:rsid w:val="008F51F1"/>
    <w:rsid w:val="008F54FC"/>
    <w:rsid w:val="008F565D"/>
    <w:rsid w:val="008F572A"/>
    <w:rsid w:val="008F5DA7"/>
    <w:rsid w:val="008F6666"/>
    <w:rsid w:val="008F68C1"/>
    <w:rsid w:val="008F7140"/>
    <w:rsid w:val="008F7346"/>
    <w:rsid w:val="008F75F8"/>
    <w:rsid w:val="008F778D"/>
    <w:rsid w:val="008F78FA"/>
    <w:rsid w:val="008F7DD2"/>
    <w:rsid w:val="0090087F"/>
    <w:rsid w:val="0090118D"/>
    <w:rsid w:val="00901891"/>
    <w:rsid w:val="00901936"/>
    <w:rsid w:val="00901C3D"/>
    <w:rsid w:val="00901DFE"/>
    <w:rsid w:val="00902099"/>
    <w:rsid w:val="00902113"/>
    <w:rsid w:val="00902474"/>
    <w:rsid w:val="00902741"/>
    <w:rsid w:val="00902AA6"/>
    <w:rsid w:val="00903BE8"/>
    <w:rsid w:val="00903E71"/>
    <w:rsid w:val="009041DC"/>
    <w:rsid w:val="009045BC"/>
    <w:rsid w:val="00904BCB"/>
    <w:rsid w:val="0090564D"/>
    <w:rsid w:val="00905A4D"/>
    <w:rsid w:val="00905AF7"/>
    <w:rsid w:val="009060E3"/>
    <w:rsid w:val="0090617A"/>
    <w:rsid w:val="00906663"/>
    <w:rsid w:val="00906AE5"/>
    <w:rsid w:val="00907316"/>
    <w:rsid w:val="009076BC"/>
    <w:rsid w:val="00907BC3"/>
    <w:rsid w:val="00907DB2"/>
    <w:rsid w:val="00910500"/>
    <w:rsid w:val="009108C1"/>
    <w:rsid w:val="00910D52"/>
    <w:rsid w:val="00911199"/>
    <w:rsid w:val="00911484"/>
    <w:rsid w:val="00912089"/>
    <w:rsid w:val="009121CC"/>
    <w:rsid w:val="00912474"/>
    <w:rsid w:val="009127C1"/>
    <w:rsid w:val="00912992"/>
    <w:rsid w:val="00912A30"/>
    <w:rsid w:val="0091382F"/>
    <w:rsid w:val="009138EA"/>
    <w:rsid w:val="00913A55"/>
    <w:rsid w:val="00914381"/>
    <w:rsid w:val="00914B38"/>
    <w:rsid w:val="00914B86"/>
    <w:rsid w:val="00914E39"/>
    <w:rsid w:val="00915037"/>
    <w:rsid w:val="00915561"/>
    <w:rsid w:val="00915586"/>
    <w:rsid w:val="00915723"/>
    <w:rsid w:val="00915A77"/>
    <w:rsid w:val="00915BF8"/>
    <w:rsid w:val="00915D1C"/>
    <w:rsid w:val="00916C4A"/>
    <w:rsid w:val="0091715D"/>
    <w:rsid w:val="00917693"/>
    <w:rsid w:val="009177C0"/>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0FA"/>
    <w:rsid w:val="00925407"/>
    <w:rsid w:val="00925581"/>
    <w:rsid w:val="009255F2"/>
    <w:rsid w:val="00925A9F"/>
    <w:rsid w:val="00925E58"/>
    <w:rsid w:val="00925ED6"/>
    <w:rsid w:val="009263ED"/>
    <w:rsid w:val="00926838"/>
    <w:rsid w:val="00926D8E"/>
    <w:rsid w:val="00926ECC"/>
    <w:rsid w:val="00926F60"/>
    <w:rsid w:val="0092700E"/>
    <w:rsid w:val="00927097"/>
    <w:rsid w:val="00927265"/>
    <w:rsid w:val="009275E2"/>
    <w:rsid w:val="00927A2D"/>
    <w:rsid w:val="0093003A"/>
    <w:rsid w:val="00930150"/>
    <w:rsid w:val="00930224"/>
    <w:rsid w:val="009311AC"/>
    <w:rsid w:val="009313E4"/>
    <w:rsid w:val="00931CEF"/>
    <w:rsid w:val="00931F91"/>
    <w:rsid w:val="00932189"/>
    <w:rsid w:val="00932310"/>
    <w:rsid w:val="00932344"/>
    <w:rsid w:val="009325E3"/>
    <w:rsid w:val="00932728"/>
    <w:rsid w:val="00932E2C"/>
    <w:rsid w:val="00933788"/>
    <w:rsid w:val="009338AE"/>
    <w:rsid w:val="00933FD5"/>
    <w:rsid w:val="00934434"/>
    <w:rsid w:val="00934724"/>
    <w:rsid w:val="009349F6"/>
    <w:rsid w:val="00934BD7"/>
    <w:rsid w:val="0093549C"/>
    <w:rsid w:val="009354B4"/>
    <w:rsid w:val="00935AE0"/>
    <w:rsid w:val="00935CB6"/>
    <w:rsid w:val="00935E93"/>
    <w:rsid w:val="009361DE"/>
    <w:rsid w:val="00936268"/>
    <w:rsid w:val="00936312"/>
    <w:rsid w:val="0093679D"/>
    <w:rsid w:val="009367E6"/>
    <w:rsid w:val="00936D5B"/>
    <w:rsid w:val="00936D92"/>
    <w:rsid w:val="00936F4F"/>
    <w:rsid w:val="009371EE"/>
    <w:rsid w:val="009377DA"/>
    <w:rsid w:val="00937F3E"/>
    <w:rsid w:val="00940E83"/>
    <w:rsid w:val="00940FC4"/>
    <w:rsid w:val="00940FC7"/>
    <w:rsid w:val="009415C2"/>
    <w:rsid w:val="009422AC"/>
    <w:rsid w:val="009426A7"/>
    <w:rsid w:val="00942703"/>
    <w:rsid w:val="00942861"/>
    <w:rsid w:val="009429CD"/>
    <w:rsid w:val="00942B7C"/>
    <w:rsid w:val="00942D2D"/>
    <w:rsid w:val="009431E0"/>
    <w:rsid w:val="0094341D"/>
    <w:rsid w:val="00944267"/>
    <w:rsid w:val="00944279"/>
    <w:rsid w:val="009444DC"/>
    <w:rsid w:val="00944DFA"/>
    <w:rsid w:val="00945578"/>
    <w:rsid w:val="00945BFB"/>
    <w:rsid w:val="00945D80"/>
    <w:rsid w:val="00945D9B"/>
    <w:rsid w:val="0094642B"/>
    <w:rsid w:val="00946C85"/>
    <w:rsid w:val="00946EE8"/>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2262"/>
    <w:rsid w:val="009524EE"/>
    <w:rsid w:val="00952872"/>
    <w:rsid w:val="00952DBE"/>
    <w:rsid w:val="00952F33"/>
    <w:rsid w:val="009530BC"/>
    <w:rsid w:val="009530F6"/>
    <w:rsid w:val="0095320B"/>
    <w:rsid w:val="00953239"/>
    <w:rsid w:val="00953329"/>
    <w:rsid w:val="00953384"/>
    <w:rsid w:val="0095355B"/>
    <w:rsid w:val="009536DF"/>
    <w:rsid w:val="00953847"/>
    <w:rsid w:val="009539DE"/>
    <w:rsid w:val="00953E41"/>
    <w:rsid w:val="009541EB"/>
    <w:rsid w:val="00954584"/>
    <w:rsid w:val="00954A4B"/>
    <w:rsid w:val="0095502A"/>
    <w:rsid w:val="00955093"/>
    <w:rsid w:val="0095598D"/>
    <w:rsid w:val="0095632E"/>
    <w:rsid w:val="00956578"/>
    <w:rsid w:val="00956652"/>
    <w:rsid w:val="00956A26"/>
    <w:rsid w:val="00957153"/>
    <w:rsid w:val="00957597"/>
    <w:rsid w:val="009576D3"/>
    <w:rsid w:val="00957A6B"/>
    <w:rsid w:val="00957F9E"/>
    <w:rsid w:val="00960493"/>
    <w:rsid w:val="009605F5"/>
    <w:rsid w:val="0096071D"/>
    <w:rsid w:val="00960866"/>
    <w:rsid w:val="009608E9"/>
    <w:rsid w:val="00960A41"/>
    <w:rsid w:val="00960AB4"/>
    <w:rsid w:val="00960AF9"/>
    <w:rsid w:val="0096164A"/>
    <w:rsid w:val="00961836"/>
    <w:rsid w:val="0096183D"/>
    <w:rsid w:val="00961A83"/>
    <w:rsid w:val="00961B41"/>
    <w:rsid w:val="00961E76"/>
    <w:rsid w:val="0096282F"/>
    <w:rsid w:val="009637AF"/>
    <w:rsid w:val="00963C1D"/>
    <w:rsid w:val="00963DFB"/>
    <w:rsid w:val="00964373"/>
    <w:rsid w:val="00964479"/>
    <w:rsid w:val="0096452D"/>
    <w:rsid w:val="00964A8D"/>
    <w:rsid w:val="00964B6D"/>
    <w:rsid w:val="0096501C"/>
    <w:rsid w:val="00965094"/>
    <w:rsid w:val="009651C0"/>
    <w:rsid w:val="009655D6"/>
    <w:rsid w:val="009656CC"/>
    <w:rsid w:val="00965854"/>
    <w:rsid w:val="00965B24"/>
    <w:rsid w:val="00965E42"/>
    <w:rsid w:val="009661C3"/>
    <w:rsid w:val="009665F5"/>
    <w:rsid w:val="00966635"/>
    <w:rsid w:val="00966665"/>
    <w:rsid w:val="009666B7"/>
    <w:rsid w:val="00966727"/>
    <w:rsid w:val="009669E1"/>
    <w:rsid w:val="00966F1C"/>
    <w:rsid w:val="00966F35"/>
    <w:rsid w:val="0096727A"/>
    <w:rsid w:val="00967897"/>
    <w:rsid w:val="009678E8"/>
    <w:rsid w:val="00967C09"/>
    <w:rsid w:val="00967CE9"/>
    <w:rsid w:val="009701B6"/>
    <w:rsid w:val="009702AD"/>
    <w:rsid w:val="009703C3"/>
    <w:rsid w:val="009703DC"/>
    <w:rsid w:val="0097089C"/>
    <w:rsid w:val="00970A71"/>
    <w:rsid w:val="009719C3"/>
    <w:rsid w:val="00972389"/>
    <w:rsid w:val="00972460"/>
    <w:rsid w:val="009725D3"/>
    <w:rsid w:val="00972BFE"/>
    <w:rsid w:val="00972C73"/>
    <w:rsid w:val="00972C9F"/>
    <w:rsid w:val="00973CFA"/>
    <w:rsid w:val="00974204"/>
    <w:rsid w:val="009746D0"/>
    <w:rsid w:val="00974709"/>
    <w:rsid w:val="00974C36"/>
    <w:rsid w:val="0097516B"/>
    <w:rsid w:val="00975720"/>
    <w:rsid w:val="00975F0F"/>
    <w:rsid w:val="00976937"/>
    <w:rsid w:val="00976B09"/>
    <w:rsid w:val="00977132"/>
    <w:rsid w:val="009773FC"/>
    <w:rsid w:val="009775BD"/>
    <w:rsid w:val="00977BCB"/>
    <w:rsid w:val="00977ECD"/>
    <w:rsid w:val="00977F06"/>
    <w:rsid w:val="009803AA"/>
    <w:rsid w:val="00980A77"/>
    <w:rsid w:val="00980C72"/>
    <w:rsid w:val="00980CA6"/>
    <w:rsid w:val="00980E96"/>
    <w:rsid w:val="009811F4"/>
    <w:rsid w:val="00981BF8"/>
    <w:rsid w:val="009820D2"/>
    <w:rsid w:val="0098213B"/>
    <w:rsid w:val="0098270F"/>
    <w:rsid w:val="00982769"/>
    <w:rsid w:val="00982A24"/>
    <w:rsid w:val="00982CA7"/>
    <w:rsid w:val="00982CF9"/>
    <w:rsid w:val="00983DCA"/>
    <w:rsid w:val="0098408C"/>
    <w:rsid w:val="00984201"/>
    <w:rsid w:val="00984694"/>
    <w:rsid w:val="00984A18"/>
    <w:rsid w:val="00984EE3"/>
    <w:rsid w:val="0098579D"/>
    <w:rsid w:val="00985BAC"/>
    <w:rsid w:val="00985BF5"/>
    <w:rsid w:val="00986230"/>
    <w:rsid w:val="0098671F"/>
    <w:rsid w:val="009868CC"/>
    <w:rsid w:val="009868D6"/>
    <w:rsid w:val="00986A89"/>
    <w:rsid w:val="00986DB4"/>
    <w:rsid w:val="00987386"/>
    <w:rsid w:val="00987999"/>
    <w:rsid w:val="00987BA0"/>
    <w:rsid w:val="00987FDF"/>
    <w:rsid w:val="009906A2"/>
    <w:rsid w:val="00990FF9"/>
    <w:rsid w:val="00991244"/>
    <w:rsid w:val="00991831"/>
    <w:rsid w:val="00991C42"/>
    <w:rsid w:val="00992294"/>
    <w:rsid w:val="009922F8"/>
    <w:rsid w:val="009923E2"/>
    <w:rsid w:val="009924F2"/>
    <w:rsid w:val="00992984"/>
    <w:rsid w:val="00992D60"/>
    <w:rsid w:val="00993057"/>
    <w:rsid w:val="00993492"/>
    <w:rsid w:val="00993730"/>
    <w:rsid w:val="00993CBE"/>
    <w:rsid w:val="00993DC0"/>
    <w:rsid w:val="00993F72"/>
    <w:rsid w:val="00994496"/>
    <w:rsid w:val="00994858"/>
    <w:rsid w:val="00994F77"/>
    <w:rsid w:val="009953D7"/>
    <w:rsid w:val="00995EE0"/>
    <w:rsid w:val="009962A0"/>
    <w:rsid w:val="00996558"/>
    <w:rsid w:val="009969B2"/>
    <w:rsid w:val="00996C46"/>
    <w:rsid w:val="00996DC0"/>
    <w:rsid w:val="00997538"/>
    <w:rsid w:val="009975BA"/>
    <w:rsid w:val="00997A31"/>
    <w:rsid w:val="00997DC5"/>
    <w:rsid w:val="009A04FE"/>
    <w:rsid w:val="009A077C"/>
    <w:rsid w:val="009A0F87"/>
    <w:rsid w:val="009A1503"/>
    <w:rsid w:val="009A17F1"/>
    <w:rsid w:val="009A1F21"/>
    <w:rsid w:val="009A2D8E"/>
    <w:rsid w:val="009A306D"/>
    <w:rsid w:val="009A3149"/>
    <w:rsid w:val="009A33CD"/>
    <w:rsid w:val="009A345E"/>
    <w:rsid w:val="009A38C7"/>
    <w:rsid w:val="009A3E32"/>
    <w:rsid w:val="009A3F39"/>
    <w:rsid w:val="009A49AC"/>
    <w:rsid w:val="009A4BC1"/>
    <w:rsid w:val="009A501D"/>
    <w:rsid w:val="009A5041"/>
    <w:rsid w:val="009A509D"/>
    <w:rsid w:val="009A5755"/>
    <w:rsid w:val="009A58F3"/>
    <w:rsid w:val="009A595F"/>
    <w:rsid w:val="009A610A"/>
    <w:rsid w:val="009A6195"/>
    <w:rsid w:val="009A68E8"/>
    <w:rsid w:val="009A69F3"/>
    <w:rsid w:val="009A6AAB"/>
    <w:rsid w:val="009A6DF8"/>
    <w:rsid w:val="009A6F86"/>
    <w:rsid w:val="009A71B7"/>
    <w:rsid w:val="009A74F5"/>
    <w:rsid w:val="009A76C1"/>
    <w:rsid w:val="009A7732"/>
    <w:rsid w:val="009A78E9"/>
    <w:rsid w:val="009A7A7C"/>
    <w:rsid w:val="009B0647"/>
    <w:rsid w:val="009B0A95"/>
    <w:rsid w:val="009B0CBD"/>
    <w:rsid w:val="009B1363"/>
    <w:rsid w:val="009B16E4"/>
    <w:rsid w:val="009B18AC"/>
    <w:rsid w:val="009B2092"/>
    <w:rsid w:val="009B2266"/>
    <w:rsid w:val="009B279D"/>
    <w:rsid w:val="009B2B7A"/>
    <w:rsid w:val="009B2DB7"/>
    <w:rsid w:val="009B2E2C"/>
    <w:rsid w:val="009B3362"/>
    <w:rsid w:val="009B3414"/>
    <w:rsid w:val="009B366B"/>
    <w:rsid w:val="009B368D"/>
    <w:rsid w:val="009B3762"/>
    <w:rsid w:val="009B3C47"/>
    <w:rsid w:val="009B41B7"/>
    <w:rsid w:val="009B512F"/>
    <w:rsid w:val="009B557A"/>
    <w:rsid w:val="009B6084"/>
    <w:rsid w:val="009B672A"/>
    <w:rsid w:val="009B6731"/>
    <w:rsid w:val="009B6738"/>
    <w:rsid w:val="009B731D"/>
    <w:rsid w:val="009B76AA"/>
    <w:rsid w:val="009B7CB2"/>
    <w:rsid w:val="009C05EA"/>
    <w:rsid w:val="009C0708"/>
    <w:rsid w:val="009C0A8A"/>
    <w:rsid w:val="009C0F7A"/>
    <w:rsid w:val="009C14BB"/>
    <w:rsid w:val="009C16E9"/>
    <w:rsid w:val="009C1773"/>
    <w:rsid w:val="009C1B8A"/>
    <w:rsid w:val="009C1CEF"/>
    <w:rsid w:val="009C1D8F"/>
    <w:rsid w:val="009C210E"/>
    <w:rsid w:val="009C2439"/>
    <w:rsid w:val="009C2544"/>
    <w:rsid w:val="009C2680"/>
    <w:rsid w:val="009C29E9"/>
    <w:rsid w:val="009C318A"/>
    <w:rsid w:val="009C3225"/>
    <w:rsid w:val="009C3706"/>
    <w:rsid w:val="009C3C44"/>
    <w:rsid w:val="009C3E6C"/>
    <w:rsid w:val="009C4AFB"/>
    <w:rsid w:val="009C4EC8"/>
    <w:rsid w:val="009C5439"/>
    <w:rsid w:val="009C5936"/>
    <w:rsid w:val="009C5DD6"/>
    <w:rsid w:val="009C5FB0"/>
    <w:rsid w:val="009C609D"/>
    <w:rsid w:val="009C61C3"/>
    <w:rsid w:val="009C63E0"/>
    <w:rsid w:val="009C68D4"/>
    <w:rsid w:val="009C6DBF"/>
    <w:rsid w:val="009C6FE8"/>
    <w:rsid w:val="009C7091"/>
    <w:rsid w:val="009C7410"/>
    <w:rsid w:val="009C785F"/>
    <w:rsid w:val="009C7A51"/>
    <w:rsid w:val="009D0224"/>
    <w:rsid w:val="009D07AA"/>
    <w:rsid w:val="009D0C17"/>
    <w:rsid w:val="009D0FBB"/>
    <w:rsid w:val="009D14E8"/>
    <w:rsid w:val="009D185A"/>
    <w:rsid w:val="009D1EB1"/>
    <w:rsid w:val="009D23E0"/>
    <w:rsid w:val="009D23F7"/>
    <w:rsid w:val="009D2DC8"/>
    <w:rsid w:val="009D32F8"/>
    <w:rsid w:val="009D33CA"/>
    <w:rsid w:val="009D33DA"/>
    <w:rsid w:val="009D3794"/>
    <w:rsid w:val="009D3E04"/>
    <w:rsid w:val="009D3E97"/>
    <w:rsid w:val="009D42AF"/>
    <w:rsid w:val="009D50C4"/>
    <w:rsid w:val="009D5269"/>
    <w:rsid w:val="009D5547"/>
    <w:rsid w:val="009D5577"/>
    <w:rsid w:val="009D661A"/>
    <w:rsid w:val="009D6F13"/>
    <w:rsid w:val="009D7041"/>
    <w:rsid w:val="009D72D6"/>
    <w:rsid w:val="009D7967"/>
    <w:rsid w:val="009D7EE4"/>
    <w:rsid w:val="009E0616"/>
    <w:rsid w:val="009E0B1C"/>
    <w:rsid w:val="009E0DDC"/>
    <w:rsid w:val="009E0E3E"/>
    <w:rsid w:val="009E122A"/>
    <w:rsid w:val="009E126A"/>
    <w:rsid w:val="009E20AA"/>
    <w:rsid w:val="009E20B9"/>
    <w:rsid w:val="009E2304"/>
    <w:rsid w:val="009E2491"/>
    <w:rsid w:val="009E2904"/>
    <w:rsid w:val="009E322D"/>
    <w:rsid w:val="009E3241"/>
    <w:rsid w:val="009E3608"/>
    <w:rsid w:val="009E3A42"/>
    <w:rsid w:val="009E3B8D"/>
    <w:rsid w:val="009E3EB2"/>
    <w:rsid w:val="009E4009"/>
    <w:rsid w:val="009E43E1"/>
    <w:rsid w:val="009E4879"/>
    <w:rsid w:val="009E4CE4"/>
    <w:rsid w:val="009E5349"/>
    <w:rsid w:val="009E5638"/>
    <w:rsid w:val="009E58CC"/>
    <w:rsid w:val="009E595D"/>
    <w:rsid w:val="009E59F4"/>
    <w:rsid w:val="009E5FC1"/>
    <w:rsid w:val="009E6053"/>
    <w:rsid w:val="009E611E"/>
    <w:rsid w:val="009E63DD"/>
    <w:rsid w:val="009E67AF"/>
    <w:rsid w:val="009E68E3"/>
    <w:rsid w:val="009E73FF"/>
    <w:rsid w:val="009E7585"/>
    <w:rsid w:val="009E75E2"/>
    <w:rsid w:val="009F00BD"/>
    <w:rsid w:val="009F0B77"/>
    <w:rsid w:val="009F0E0F"/>
    <w:rsid w:val="009F111A"/>
    <w:rsid w:val="009F1271"/>
    <w:rsid w:val="009F14A0"/>
    <w:rsid w:val="009F1A6C"/>
    <w:rsid w:val="009F1A73"/>
    <w:rsid w:val="009F1CE4"/>
    <w:rsid w:val="009F1E37"/>
    <w:rsid w:val="009F1F2F"/>
    <w:rsid w:val="009F1FE5"/>
    <w:rsid w:val="009F2389"/>
    <w:rsid w:val="009F2936"/>
    <w:rsid w:val="009F2C85"/>
    <w:rsid w:val="009F2CD2"/>
    <w:rsid w:val="009F2DF2"/>
    <w:rsid w:val="009F3067"/>
    <w:rsid w:val="009F352A"/>
    <w:rsid w:val="009F3F40"/>
    <w:rsid w:val="009F44D2"/>
    <w:rsid w:val="009F4593"/>
    <w:rsid w:val="009F47A5"/>
    <w:rsid w:val="009F48E2"/>
    <w:rsid w:val="009F525B"/>
    <w:rsid w:val="009F531E"/>
    <w:rsid w:val="009F5822"/>
    <w:rsid w:val="009F5851"/>
    <w:rsid w:val="009F5F41"/>
    <w:rsid w:val="009F66CF"/>
    <w:rsid w:val="009F6CA9"/>
    <w:rsid w:val="009F6DCA"/>
    <w:rsid w:val="009F7061"/>
    <w:rsid w:val="009F71A3"/>
    <w:rsid w:val="009F7656"/>
    <w:rsid w:val="009F7A4C"/>
    <w:rsid w:val="00A00489"/>
    <w:rsid w:val="00A0079D"/>
    <w:rsid w:val="00A00A47"/>
    <w:rsid w:val="00A00B6D"/>
    <w:rsid w:val="00A00CC5"/>
    <w:rsid w:val="00A00D98"/>
    <w:rsid w:val="00A00EF9"/>
    <w:rsid w:val="00A00F3D"/>
    <w:rsid w:val="00A0127C"/>
    <w:rsid w:val="00A018A6"/>
    <w:rsid w:val="00A01EAF"/>
    <w:rsid w:val="00A02480"/>
    <w:rsid w:val="00A0258B"/>
    <w:rsid w:val="00A0267E"/>
    <w:rsid w:val="00A026FD"/>
    <w:rsid w:val="00A02830"/>
    <w:rsid w:val="00A02C33"/>
    <w:rsid w:val="00A0302B"/>
    <w:rsid w:val="00A0318F"/>
    <w:rsid w:val="00A03BBD"/>
    <w:rsid w:val="00A03BC9"/>
    <w:rsid w:val="00A03F8A"/>
    <w:rsid w:val="00A044AA"/>
    <w:rsid w:val="00A04919"/>
    <w:rsid w:val="00A04CD2"/>
    <w:rsid w:val="00A0518C"/>
    <w:rsid w:val="00A0546C"/>
    <w:rsid w:val="00A05831"/>
    <w:rsid w:val="00A05B01"/>
    <w:rsid w:val="00A05B4E"/>
    <w:rsid w:val="00A05C1A"/>
    <w:rsid w:val="00A05D11"/>
    <w:rsid w:val="00A05E71"/>
    <w:rsid w:val="00A0639A"/>
    <w:rsid w:val="00A0668D"/>
    <w:rsid w:val="00A06956"/>
    <w:rsid w:val="00A06A84"/>
    <w:rsid w:val="00A06D5B"/>
    <w:rsid w:val="00A077E7"/>
    <w:rsid w:val="00A1036F"/>
    <w:rsid w:val="00A10F15"/>
    <w:rsid w:val="00A11903"/>
    <w:rsid w:val="00A11AE5"/>
    <w:rsid w:val="00A11C08"/>
    <w:rsid w:val="00A11FC0"/>
    <w:rsid w:val="00A1281E"/>
    <w:rsid w:val="00A12917"/>
    <w:rsid w:val="00A12BCB"/>
    <w:rsid w:val="00A12CBA"/>
    <w:rsid w:val="00A13287"/>
    <w:rsid w:val="00A132CE"/>
    <w:rsid w:val="00A138C6"/>
    <w:rsid w:val="00A139BA"/>
    <w:rsid w:val="00A13B82"/>
    <w:rsid w:val="00A13C6F"/>
    <w:rsid w:val="00A13DD7"/>
    <w:rsid w:val="00A13E6F"/>
    <w:rsid w:val="00A143CA"/>
    <w:rsid w:val="00A163BF"/>
    <w:rsid w:val="00A16637"/>
    <w:rsid w:val="00A16D4B"/>
    <w:rsid w:val="00A16DBC"/>
    <w:rsid w:val="00A16E69"/>
    <w:rsid w:val="00A172C6"/>
    <w:rsid w:val="00A173C7"/>
    <w:rsid w:val="00A1766C"/>
    <w:rsid w:val="00A17C05"/>
    <w:rsid w:val="00A17DD2"/>
    <w:rsid w:val="00A17F31"/>
    <w:rsid w:val="00A200DB"/>
    <w:rsid w:val="00A2043D"/>
    <w:rsid w:val="00A205DF"/>
    <w:rsid w:val="00A20E99"/>
    <w:rsid w:val="00A21017"/>
    <w:rsid w:val="00A2134F"/>
    <w:rsid w:val="00A2135E"/>
    <w:rsid w:val="00A21482"/>
    <w:rsid w:val="00A21AEF"/>
    <w:rsid w:val="00A220ED"/>
    <w:rsid w:val="00A2220C"/>
    <w:rsid w:val="00A22417"/>
    <w:rsid w:val="00A22DE7"/>
    <w:rsid w:val="00A22ED1"/>
    <w:rsid w:val="00A23230"/>
    <w:rsid w:val="00A2473F"/>
    <w:rsid w:val="00A24B5A"/>
    <w:rsid w:val="00A24D47"/>
    <w:rsid w:val="00A24DDD"/>
    <w:rsid w:val="00A25084"/>
    <w:rsid w:val="00A258EE"/>
    <w:rsid w:val="00A25990"/>
    <w:rsid w:val="00A259E5"/>
    <w:rsid w:val="00A25D40"/>
    <w:rsid w:val="00A25D69"/>
    <w:rsid w:val="00A26716"/>
    <w:rsid w:val="00A268C8"/>
    <w:rsid w:val="00A269C9"/>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162"/>
    <w:rsid w:val="00A32371"/>
    <w:rsid w:val="00A32853"/>
    <w:rsid w:val="00A329FC"/>
    <w:rsid w:val="00A32C52"/>
    <w:rsid w:val="00A32F19"/>
    <w:rsid w:val="00A3311E"/>
    <w:rsid w:val="00A3311F"/>
    <w:rsid w:val="00A33F90"/>
    <w:rsid w:val="00A34442"/>
    <w:rsid w:val="00A3446A"/>
    <w:rsid w:val="00A3479E"/>
    <w:rsid w:val="00A34DAD"/>
    <w:rsid w:val="00A35190"/>
    <w:rsid w:val="00A35835"/>
    <w:rsid w:val="00A3585A"/>
    <w:rsid w:val="00A35883"/>
    <w:rsid w:val="00A3593D"/>
    <w:rsid w:val="00A35C5E"/>
    <w:rsid w:val="00A35EBB"/>
    <w:rsid w:val="00A36357"/>
    <w:rsid w:val="00A3745D"/>
    <w:rsid w:val="00A37F37"/>
    <w:rsid w:val="00A402E6"/>
    <w:rsid w:val="00A40D23"/>
    <w:rsid w:val="00A41186"/>
    <w:rsid w:val="00A41A1E"/>
    <w:rsid w:val="00A41AB3"/>
    <w:rsid w:val="00A4207A"/>
    <w:rsid w:val="00A420B9"/>
    <w:rsid w:val="00A4250D"/>
    <w:rsid w:val="00A427B6"/>
    <w:rsid w:val="00A42970"/>
    <w:rsid w:val="00A434B3"/>
    <w:rsid w:val="00A43558"/>
    <w:rsid w:val="00A436A3"/>
    <w:rsid w:val="00A43DAE"/>
    <w:rsid w:val="00A43E9C"/>
    <w:rsid w:val="00A44147"/>
    <w:rsid w:val="00A444C5"/>
    <w:rsid w:val="00A4476F"/>
    <w:rsid w:val="00A45194"/>
    <w:rsid w:val="00A4523C"/>
    <w:rsid w:val="00A45337"/>
    <w:rsid w:val="00A455E4"/>
    <w:rsid w:val="00A457E4"/>
    <w:rsid w:val="00A458C5"/>
    <w:rsid w:val="00A45A36"/>
    <w:rsid w:val="00A45C97"/>
    <w:rsid w:val="00A461EC"/>
    <w:rsid w:val="00A4631E"/>
    <w:rsid w:val="00A464AC"/>
    <w:rsid w:val="00A4685D"/>
    <w:rsid w:val="00A46BB1"/>
    <w:rsid w:val="00A477DF"/>
    <w:rsid w:val="00A47B38"/>
    <w:rsid w:val="00A47EEB"/>
    <w:rsid w:val="00A500B2"/>
    <w:rsid w:val="00A50158"/>
    <w:rsid w:val="00A50300"/>
    <w:rsid w:val="00A5037B"/>
    <w:rsid w:val="00A50AE0"/>
    <w:rsid w:val="00A50C56"/>
    <w:rsid w:val="00A51141"/>
    <w:rsid w:val="00A51D25"/>
    <w:rsid w:val="00A52063"/>
    <w:rsid w:val="00A525AB"/>
    <w:rsid w:val="00A52717"/>
    <w:rsid w:val="00A52F2C"/>
    <w:rsid w:val="00A5302B"/>
    <w:rsid w:val="00A53666"/>
    <w:rsid w:val="00A53756"/>
    <w:rsid w:val="00A53918"/>
    <w:rsid w:val="00A53952"/>
    <w:rsid w:val="00A53A3A"/>
    <w:rsid w:val="00A5462D"/>
    <w:rsid w:val="00A54991"/>
    <w:rsid w:val="00A54CC0"/>
    <w:rsid w:val="00A54EA9"/>
    <w:rsid w:val="00A54EE8"/>
    <w:rsid w:val="00A55132"/>
    <w:rsid w:val="00A55363"/>
    <w:rsid w:val="00A55580"/>
    <w:rsid w:val="00A555B9"/>
    <w:rsid w:val="00A55D0C"/>
    <w:rsid w:val="00A5681A"/>
    <w:rsid w:val="00A56911"/>
    <w:rsid w:val="00A56944"/>
    <w:rsid w:val="00A57097"/>
    <w:rsid w:val="00A573AA"/>
    <w:rsid w:val="00A57C85"/>
    <w:rsid w:val="00A57F1C"/>
    <w:rsid w:val="00A616FC"/>
    <w:rsid w:val="00A617C2"/>
    <w:rsid w:val="00A61C4D"/>
    <w:rsid w:val="00A61D14"/>
    <w:rsid w:val="00A61E2D"/>
    <w:rsid w:val="00A62695"/>
    <w:rsid w:val="00A6338D"/>
    <w:rsid w:val="00A633E6"/>
    <w:rsid w:val="00A63492"/>
    <w:rsid w:val="00A638B2"/>
    <w:rsid w:val="00A63C43"/>
    <w:rsid w:val="00A63CE4"/>
    <w:rsid w:val="00A63F34"/>
    <w:rsid w:val="00A643D8"/>
    <w:rsid w:val="00A646EB"/>
    <w:rsid w:val="00A6517F"/>
    <w:rsid w:val="00A6581B"/>
    <w:rsid w:val="00A66344"/>
    <w:rsid w:val="00A6686D"/>
    <w:rsid w:val="00A66B4A"/>
    <w:rsid w:val="00A674AB"/>
    <w:rsid w:val="00A674DF"/>
    <w:rsid w:val="00A67542"/>
    <w:rsid w:val="00A679F4"/>
    <w:rsid w:val="00A67A43"/>
    <w:rsid w:val="00A67C42"/>
    <w:rsid w:val="00A67EAF"/>
    <w:rsid w:val="00A7002C"/>
    <w:rsid w:val="00A70CB5"/>
    <w:rsid w:val="00A713D8"/>
    <w:rsid w:val="00A71467"/>
    <w:rsid w:val="00A718DC"/>
    <w:rsid w:val="00A7194A"/>
    <w:rsid w:val="00A71F06"/>
    <w:rsid w:val="00A725A3"/>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00B"/>
    <w:rsid w:val="00A7419E"/>
    <w:rsid w:val="00A745A7"/>
    <w:rsid w:val="00A74D32"/>
    <w:rsid w:val="00A754DB"/>
    <w:rsid w:val="00A75794"/>
    <w:rsid w:val="00A75BCA"/>
    <w:rsid w:val="00A75E8F"/>
    <w:rsid w:val="00A764BB"/>
    <w:rsid w:val="00A76BE4"/>
    <w:rsid w:val="00A76D4A"/>
    <w:rsid w:val="00A7722D"/>
    <w:rsid w:val="00A77666"/>
    <w:rsid w:val="00A776B9"/>
    <w:rsid w:val="00A779B4"/>
    <w:rsid w:val="00A77AA4"/>
    <w:rsid w:val="00A77AC5"/>
    <w:rsid w:val="00A800A7"/>
    <w:rsid w:val="00A8021F"/>
    <w:rsid w:val="00A80308"/>
    <w:rsid w:val="00A80820"/>
    <w:rsid w:val="00A8098A"/>
    <w:rsid w:val="00A80ED1"/>
    <w:rsid w:val="00A80F7B"/>
    <w:rsid w:val="00A80FD7"/>
    <w:rsid w:val="00A8131E"/>
    <w:rsid w:val="00A81585"/>
    <w:rsid w:val="00A8175E"/>
    <w:rsid w:val="00A817A9"/>
    <w:rsid w:val="00A81C24"/>
    <w:rsid w:val="00A82322"/>
    <w:rsid w:val="00A823E3"/>
    <w:rsid w:val="00A82BEB"/>
    <w:rsid w:val="00A83124"/>
    <w:rsid w:val="00A8317E"/>
    <w:rsid w:val="00A834B9"/>
    <w:rsid w:val="00A8354D"/>
    <w:rsid w:val="00A8380C"/>
    <w:rsid w:val="00A8448F"/>
    <w:rsid w:val="00A84B03"/>
    <w:rsid w:val="00A84B28"/>
    <w:rsid w:val="00A85071"/>
    <w:rsid w:val="00A8544C"/>
    <w:rsid w:val="00A858E9"/>
    <w:rsid w:val="00A85C6B"/>
    <w:rsid w:val="00A85EEB"/>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230"/>
    <w:rsid w:val="00A9258E"/>
    <w:rsid w:val="00A92A7E"/>
    <w:rsid w:val="00A92CFD"/>
    <w:rsid w:val="00A92D56"/>
    <w:rsid w:val="00A931A6"/>
    <w:rsid w:val="00A934B6"/>
    <w:rsid w:val="00A93733"/>
    <w:rsid w:val="00A93776"/>
    <w:rsid w:val="00A939EC"/>
    <w:rsid w:val="00A93A9A"/>
    <w:rsid w:val="00A93B34"/>
    <w:rsid w:val="00A94649"/>
    <w:rsid w:val="00A9475C"/>
    <w:rsid w:val="00A94D93"/>
    <w:rsid w:val="00A94E8C"/>
    <w:rsid w:val="00A94F20"/>
    <w:rsid w:val="00A952C6"/>
    <w:rsid w:val="00A954FA"/>
    <w:rsid w:val="00A95534"/>
    <w:rsid w:val="00A95AC7"/>
    <w:rsid w:val="00A960EE"/>
    <w:rsid w:val="00A962CD"/>
    <w:rsid w:val="00A97161"/>
    <w:rsid w:val="00A974A1"/>
    <w:rsid w:val="00A97775"/>
    <w:rsid w:val="00A97841"/>
    <w:rsid w:val="00A97906"/>
    <w:rsid w:val="00A97B49"/>
    <w:rsid w:val="00AA066F"/>
    <w:rsid w:val="00AA1157"/>
    <w:rsid w:val="00AA1172"/>
    <w:rsid w:val="00AA1BE6"/>
    <w:rsid w:val="00AA1C19"/>
    <w:rsid w:val="00AA1EC6"/>
    <w:rsid w:val="00AA1FEF"/>
    <w:rsid w:val="00AA2872"/>
    <w:rsid w:val="00AA29F0"/>
    <w:rsid w:val="00AA2F1B"/>
    <w:rsid w:val="00AA3390"/>
    <w:rsid w:val="00AA3A8F"/>
    <w:rsid w:val="00AA480F"/>
    <w:rsid w:val="00AA4840"/>
    <w:rsid w:val="00AA4B53"/>
    <w:rsid w:val="00AA4F7E"/>
    <w:rsid w:val="00AA5716"/>
    <w:rsid w:val="00AA5B55"/>
    <w:rsid w:val="00AA5CBA"/>
    <w:rsid w:val="00AA71E9"/>
    <w:rsid w:val="00AA727D"/>
    <w:rsid w:val="00AA76BF"/>
    <w:rsid w:val="00AA79EA"/>
    <w:rsid w:val="00AA7BF2"/>
    <w:rsid w:val="00AA7FF3"/>
    <w:rsid w:val="00AB015F"/>
    <w:rsid w:val="00AB021F"/>
    <w:rsid w:val="00AB05C2"/>
    <w:rsid w:val="00AB0838"/>
    <w:rsid w:val="00AB0E6D"/>
    <w:rsid w:val="00AB114D"/>
    <w:rsid w:val="00AB1B58"/>
    <w:rsid w:val="00AB23B7"/>
    <w:rsid w:val="00AB2493"/>
    <w:rsid w:val="00AB2678"/>
    <w:rsid w:val="00AB2861"/>
    <w:rsid w:val="00AB2D6C"/>
    <w:rsid w:val="00AB2F9E"/>
    <w:rsid w:val="00AB3529"/>
    <w:rsid w:val="00AB3897"/>
    <w:rsid w:val="00AB396B"/>
    <w:rsid w:val="00AB3FD2"/>
    <w:rsid w:val="00AB4442"/>
    <w:rsid w:val="00AB468C"/>
    <w:rsid w:val="00AB4778"/>
    <w:rsid w:val="00AB4CE1"/>
    <w:rsid w:val="00AB4FC8"/>
    <w:rsid w:val="00AB502F"/>
    <w:rsid w:val="00AB519C"/>
    <w:rsid w:val="00AB5A68"/>
    <w:rsid w:val="00AB61C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E2A"/>
    <w:rsid w:val="00AC478D"/>
    <w:rsid w:val="00AC4A33"/>
    <w:rsid w:val="00AC4FA5"/>
    <w:rsid w:val="00AC5483"/>
    <w:rsid w:val="00AC5A6C"/>
    <w:rsid w:val="00AC5C96"/>
    <w:rsid w:val="00AC5E0B"/>
    <w:rsid w:val="00AC63AB"/>
    <w:rsid w:val="00AC663D"/>
    <w:rsid w:val="00AC6855"/>
    <w:rsid w:val="00AC69E9"/>
    <w:rsid w:val="00AC7586"/>
    <w:rsid w:val="00AC7729"/>
    <w:rsid w:val="00AC7B62"/>
    <w:rsid w:val="00AD00CA"/>
    <w:rsid w:val="00AD03ED"/>
    <w:rsid w:val="00AD0AE8"/>
    <w:rsid w:val="00AD0F24"/>
    <w:rsid w:val="00AD14CC"/>
    <w:rsid w:val="00AD1584"/>
    <w:rsid w:val="00AD1798"/>
    <w:rsid w:val="00AD1B83"/>
    <w:rsid w:val="00AD1B9A"/>
    <w:rsid w:val="00AD27F1"/>
    <w:rsid w:val="00AD2928"/>
    <w:rsid w:val="00AD2944"/>
    <w:rsid w:val="00AD2A2D"/>
    <w:rsid w:val="00AD2E5B"/>
    <w:rsid w:val="00AD331E"/>
    <w:rsid w:val="00AD37D5"/>
    <w:rsid w:val="00AD3B49"/>
    <w:rsid w:val="00AD3EC3"/>
    <w:rsid w:val="00AD4042"/>
    <w:rsid w:val="00AD4290"/>
    <w:rsid w:val="00AD45E8"/>
    <w:rsid w:val="00AD4648"/>
    <w:rsid w:val="00AD4F01"/>
    <w:rsid w:val="00AD57E0"/>
    <w:rsid w:val="00AD58FF"/>
    <w:rsid w:val="00AD5B3B"/>
    <w:rsid w:val="00AD6055"/>
    <w:rsid w:val="00AD63C0"/>
    <w:rsid w:val="00AD66CC"/>
    <w:rsid w:val="00AD6AD8"/>
    <w:rsid w:val="00AD6FE9"/>
    <w:rsid w:val="00AD72F1"/>
    <w:rsid w:val="00AD7564"/>
    <w:rsid w:val="00AE0098"/>
    <w:rsid w:val="00AE0277"/>
    <w:rsid w:val="00AE0286"/>
    <w:rsid w:val="00AE08A6"/>
    <w:rsid w:val="00AE0D27"/>
    <w:rsid w:val="00AE115A"/>
    <w:rsid w:val="00AE1377"/>
    <w:rsid w:val="00AE13C5"/>
    <w:rsid w:val="00AE13D1"/>
    <w:rsid w:val="00AE1DD5"/>
    <w:rsid w:val="00AE2083"/>
    <w:rsid w:val="00AE26AD"/>
    <w:rsid w:val="00AE275B"/>
    <w:rsid w:val="00AE2848"/>
    <w:rsid w:val="00AE349E"/>
    <w:rsid w:val="00AE3B38"/>
    <w:rsid w:val="00AE3B79"/>
    <w:rsid w:val="00AE3D2E"/>
    <w:rsid w:val="00AE408C"/>
    <w:rsid w:val="00AE458C"/>
    <w:rsid w:val="00AE46C5"/>
    <w:rsid w:val="00AE4A2B"/>
    <w:rsid w:val="00AE5626"/>
    <w:rsid w:val="00AE57F4"/>
    <w:rsid w:val="00AE5B1B"/>
    <w:rsid w:val="00AE5BBF"/>
    <w:rsid w:val="00AE5F6E"/>
    <w:rsid w:val="00AE6146"/>
    <w:rsid w:val="00AE61B2"/>
    <w:rsid w:val="00AE6536"/>
    <w:rsid w:val="00AE66E2"/>
    <w:rsid w:val="00AE6A5A"/>
    <w:rsid w:val="00AE6A74"/>
    <w:rsid w:val="00AE6A79"/>
    <w:rsid w:val="00AE6F40"/>
    <w:rsid w:val="00AE70E7"/>
    <w:rsid w:val="00AE71C8"/>
    <w:rsid w:val="00AE7549"/>
    <w:rsid w:val="00AE78E5"/>
    <w:rsid w:val="00AE7DC6"/>
    <w:rsid w:val="00AF01CE"/>
    <w:rsid w:val="00AF0533"/>
    <w:rsid w:val="00AF073A"/>
    <w:rsid w:val="00AF1A05"/>
    <w:rsid w:val="00AF23D6"/>
    <w:rsid w:val="00AF2977"/>
    <w:rsid w:val="00AF29A5"/>
    <w:rsid w:val="00AF30BB"/>
    <w:rsid w:val="00AF3170"/>
    <w:rsid w:val="00AF3556"/>
    <w:rsid w:val="00AF35CD"/>
    <w:rsid w:val="00AF392A"/>
    <w:rsid w:val="00AF3B10"/>
    <w:rsid w:val="00AF4365"/>
    <w:rsid w:val="00AF4925"/>
    <w:rsid w:val="00AF56A4"/>
    <w:rsid w:val="00AF5908"/>
    <w:rsid w:val="00AF5B73"/>
    <w:rsid w:val="00AF6B3C"/>
    <w:rsid w:val="00AF6D94"/>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9DA"/>
    <w:rsid w:val="00B01F45"/>
    <w:rsid w:val="00B021C4"/>
    <w:rsid w:val="00B023EC"/>
    <w:rsid w:val="00B025B4"/>
    <w:rsid w:val="00B02985"/>
    <w:rsid w:val="00B02E8E"/>
    <w:rsid w:val="00B02EEC"/>
    <w:rsid w:val="00B0391B"/>
    <w:rsid w:val="00B03E98"/>
    <w:rsid w:val="00B045B0"/>
    <w:rsid w:val="00B0463A"/>
    <w:rsid w:val="00B046CD"/>
    <w:rsid w:val="00B04884"/>
    <w:rsid w:val="00B04B6F"/>
    <w:rsid w:val="00B04B9E"/>
    <w:rsid w:val="00B04D76"/>
    <w:rsid w:val="00B04DA8"/>
    <w:rsid w:val="00B04F1C"/>
    <w:rsid w:val="00B05656"/>
    <w:rsid w:val="00B05CAB"/>
    <w:rsid w:val="00B06061"/>
    <w:rsid w:val="00B06285"/>
    <w:rsid w:val="00B06319"/>
    <w:rsid w:val="00B06352"/>
    <w:rsid w:val="00B0693C"/>
    <w:rsid w:val="00B06DDE"/>
    <w:rsid w:val="00B06EA8"/>
    <w:rsid w:val="00B06FE6"/>
    <w:rsid w:val="00B0727D"/>
    <w:rsid w:val="00B072A9"/>
    <w:rsid w:val="00B0766B"/>
    <w:rsid w:val="00B103D7"/>
    <w:rsid w:val="00B10862"/>
    <w:rsid w:val="00B1091E"/>
    <w:rsid w:val="00B10E96"/>
    <w:rsid w:val="00B11758"/>
    <w:rsid w:val="00B1191B"/>
    <w:rsid w:val="00B1226E"/>
    <w:rsid w:val="00B122AB"/>
    <w:rsid w:val="00B126F3"/>
    <w:rsid w:val="00B12E0F"/>
    <w:rsid w:val="00B1327E"/>
    <w:rsid w:val="00B13F7F"/>
    <w:rsid w:val="00B147D5"/>
    <w:rsid w:val="00B14857"/>
    <w:rsid w:val="00B148F4"/>
    <w:rsid w:val="00B14CBF"/>
    <w:rsid w:val="00B150B5"/>
    <w:rsid w:val="00B1525B"/>
    <w:rsid w:val="00B15775"/>
    <w:rsid w:val="00B1623F"/>
    <w:rsid w:val="00B163F4"/>
    <w:rsid w:val="00B16E84"/>
    <w:rsid w:val="00B17016"/>
    <w:rsid w:val="00B176B6"/>
    <w:rsid w:val="00B179ED"/>
    <w:rsid w:val="00B17F83"/>
    <w:rsid w:val="00B204DC"/>
    <w:rsid w:val="00B20979"/>
    <w:rsid w:val="00B21152"/>
    <w:rsid w:val="00B21644"/>
    <w:rsid w:val="00B21974"/>
    <w:rsid w:val="00B21A13"/>
    <w:rsid w:val="00B222D5"/>
    <w:rsid w:val="00B22A83"/>
    <w:rsid w:val="00B22BF0"/>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CE6"/>
    <w:rsid w:val="00B25D83"/>
    <w:rsid w:val="00B26300"/>
    <w:rsid w:val="00B26636"/>
    <w:rsid w:val="00B26691"/>
    <w:rsid w:val="00B26D18"/>
    <w:rsid w:val="00B26DFC"/>
    <w:rsid w:val="00B26E22"/>
    <w:rsid w:val="00B272FA"/>
    <w:rsid w:val="00B27A4C"/>
    <w:rsid w:val="00B27C0C"/>
    <w:rsid w:val="00B27C0F"/>
    <w:rsid w:val="00B3028C"/>
    <w:rsid w:val="00B304EA"/>
    <w:rsid w:val="00B306A9"/>
    <w:rsid w:val="00B3072E"/>
    <w:rsid w:val="00B307D3"/>
    <w:rsid w:val="00B30BB7"/>
    <w:rsid w:val="00B30F33"/>
    <w:rsid w:val="00B31382"/>
    <w:rsid w:val="00B3150F"/>
    <w:rsid w:val="00B316A4"/>
    <w:rsid w:val="00B317AC"/>
    <w:rsid w:val="00B31905"/>
    <w:rsid w:val="00B31BDB"/>
    <w:rsid w:val="00B31C89"/>
    <w:rsid w:val="00B321A4"/>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112"/>
    <w:rsid w:val="00B4251D"/>
    <w:rsid w:val="00B42586"/>
    <w:rsid w:val="00B42B03"/>
    <w:rsid w:val="00B42E68"/>
    <w:rsid w:val="00B4300F"/>
    <w:rsid w:val="00B43A2D"/>
    <w:rsid w:val="00B44218"/>
    <w:rsid w:val="00B4426A"/>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32AA"/>
    <w:rsid w:val="00B53368"/>
    <w:rsid w:val="00B538D5"/>
    <w:rsid w:val="00B53D26"/>
    <w:rsid w:val="00B549DD"/>
    <w:rsid w:val="00B55002"/>
    <w:rsid w:val="00B5524F"/>
    <w:rsid w:val="00B55A5C"/>
    <w:rsid w:val="00B56455"/>
    <w:rsid w:val="00B56510"/>
    <w:rsid w:val="00B565BD"/>
    <w:rsid w:val="00B56896"/>
    <w:rsid w:val="00B56C1F"/>
    <w:rsid w:val="00B5704E"/>
    <w:rsid w:val="00B5711E"/>
    <w:rsid w:val="00B5733E"/>
    <w:rsid w:val="00B57374"/>
    <w:rsid w:val="00B575FC"/>
    <w:rsid w:val="00B5782E"/>
    <w:rsid w:val="00B57895"/>
    <w:rsid w:val="00B57D14"/>
    <w:rsid w:val="00B601C4"/>
    <w:rsid w:val="00B60E12"/>
    <w:rsid w:val="00B61059"/>
    <w:rsid w:val="00B612C7"/>
    <w:rsid w:val="00B61339"/>
    <w:rsid w:val="00B616F7"/>
    <w:rsid w:val="00B61977"/>
    <w:rsid w:val="00B619BD"/>
    <w:rsid w:val="00B61BBE"/>
    <w:rsid w:val="00B61CF9"/>
    <w:rsid w:val="00B61D97"/>
    <w:rsid w:val="00B626D7"/>
    <w:rsid w:val="00B628B9"/>
    <w:rsid w:val="00B63179"/>
    <w:rsid w:val="00B63DE7"/>
    <w:rsid w:val="00B64846"/>
    <w:rsid w:val="00B64FD6"/>
    <w:rsid w:val="00B65339"/>
    <w:rsid w:val="00B656E2"/>
    <w:rsid w:val="00B65910"/>
    <w:rsid w:val="00B65B49"/>
    <w:rsid w:val="00B65B7D"/>
    <w:rsid w:val="00B65F69"/>
    <w:rsid w:val="00B66040"/>
    <w:rsid w:val="00B666AA"/>
    <w:rsid w:val="00B66782"/>
    <w:rsid w:val="00B66EC1"/>
    <w:rsid w:val="00B66F36"/>
    <w:rsid w:val="00B708E0"/>
    <w:rsid w:val="00B70D96"/>
    <w:rsid w:val="00B71075"/>
    <w:rsid w:val="00B714E9"/>
    <w:rsid w:val="00B7185B"/>
    <w:rsid w:val="00B7199F"/>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259"/>
    <w:rsid w:val="00B75905"/>
    <w:rsid w:val="00B75E37"/>
    <w:rsid w:val="00B75EF7"/>
    <w:rsid w:val="00B7623B"/>
    <w:rsid w:val="00B76751"/>
    <w:rsid w:val="00B7692D"/>
    <w:rsid w:val="00B76D0C"/>
    <w:rsid w:val="00B77651"/>
    <w:rsid w:val="00B777D2"/>
    <w:rsid w:val="00B77889"/>
    <w:rsid w:val="00B803B1"/>
    <w:rsid w:val="00B803FA"/>
    <w:rsid w:val="00B80A3A"/>
    <w:rsid w:val="00B81404"/>
    <w:rsid w:val="00B814C3"/>
    <w:rsid w:val="00B8188C"/>
    <w:rsid w:val="00B81A4F"/>
    <w:rsid w:val="00B81BA9"/>
    <w:rsid w:val="00B82059"/>
    <w:rsid w:val="00B820C1"/>
    <w:rsid w:val="00B822A0"/>
    <w:rsid w:val="00B82737"/>
    <w:rsid w:val="00B82925"/>
    <w:rsid w:val="00B82F0D"/>
    <w:rsid w:val="00B83076"/>
    <w:rsid w:val="00B8341E"/>
    <w:rsid w:val="00B8389D"/>
    <w:rsid w:val="00B83CC0"/>
    <w:rsid w:val="00B83DEB"/>
    <w:rsid w:val="00B83FF7"/>
    <w:rsid w:val="00B846A1"/>
    <w:rsid w:val="00B84D1B"/>
    <w:rsid w:val="00B856C1"/>
    <w:rsid w:val="00B85932"/>
    <w:rsid w:val="00B85FD2"/>
    <w:rsid w:val="00B86241"/>
    <w:rsid w:val="00B866A4"/>
    <w:rsid w:val="00B86DAA"/>
    <w:rsid w:val="00B87211"/>
    <w:rsid w:val="00B87450"/>
    <w:rsid w:val="00B87533"/>
    <w:rsid w:val="00B8778B"/>
    <w:rsid w:val="00B87B75"/>
    <w:rsid w:val="00B90163"/>
    <w:rsid w:val="00B902CC"/>
    <w:rsid w:val="00B90FAA"/>
    <w:rsid w:val="00B912D4"/>
    <w:rsid w:val="00B918B9"/>
    <w:rsid w:val="00B9196A"/>
    <w:rsid w:val="00B92543"/>
    <w:rsid w:val="00B92598"/>
    <w:rsid w:val="00B929E9"/>
    <w:rsid w:val="00B930F3"/>
    <w:rsid w:val="00B9356A"/>
    <w:rsid w:val="00B9450F"/>
    <w:rsid w:val="00B9487F"/>
    <w:rsid w:val="00B94A18"/>
    <w:rsid w:val="00B9570E"/>
    <w:rsid w:val="00B95B1B"/>
    <w:rsid w:val="00B95F8E"/>
    <w:rsid w:val="00B95FED"/>
    <w:rsid w:val="00B962FA"/>
    <w:rsid w:val="00B96681"/>
    <w:rsid w:val="00B96821"/>
    <w:rsid w:val="00B96BB5"/>
    <w:rsid w:val="00B96F02"/>
    <w:rsid w:val="00B97040"/>
    <w:rsid w:val="00B97CE7"/>
    <w:rsid w:val="00BA0322"/>
    <w:rsid w:val="00BA037E"/>
    <w:rsid w:val="00BA04B9"/>
    <w:rsid w:val="00BA0A64"/>
    <w:rsid w:val="00BA0B66"/>
    <w:rsid w:val="00BA0BE8"/>
    <w:rsid w:val="00BA0C54"/>
    <w:rsid w:val="00BA10E2"/>
    <w:rsid w:val="00BA16C6"/>
    <w:rsid w:val="00BA17CE"/>
    <w:rsid w:val="00BA1B9B"/>
    <w:rsid w:val="00BA2101"/>
    <w:rsid w:val="00BA23DE"/>
    <w:rsid w:val="00BA253A"/>
    <w:rsid w:val="00BA2577"/>
    <w:rsid w:val="00BA276A"/>
    <w:rsid w:val="00BA2C76"/>
    <w:rsid w:val="00BA39C9"/>
    <w:rsid w:val="00BA3D8C"/>
    <w:rsid w:val="00BA3F87"/>
    <w:rsid w:val="00BA4CE9"/>
    <w:rsid w:val="00BA55E7"/>
    <w:rsid w:val="00BA5A28"/>
    <w:rsid w:val="00BA5F2D"/>
    <w:rsid w:val="00BA603E"/>
    <w:rsid w:val="00BA6166"/>
    <w:rsid w:val="00BA6B43"/>
    <w:rsid w:val="00BA7092"/>
    <w:rsid w:val="00BA7223"/>
    <w:rsid w:val="00BA7612"/>
    <w:rsid w:val="00BA7675"/>
    <w:rsid w:val="00BA7B2F"/>
    <w:rsid w:val="00BA7B97"/>
    <w:rsid w:val="00BB0229"/>
    <w:rsid w:val="00BB0281"/>
    <w:rsid w:val="00BB0447"/>
    <w:rsid w:val="00BB04AE"/>
    <w:rsid w:val="00BB0596"/>
    <w:rsid w:val="00BB1261"/>
    <w:rsid w:val="00BB1344"/>
    <w:rsid w:val="00BB1604"/>
    <w:rsid w:val="00BB188D"/>
    <w:rsid w:val="00BB22FC"/>
    <w:rsid w:val="00BB2498"/>
    <w:rsid w:val="00BB26EC"/>
    <w:rsid w:val="00BB2BD1"/>
    <w:rsid w:val="00BB31F4"/>
    <w:rsid w:val="00BB3434"/>
    <w:rsid w:val="00BB387B"/>
    <w:rsid w:val="00BB3994"/>
    <w:rsid w:val="00BB3B74"/>
    <w:rsid w:val="00BB3D97"/>
    <w:rsid w:val="00BB3DF6"/>
    <w:rsid w:val="00BB405D"/>
    <w:rsid w:val="00BB448E"/>
    <w:rsid w:val="00BB4747"/>
    <w:rsid w:val="00BB4844"/>
    <w:rsid w:val="00BB4C5B"/>
    <w:rsid w:val="00BB50D1"/>
    <w:rsid w:val="00BB55A0"/>
    <w:rsid w:val="00BB56EB"/>
    <w:rsid w:val="00BB571A"/>
    <w:rsid w:val="00BB5BDD"/>
    <w:rsid w:val="00BB5F17"/>
    <w:rsid w:val="00BB6166"/>
    <w:rsid w:val="00BB61A1"/>
    <w:rsid w:val="00BB61E3"/>
    <w:rsid w:val="00BB6469"/>
    <w:rsid w:val="00BB6502"/>
    <w:rsid w:val="00BB6793"/>
    <w:rsid w:val="00BB6926"/>
    <w:rsid w:val="00BB69EA"/>
    <w:rsid w:val="00BB6A9E"/>
    <w:rsid w:val="00BB73DA"/>
    <w:rsid w:val="00BB7461"/>
    <w:rsid w:val="00BB7B3F"/>
    <w:rsid w:val="00BB7ECF"/>
    <w:rsid w:val="00BC053E"/>
    <w:rsid w:val="00BC0A12"/>
    <w:rsid w:val="00BC0ABF"/>
    <w:rsid w:val="00BC104B"/>
    <w:rsid w:val="00BC166D"/>
    <w:rsid w:val="00BC1929"/>
    <w:rsid w:val="00BC217D"/>
    <w:rsid w:val="00BC28BD"/>
    <w:rsid w:val="00BC292C"/>
    <w:rsid w:val="00BC2E82"/>
    <w:rsid w:val="00BC2FAD"/>
    <w:rsid w:val="00BC37EE"/>
    <w:rsid w:val="00BC3C61"/>
    <w:rsid w:val="00BC3E51"/>
    <w:rsid w:val="00BC414A"/>
    <w:rsid w:val="00BC43E2"/>
    <w:rsid w:val="00BC49FC"/>
    <w:rsid w:val="00BC4AA3"/>
    <w:rsid w:val="00BC4E72"/>
    <w:rsid w:val="00BC57E5"/>
    <w:rsid w:val="00BC583F"/>
    <w:rsid w:val="00BC5BE9"/>
    <w:rsid w:val="00BC5E35"/>
    <w:rsid w:val="00BC61CF"/>
    <w:rsid w:val="00BC6384"/>
    <w:rsid w:val="00BC6938"/>
    <w:rsid w:val="00BC737B"/>
    <w:rsid w:val="00BC7683"/>
    <w:rsid w:val="00BC79E0"/>
    <w:rsid w:val="00BD0394"/>
    <w:rsid w:val="00BD0400"/>
    <w:rsid w:val="00BD0DCF"/>
    <w:rsid w:val="00BD1033"/>
    <w:rsid w:val="00BD1123"/>
    <w:rsid w:val="00BD1D9D"/>
    <w:rsid w:val="00BD1F02"/>
    <w:rsid w:val="00BD1F5B"/>
    <w:rsid w:val="00BD1F5E"/>
    <w:rsid w:val="00BD1FB4"/>
    <w:rsid w:val="00BD2082"/>
    <w:rsid w:val="00BD23CC"/>
    <w:rsid w:val="00BD2898"/>
    <w:rsid w:val="00BD2D26"/>
    <w:rsid w:val="00BD3AE6"/>
    <w:rsid w:val="00BD4228"/>
    <w:rsid w:val="00BD458D"/>
    <w:rsid w:val="00BD4858"/>
    <w:rsid w:val="00BD4A0D"/>
    <w:rsid w:val="00BD4B5A"/>
    <w:rsid w:val="00BD50E6"/>
    <w:rsid w:val="00BD5143"/>
    <w:rsid w:val="00BD5151"/>
    <w:rsid w:val="00BD52B7"/>
    <w:rsid w:val="00BD54F9"/>
    <w:rsid w:val="00BD6259"/>
    <w:rsid w:val="00BD63DC"/>
    <w:rsid w:val="00BD6580"/>
    <w:rsid w:val="00BD6C05"/>
    <w:rsid w:val="00BD7101"/>
    <w:rsid w:val="00BD721C"/>
    <w:rsid w:val="00BD77C8"/>
    <w:rsid w:val="00BD7820"/>
    <w:rsid w:val="00BE03B4"/>
    <w:rsid w:val="00BE0601"/>
    <w:rsid w:val="00BE06F9"/>
    <w:rsid w:val="00BE0ACE"/>
    <w:rsid w:val="00BE0ED8"/>
    <w:rsid w:val="00BE11A4"/>
    <w:rsid w:val="00BE12E1"/>
    <w:rsid w:val="00BE1490"/>
    <w:rsid w:val="00BE2361"/>
    <w:rsid w:val="00BE3285"/>
    <w:rsid w:val="00BE3936"/>
    <w:rsid w:val="00BE4AA4"/>
    <w:rsid w:val="00BE4AC9"/>
    <w:rsid w:val="00BE4F39"/>
    <w:rsid w:val="00BE52FE"/>
    <w:rsid w:val="00BE59EE"/>
    <w:rsid w:val="00BE609F"/>
    <w:rsid w:val="00BE64A5"/>
    <w:rsid w:val="00BE67BC"/>
    <w:rsid w:val="00BE69CE"/>
    <w:rsid w:val="00BE69E7"/>
    <w:rsid w:val="00BE6A00"/>
    <w:rsid w:val="00BE6C72"/>
    <w:rsid w:val="00BE6D54"/>
    <w:rsid w:val="00BE6EE9"/>
    <w:rsid w:val="00BE7352"/>
    <w:rsid w:val="00BE76AC"/>
    <w:rsid w:val="00BE7AA5"/>
    <w:rsid w:val="00BF02CB"/>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1F"/>
    <w:rsid w:val="00BF37DC"/>
    <w:rsid w:val="00BF38E3"/>
    <w:rsid w:val="00BF48E7"/>
    <w:rsid w:val="00BF4D7E"/>
    <w:rsid w:val="00BF4E5C"/>
    <w:rsid w:val="00BF52E3"/>
    <w:rsid w:val="00BF5A7B"/>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0C9B"/>
    <w:rsid w:val="00C01236"/>
    <w:rsid w:val="00C01429"/>
    <w:rsid w:val="00C01659"/>
    <w:rsid w:val="00C01B88"/>
    <w:rsid w:val="00C01F5E"/>
    <w:rsid w:val="00C02062"/>
    <w:rsid w:val="00C02541"/>
    <w:rsid w:val="00C02FCC"/>
    <w:rsid w:val="00C0317B"/>
    <w:rsid w:val="00C0326B"/>
    <w:rsid w:val="00C0336D"/>
    <w:rsid w:val="00C03633"/>
    <w:rsid w:val="00C04287"/>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07C48"/>
    <w:rsid w:val="00C07FD1"/>
    <w:rsid w:val="00C10507"/>
    <w:rsid w:val="00C10798"/>
    <w:rsid w:val="00C1107C"/>
    <w:rsid w:val="00C113DB"/>
    <w:rsid w:val="00C11A50"/>
    <w:rsid w:val="00C11CD2"/>
    <w:rsid w:val="00C11CFE"/>
    <w:rsid w:val="00C1204F"/>
    <w:rsid w:val="00C12444"/>
    <w:rsid w:val="00C12FC3"/>
    <w:rsid w:val="00C137C9"/>
    <w:rsid w:val="00C14958"/>
    <w:rsid w:val="00C14D7A"/>
    <w:rsid w:val="00C14ED2"/>
    <w:rsid w:val="00C14F80"/>
    <w:rsid w:val="00C153B7"/>
    <w:rsid w:val="00C15607"/>
    <w:rsid w:val="00C1572C"/>
    <w:rsid w:val="00C158E4"/>
    <w:rsid w:val="00C16659"/>
    <w:rsid w:val="00C16873"/>
    <w:rsid w:val="00C16AB2"/>
    <w:rsid w:val="00C17912"/>
    <w:rsid w:val="00C17A89"/>
    <w:rsid w:val="00C17E54"/>
    <w:rsid w:val="00C17ED5"/>
    <w:rsid w:val="00C2014D"/>
    <w:rsid w:val="00C2027D"/>
    <w:rsid w:val="00C20B57"/>
    <w:rsid w:val="00C20BBF"/>
    <w:rsid w:val="00C20D4C"/>
    <w:rsid w:val="00C20FFB"/>
    <w:rsid w:val="00C21419"/>
    <w:rsid w:val="00C21442"/>
    <w:rsid w:val="00C215AE"/>
    <w:rsid w:val="00C216BF"/>
    <w:rsid w:val="00C21AAF"/>
    <w:rsid w:val="00C2212A"/>
    <w:rsid w:val="00C2226A"/>
    <w:rsid w:val="00C22613"/>
    <w:rsid w:val="00C22681"/>
    <w:rsid w:val="00C228AE"/>
    <w:rsid w:val="00C22ABD"/>
    <w:rsid w:val="00C230A1"/>
    <w:rsid w:val="00C23533"/>
    <w:rsid w:val="00C2373B"/>
    <w:rsid w:val="00C2397D"/>
    <w:rsid w:val="00C239A9"/>
    <w:rsid w:val="00C244ED"/>
    <w:rsid w:val="00C24ABF"/>
    <w:rsid w:val="00C2502A"/>
    <w:rsid w:val="00C254DA"/>
    <w:rsid w:val="00C25578"/>
    <w:rsid w:val="00C25768"/>
    <w:rsid w:val="00C25D0A"/>
    <w:rsid w:val="00C26006"/>
    <w:rsid w:val="00C26483"/>
    <w:rsid w:val="00C266BF"/>
    <w:rsid w:val="00C26A57"/>
    <w:rsid w:val="00C26BD1"/>
    <w:rsid w:val="00C2754E"/>
    <w:rsid w:val="00C27AC3"/>
    <w:rsid w:val="00C27BBA"/>
    <w:rsid w:val="00C27C88"/>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BF4"/>
    <w:rsid w:val="00C34DE4"/>
    <w:rsid w:val="00C350FD"/>
    <w:rsid w:val="00C35E4B"/>
    <w:rsid w:val="00C3650A"/>
    <w:rsid w:val="00C36573"/>
    <w:rsid w:val="00C365CD"/>
    <w:rsid w:val="00C36887"/>
    <w:rsid w:val="00C36EAD"/>
    <w:rsid w:val="00C37004"/>
    <w:rsid w:val="00C371FF"/>
    <w:rsid w:val="00C372C0"/>
    <w:rsid w:val="00C3788A"/>
    <w:rsid w:val="00C37C68"/>
    <w:rsid w:val="00C37EA3"/>
    <w:rsid w:val="00C37EB5"/>
    <w:rsid w:val="00C37EE0"/>
    <w:rsid w:val="00C40447"/>
    <w:rsid w:val="00C40495"/>
    <w:rsid w:val="00C406A0"/>
    <w:rsid w:val="00C4072A"/>
    <w:rsid w:val="00C40932"/>
    <w:rsid w:val="00C409DC"/>
    <w:rsid w:val="00C41082"/>
    <w:rsid w:val="00C41167"/>
    <w:rsid w:val="00C419F0"/>
    <w:rsid w:val="00C41ADD"/>
    <w:rsid w:val="00C41B38"/>
    <w:rsid w:val="00C420B9"/>
    <w:rsid w:val="00C4212D"/>
    <w:rsid w:val="00C4226E"/>
    <w:rsid w:val="00C42B5D"/>
    <w:rsid w:val="00C437D6"/>
    <w:rsid w:val="00C43FEF"/>
    <w:rsid w:val="00C440A1"/>
    <w:rsid w:val="00C44778"/>
    <w:rsid w:val="00C45024"/>
    <w:rsid w:val="00C455E2"/>
    <w:rsid w:val="00C45F74"/>
    <w:rsid w:val="00C46240"/>
    <w:rsid w:val="00C462CD"/>
    <w:rsid w:val="00C463BF"/>
    <w:rsid w:val="00C463F3"/>
    <w:rsid w:val="00C469E4"/>
    <w:rsid w:val="00C47A87"/>
    <w:rsid w:val="00C47D87"/>
    <w:rsid w:val="00C47DDC"/>
    <w:rsid w:val="00C47FD9"/>
    <w:rsid w:val="00C47FED"/>
    <w:rsid w:val="00C50213"/>
    <w:rsid w:val="00C508FE"/>
    <w:rsid w:val="00C51492"/>
    <w:rsid w:val="00C51DDB"/>
    <w:rsid w:val="00C52193"/>
    <w:rsid w:val="00C52738"/>
    <w:rsid w:val="00C52F97"/>
    <w:rsid w:val="00C53200"/>
    <w:rsid w:val="00C53BEF"/>
    <w:rsid w:val="00C54341"/>
    <w:rsid w:val="00C54FFE"/>
    <w:rsid w:val="00C553CE"/>
    <w:rsid w:val="00C55659"/>
    <w:rsid w:val="00C55A57"/>
    <w:rsid w:val="00C56624"/>
    <w:rsid w:val="00C5692D"/>
    <w:rsid w:val="00C56AC8"/>
    <w:rsid w:val="00C56B22"/>
    <w:rsid w:val="00C56D59"/>
    <w:rsid w:val="00C56F0E"/>
    <w:rsid w:val="00C56F51"/>
    <w:rsid w:val="00C572F0"/>
    <w:rsid w:val="00C573FE"/>
    <w:rsid w:val="00C57440"/>
    <w:rsid w:val="00C57467"/>
    <w:rsid w:val="00C57843"/>
    <w:rsid w:val="00C57891"/>
    <w:rsid w:val="00C578F7"/>
    <w:rsid w:val="00C57B3A"/>
    <w:rsid w:val="00C57ED6"/>
    <w:rsid w:val="00C607D9"/>
    <w:rsid w:val="00C60AB7"/>
    <w:rsid w:val="00C610EA"/>
    <w:rsid w:val="00C61144"/>
    <w:rsid w:val="00C61821"/>
    <w:rsid w:val="00C618D7"/>
    <w:rsid w:val="00C621A8"/>
    <w:rsid w:val="00C62A0D"/>
    <w:rsid w:val="00C62BAB"/>
    <w:rsid w:val="00C6300E"/>
    <w:rsid w:val="00C6363E"/>
    <w:rsid w:val="00C638BC"/>
    <w:rsid w:val="00C63BE7"/>
    <w:rsid w:val="00C63C4E"/>
    <w:rsid w:val="00C63FEC"/>
    <w:rsid w:val="00C6402B"/>
    <w:rsid w:val="00C642E0"/>
    <w:rsid w:val="00C644C7"/>
    <w:rsid w:val="00C648B5"/>
    <w:rsid w:val="00C64A33"/>
    <w:rsid w:val="00C64FA1"/>
    <w:rsid w:val="00C64FD1"/>
    <w:rsid w:val="00C65507"/>
    <w:rsid w:val="00C65BC1"/>
    <w:rsid w:val="00C65F3F"/>
    <w:rsid w:val="00C66EFA"/>
    <w:rsid w:val="00C66FF0"/>
    <w:rsid w:val="00C67AD8"/>
    <w:rsid w:val="00C67EA5"/>
    <w:rsid w:val="00C70006"/>
    <w:rsid w:val="00C7046A"/>
    <w:rsid w:val="00C7077C"/>
    <w:rsid w:val="00C707C5"/>
    <w:rsid w:val="00C70C7B"/>
    <w:rsid w:val="00C713BB"/>
    <w:rsid w:val="00C71CCC"/>
    <w:rsid w:val="00C7217E"/>
    <w:rsid w:val="00C72723"/>
    <w:rsid w:val="00C72724"/>
    <w:rsid w:val="00C72C74"/>
    <w:rsid w:val="00C72EED"/>
    <w:rsid w:val="00C7347C"/>
    <w:rsid w:val="00C73A5F"/>
    <w:rsid w:val="00C74032"/>
    <w:rsid w:val="00C740ED"/>
    <w:rsid w:val="00C741C8"/>
    <w:rsid w:val="00C74747"/>
    <w:rsid w:val="00C74BF4"/>
    <w:rsid w:val="00C75061"/>
    <w:rsid w:val="00C7524A"/>
    <w:rsid w:val="00C75CF0"/>
    <w:rsid w:val="00C760B7"/>
    <w:rsid w:val="00C7619C"/>
    <w:rsid w:val="00C761C5"/>
    <w:rsid w:val="00C7635C"/>
    <w:rsid w:val="00C7668B"/>
    <w:rsid w:val="00C77694"/>
    <w:rsid w:val="00C7788A"/>
    <w:rsid w:val="00C77B1D"/>
    <w:rsid w:val="00C80250"/>
    <w:rsid w:val="00C805D9"/>
    <w:rsid w:val="00C80ADD"/>
    <w:rsid w:val="00C81488"/>
    <w:rsid w:val="00C815AB"/>
    <w:rsid w:val="00C81BB3"/>
    <w:rsid w:val="00C81E42"/>
    <w:rsid w:val="00C820C1"/>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716F"/>
    <w:rsid w:val="00C877E1"/>
    <w:rsid w:val="00C877FD"/>
    <w:rsid w:val="00C9079B"/>
    <w:rsid w:val="00C90A3F"/>
    <w:rsid w:val="00C90AFE"/>
    <w:rsid w:val="00C90C44"/>
    <w:rsid w:val="00C90F00"/>
    <w:rsid w:val="00C91206"/>
    <w:rsid w:val="00C913DB"/>
    <w:rsid w:val="00C91775"/>
    <w:rsid w:val="00C91828"/>
    <w:rsid w:val="00C91E30"/>
    <w:rsid w:val="00C92BFD"/>
    <w:rsid w:val="00C93240"/>
    <w:rsid w:val="00C948BC"/>
    <w:rsid w:val="00C948F0"/>
    <w:rsid w:val="00C95017"/>
    <w:rsid w:val="00C9567B"/>
    <w:rsid w:val="00C96934"/>
    <w:rsid w:val="00C96CBA"/>
    <w:rsid w:val="00C979CE"/>
    <w:rsid w:val="00C97A4A"/>
    <w:rsid w:val="00C97B86"/>
    <w:rsid w:val="00C97BC4"/>
    <w:rsid w:val="00C97E6A"/>
    <w:rsid w:val="00C97F0A"/>
    <w:rsid w:val="00CA0234"/>
    <w:rsid w:val="00CA0494"/>
    <w:rsid w:val="00CA04BC"/>
    <w:rsid w:val="00CA0667"/>
    <w:rsid w:val="00CA0B80"/>
    <w:rsid w:val="00CA135E"/>
    <w:rsid w:val="00CA1B78"/>
    <w:rsid w:val="00CA1D15"/>
    <w:rsid w:val="00CA1DBB"/>
    <w:rsid w:val="00CA20C9"/>
    <w:rsid w:val="00CA2484"/>
    <w:rsid w:val="00CA2D8B"/>
    <w:rsid w:val="00CA335F"/>
    <w:rsid w:val="00CA3895"/>
    <w:rsid w:val="00CA3C12"/>
    <w:rsid w:val="00CA450F"/>
    <w:rsid w:val="00CA451E"/>
    <w:rsid w:val="00CA4A3B"/>
    <w:rsid w:val="00CA4F2A"/>
    <w:rsid w:val="00CA62F7"/>
    <w:rsid w:val="00CA6465"/>
    <w:rsid w:val="00CA6807"/>
    <w:rsid w:val="00CA6875"/>
    <w:rsid w:val="00CA6ACF"/>
    <w:rsid w:val="00CA76A0"/>
    <w:rsid w:val="00CA7CC9"/>
    <w:rsid w:val="00CA7E70"/>
    <w:rsid w:val="00CB00A9"/>
    <w:rsid w:val="00CB00F4"/>
    <w:rsid w:val="00CB0157"/>
    <w:rsid w:val="00CB0402"/>
    <w:rsid w:val="00CB078D"/>
    <w:rsid w:val="00CB0A40"/>
    <w:rsid w:val="00CB0ACA"/>
    <w:rsid w:val="00CB0B58"/>
    <w:rsid w:val="00CB0CF8"/>
    <w:rsid w:val="00CB14FE"/>
    <w:rsid w:val="00CB1786"/>
    <w:rsid w:val="00CB1CC6"/>
    <w:rsid w:val="00CB1CD6"/>
    <w:rsid w:val="00CB22C9"/>
    <w:rsid w:val="00CB2883"/>
    <w:rsid w:val="00CB2E01"/>
    <w:rsid w:val="00CB2FB3"/>
    <w:rsid w:val="00CB3110"/>
    <w:rsid w:val="00CB334C"/>
    <w:rsid w:val="00CB3466"/>
    <w:rsid w:val="00CB36D2"/>
    <w:rsid w:val="00CB3F3D"/>
    <w:rsid w:val="00CB4B4D"/>
    <w:rsid w:val="00CB4D6E"/>
    <w:rsid w:val="00CB53AE"/>
    <w:rsid w:val="00CB5494"/>
    <w:rsid w:val="00CB55AE"/>
    <w:rsid w:val="00CB5BB5"/>
    <w:rsid w:val="00CB5CC9"/>
    <w:rsid w:val="00CB5F77"/>
    <w:rsid w:val="00CB63DB"/>
    <w:rsid w:val="00CB6415"/>
    <w:rsid w:val="00CB655B"/>
    <w:rsid w:val="00CB6A61"/>
    <w:rsid w:val="00CB6C1E"/>
    <w:rsid w:val="00CB6C51"/>
    <w:rsid w:val="00CB6D08"/>
    <w:rsid w:val="00CB6DC2"/>
    <w:rsid w:val="00CB7BE2"/>
    <w:rsid w:val="00CB7C56"/>
    <w:rsid w:val="00CB7CD8"/>
    <w:rsid w:val="00CB7E60"/>
    <w:rsid w:val="00CC0062"/>
    <w:rsid w:val="00CC0497"/>
    <w:rsid w:val="00CC0500"/>
    <w:rsid w:val="00CC08F7"/>
    <w:rsid w:val="00CC0C09"/>
    <w:rsid w:val="00CC0E4C"/>
    <w:rsid w:val="00CC1529"/>
    <w:rsid w:val="00CC1D9B"/>
    <w:rsid w:val="00CC2203"/>
    <w:rsid w:val="00CC2430"/>
    <w:rsid w:val="00CC26F3"/>
    <w:rsid w:val="00CC2D93"/>
    <w:rsid w:val="00CC2FD4"/>
    <w:rsid w:val="00CC31DA"/>
    <w:rsid w:val="00CC362C"/>
    <w:rsid w:val="00CC381C"/>
    <w:rsid w:val="00CC385D"/>
    <w:rsid w:val="00CC413D"/>
    <w:rsid w:val="00CC489F"/>
    <w:rsid w:val="00CC4FF0"/>
    <w:rsid w:val="00CC5BE3"/>
    <w:rsid w:val="00CC5F0A"/>
    <w:rsid w:val="00CC5FD9"/>
    <w:rsid w:val="00CC613A"/>
    <w:rsid w:val="00CC642A"/>
    <w:rsid w:val="00CC6B27"/>
    <w:rsid w:val="00CC770F"/>
    <w:rsid w:val="00CC7D14"/>
    <w:rsid w:val="00CD028E"/>
    <w:rsid w:val="00CD03D8"/>
    <w:rsid w:val="00CD047A"/>
    <w:rsid w:val="00CD0770"/>
    <w:rsid w:val="00CD08E0"/>
    <w:rsid w:val="00CD1BEC"/>
    <w:rsid w:val="00CD1E9E"/>
    <w:rsid w:val="00CD206B"/>
    <w:rsid w:val="00CD207C"/>
    <w:rsid w:val="00CD2167"/>
    <w:rsid w:val="00CD2800"/>
    <w:rsid w:val="00CD2AED"/>
    <w:rsid w:val="00CD2E8D"/>
    <w:rsid w:val="00CD32E1"/>
    <w:rsid w:val="00CD370E"/>
    <w:rsid w:val="00CD3BD6"/>
    <w:rsid w:val="00CD42D6"/>
    <w:rsid w:val="00CD493B"/>
    <w:rsid w:val="00CD4C31"/>
    <w:rsid w:val="00CD5733"/>
    <w:rsid w:val="00CD615B"/>
    <w:rsid w:val="00CD6E6A"/>
    <w:rsid w:val="00CD7169"/>
    <w:rsid w:val="00CD7433"/>
    <w:rsid w:val="00CD7501"/>
    <w:rsid w:val="00CD76B4"/>
    <w:rsid w:val="00CD76FB"/>
    <w:rsid w:val="00CD77BF"/>
    <w:rsid w:val="00CD7C64"/>
    <w:rsid w:val="00CD7D01"/>
    <w:rsid w:val="00CE00B4"/>
    <w:rsid w:val="00CE06E7"/>
    <w:rsid w:val="00CE1395"/>
    <w:rsid w:val="00CE1534"/>
    <w:rsid w:val="00CE1643"/>
    <w:rsid w:val="00CE1720"/>
    <w:rsid w:val="00CE199B"/>
    <w:rsid w:val="00CE1E36"/>
    <w:rsid w:val="00CE1E97"/>
    <w:rsid w:val="00CE387E"/>
    <w:rsid w:val="00CE3AA6"/>
    <w:rsid w:val="00CE47AF"/>
    <w:rsid w:val="00CE4F0C"/>
    <w:rsid w:val="00CE5070"/>
    <w:rsid w:val="00CE575F"/>
    <w:rsid w:val="00CE577E"/>
    <w:rsid w:val="00CE5965"/>
    <w:rsid w:val="00CE5A40"/>
    <w:rsid w:val="00CE609C"/>
    <w:rsid w:val="00CE6194"/>
    <w:rsid w:val="00CE6B5A"/>
    <w:rsid w:val="00CE6C09"/>
    <w:rsid w:val="00CE6E27"/>
    <w:rsid w:val="00CE6F66"/>
    <w:rsid w:val="00CE72BC"/>
    <w:rsid w:val="00CE7750"/>
    <w:rsid w:val="00CE781D"/>
    <w:rsid w:val="00CE79A0"/>
    <w:rsid w:val="00CE7A4E"/>
    <w:rsid w:val="00CE7C92"/>
    <w:rsid w:val="00CF0366"/>
    <w:rsid w:val="00CF0A82"/>
    <w:rsid w:val="00CF0BA9"/>
    <w:rsid w:val="00CF0D6F"/>
    <w:rsid w:val="00CF1219"/>
    <w:rsid w:val="00CF13A4"/>
    <w:rsid w:val="00CF1574"/>
    <w:rsid w:val="00CF17D9"/>
    <w:rsid w:val="00CF1D6B"/>
    <w:rsid w:val="00CF207E"/>
    <w:rsid w:val="00CF2505"/>
    <w:rsid w:val="00CF29D9"/>
    <w:rsid w:val="00CF2F37"/>
    <w:rsid w:val="00CF335E"/>
    <w:rsid w:val="00CF3B73"/>
    <w:rsid w:val="00CF3C53"/>
    <w:rsid w:val="00CF3D0A"/>
    <w:rsid w:val="00CF3DA0"/>
    <w:rsid w:val="00CF40DC"/>
    <w:rsid w:val="00CF4855"/>
    <w:rsid w:val="00CF4BA5"/>
    <w:rsid w:val="00CF4C8D"/>
    <w:rsid w:val="00CF4CDD"/>
    <w:rsid w:val="00CF4DC0"/>
    <w:rsid w:val="00CF53CC"/>
    <w:rsid w:val="00CF5904"/>
    <w:rsid w:val="00CF5A42"/>
    <w:rsid w:val="00CF5A55"/>
    <w:rsid w:val="00CF5DFA"/>
    <w:rsid w:val="00CF665A"/>
    <w:rsid w:val="00CF69BE"/>
    <w:rsid w:val="00CF7159"/>
    <w:rsid w:val="00CF7E76"/>
    <w:rsid w:val="00D00122"/>
    <w:rsid w:val="00D00455"/>
    <w:rsid w:val="00D01F3A"/>
    <w:rsid w:val="00D02077"/>
    <w:rsid w:val="00D0256C"/>
    <w:rsid w:val="00D0285F"/>
    <w:rsid w:val="00D03293"/>
    <w:rsid w:val="00D0390B"/>
    <w:rsid w:val="00D03CA0"/>
    <w:rsid w:val="00D03CB4"/>
    <w:rsid w:val="00D0429D"/>
    <w:rsid w:val="00D049D0"/>
    <w:rsid w:val="00D04B13"/>
    <w:rsid w:val="00D04F42"/>
    <w:rsid w:val="00D050A0"/>
    <w:rsid w:val="00D05E78"/>
    <w:rsid w:val="00D061BA"/>
    <w:rsid w:val="00D06784"/>
    <w:rsid w:val="00D06BB9"/>
    <w:rsid w:val="00D06CA9"/>
    <w:rsid w:val="00D06F99"/>
    <w:rsid w:val="00D07252"/>
    <w:rsid w:val="00D0726C"/>
    <w:rsid w:val="00D0767F"/>
    <w:rsid w:val="00D07717"/>
    <w:rsid w:val="00D07759"/>
    <w:rsid w:val="00D0786C"/>
    <w:rsid w:val="00D079B4"/>
    <w:rsid w:val="00D07AA2"/>
    <w:rsid w:val="00D10CB2"/>
    <w:rsid w:val="00D10E05"/>
    <w:rsid w:val="00D10FAC"/>
    <w:rsid w:val="00D113BD"/>
    <w:rsid w:val="00D11646"/>
    <w:rsid w:val="00D119A4"/>
    <w:rsid w:val="00D119D2"/>
    <w:rsid w:val="00D1230A"/>
    <w:rsid w:val="00D125B1"/>
    <w:rsid w:val="00D12659"/>
    <w:rsid w:val="00D12A82"/>
    <w:rsid w:val="00D13227"/>
    <w:rsid w:val="00D134A8"/>
    <w:rsid w:val="00D1415B"/>
    <w:rsid w:val="00D1421E"/>
    <w:rsid w:val="00D142F0"/>
    <w:rsid w:val="00D143EA"/>
    <w:rsid w:val="00D14A54"/>
    <w:rsid w:val="00D14FEC"/>
    <w:rsid w:val="00D15E9E"/>
    <w:rsid w:val="00D15EA2"/>
    <w:rsid w:val="00D1616F"/>
    <w:rsid w:val="00D1618B"/>
    <w:rsid w:val="00D16607"/>
    <w:rsid w:val="00D1666C"/>
    <w:rsid w:val="00D16CCB"/>
    <w:rsid w:val="00D16ED6"/>
    <w:rsid w:val="00D176A8"/>
    <w:rsid w:val="00D17998"/>
    <w:rsid w:val="00D17FB0"/>
    <w:rsid w:val="00D20597"/>
    <w:rsid w:val="00D20605"/>
    <w:rsid w:val="00D20C19"/>
    <w:rsid w:val="00D20D4D"/>
    <w:rsid w:val="00D20D92"/>
    <w:rsid w:val="00D211C2"/>
    <w:rsid w:val="00D2148D"/>
    <w:rsid w:val="00D219D3"/>
    <w:rsid w:val="00D21C54"/>
    <w:rsid w:val="00D21C7E"/>
    <w:rsid w:val="00D21EE7"/>
    <w:rsid w:val="00D21F07"/>
    <w:rsid w:val="00D22034"/>
    <w:rsid w:val="00D22F41"/>
    <w:rsid w:val="00D23139"/>
    <w:rsid w:val="00D231B8"/>
    <w:rsid w:val="00D23693"/>
    <w:rsid w:val="00D23CDE"/>
    <w:rsid w:val="00D241AB"/>
    <w:rsid w:val="00D2436C"/>
    <w:rsid w:val="00D244DB"/>
    <w:rsid w:val="00D249B1"/>
    <w:rsid w:val="00D25419"/>
    <w:rsid w:val="00D25919"/>
    <w:rsid w:val="00D25CD4"/>
    <w:rsid w:val="00D25F2A"/>
    <w:rsid w:val="00D26E3D"/>
    <w:rsid w:val="00D271AA"/>
    <w:rsid w:val="00D276AE"/>
    <w:rsid w:val="00D27738"/>
    <w:rsid w:val="00D27A70"/>
    <w:rsid w:val="00D27B9E"/>
    <w:rsid w:val="00D305EA"/>
    <w:rsid w:val="00D30683"/>
    <w:rsid w:val="00D30FAC"/>
    <w:rsid w:val="00D31153"/>
    <w:rsid w:val="00D316F1"/>
    <w:rsid w:val="00D31763"/>
    <w:rsid w:val="00D319E6"/>
    <w:rsid w:val="00D32357"/>
    <w:rsid w:val="00D32610"/>
    <w:rsid w:val="00D32DDB"/>
    <w:rsid w:val="00D32FBE"/>
    <w:rsid w:val="00D33271"/>
    <w:rsid w:val="00D334D9"/>
    <w:rsid w:val="00D33B75"/>
    <w:rsid w:val="00D33C22"/>
    <w:rsid w:val="00D33DA2"/>
    <w:rsid w:val="00D340E5"/>
    <w:rsid w:val="00D341F4"/>
    <w:rsid w:val="00D343E9"/>
    <w:rsid w:val="00D34AC9"/>
    <w:rsid w:val="00D34DE4"/>
    <w:rsid w:val="00D351E0"/>
    <w:rsid w:val="00D35376"/>
    <w:rsid w:val="00D3595B"/>
    <w:rsid w:val="00D35D73"/>
    <w:rsid w:val="00D3600D"/>
    <w:rsid w:val="00D362E1"/>
    <w:rsid w:val="00D3696C"/>
    <w:rsid w:val="00D37205"/>
    <w:rsid w:val="00D3725C"/>
    <w:rsid w:val="00D37301"/>
    <w:rsid w:val="00D3782B"/>
    <w:rsid w:val="00D37A61"/>
    <w:rsid w:val="00D37E0C"/>
    <w:rsid w:val="00D4010D"/>
    <w:rsid w:val="00D4015C"/>
    <w:rsid w:val="00D4036E"/>
    <w:rsid w:val="00D40507"/>
    <w:rsid w:val="00D410A4"/>
    <w:rsid w:val="00D41AA7"/>
    <w:rsid w:val="00D41C28"/>
    <w:rsid w:val="00D42043"/>
    <w:rsid w:val="00D429AE"/>
    <w:rsid w:val="00D42ADC"/>
    <w:rsid w:val="00D430B2"/>
    <w:rsid w:val="00D4335C"/>
    <w:rsid w:val="00D4343E"/>
    <w:rsid w:val="00D4394E"/>
    <w:rsid w:val="00D44506"/>
    <w:rsid w:val="00D44B19"/>
    <w:rsid w:val="00D453A6"/>
    <w:rsid w:val="00D45498"/>
    <w:rsid w:val="00D456D6"/>
    <w:rsid w:val="00D46810"/>
    <w:rsid w:val="00D46B14"/>
    <w:rsid w:val="00D46B49"/>
    <w:rsid w:val="00D47529"/>
    <w:rsid w:val="00D4798E"/>
    <w:rsid w:val="00D47BEB"/>
    <w:rsid w:val="00D47E8E"/>
    <w:rsid w:val="00D47FDC"/>
    <w:rsid w:val="00D50359"/>
    <w:rsid w:val="00D507DE"/>
    <w:rsid w:val="00D508EB"/>
    <w:rsid w:val="00D50A57"/>
    <w:rsid w:val="00D50DC1"/>
    <w:rsid w:val="00D51DD5"/>
    <w:rsid w:val="00D51F10"/>
    <w:rsid w:val="00D51F24"/>
    <w:rsid w:val="00D52021"/>
    <w:rsid w:val="00D5269C"/>
    <w:rsid w:val="00D5274F"/>
    <w:rsid w:val="00D52D13"/>
    <w:rsid w:val="00D53FE2"/>
    <w:rsid w:val="00D54310"/>
    <w:rsid w:val="00D5458E"/>
    <w:rsid w:val="00D54DA8"/>
    <w:rsid w:val="00D54FF8"/>
    <w:rsid w:val="00D5530A"/>
    <w:rsid w:val="00D5596A"/>
    <w:rsid w:val="00D55EB0"/>
    <w:rsid w:val="00D55EF1"/>
    <w:rsid w:val="00D56778"/>
    <w:rsid w:val="00D56835"/>
    <w:rsid w:val="00D572A3"/>
    <w:rsid w:val="00D5761D"/>
    <w:rsid w:val="00D57F32"/>
    <w:rsid w:val="00D605BA"/>
    <w:rsid w:val="00D60F47"/>
    <w:rsid w:val="00D6129E"/>
    <w:rsid w:val="00D61359"/>
    <w:rsid w:val="00D61E9E"/>
    <w:rsid w:val="00D6206F"/>
    <w:rsid w:val="00D62536"/>
    <w:rsid w:val="00D6289E"/>
    <w:rsid w:val="00D62E5F"/>
    <w:rsid w:val="00D63417"/>
    <w:rsid w:val="00D63A53"/>
    <w:rsid w:val="00D63B5A"/>
    <w:rsid w:val="00D63D4A"/>
    <w:rsid w:val="00D645C9"/>
    <w:rsid w:val="00D64934"/>
    <w:rsid w:val="00D64C36"/>
    <w:rsid w:val="00D64D1B"/>
    <w:rsid w:val="00D64D46"/>
    <w:rsid w:val="00D65AE1"/>
    <w:rsid w:val="00D661CC"/>
    <w:rsid w:val="00D66FF5"/>
    <w:rsid w:val="00D67220"/>
    <w:rsid w:val="00D672DD"/>
    <w:rsid w:val="00D67320"/>
    <w:rsid w:val="00D67844"/>
    <w:rsid w:val="00D67AE1"/>
    <w:rsid w:val="00D67B17"/>
    <w:rsid w:val="00D70086"/>
    <w:rsid w:val="00D70493"/>
    <w:rsid w:val="00D706E1"/>
    <w:rsid w:val="00D70824"/>
    <w:rsid w:val="00D70849"/>
    <w:rsid w:val="00D70B5F"/>
    <w:rsid w:val="00D7125C"/>
    <w:rsid w:val="00D712DD"/>
    <w:rsid w:val="00D71422"/>
    <w:rsid w:val="00D71D71"/>
    <w:rsid w:val="00D72156"/>
    <w:rsid w:val="00D725D1"/>
    <w:rsid w:val="00D726DC"/>
    <w:rsid w:val="00D72756"/>
    <w:rsid w:val="00D72C70"/>
    <w:rsid w:val="00D732E0"/>
    <w:rsid w:val="00D7359D"/>
    <w:rsid w:val="00D737F4"/>
    <w:rsid w:val="00D73A32"/>
    <w:rsid w:val="00D73E85"/>
    <w:rsid w:val="00D7406A"/>
    <w:rsid w:val="00D741AD"/>
    <w:rsid w:val="00D744B9"/>
    <w:rsid w:val="00D74BEC"/>
    <w:rsid w:val="00D75144"/>
    <w:rsid w:val="00D75738"/>
    <w:rsid w:val="00D757A0"/>
    <w:rsid w:val="00D7589F"/>
    <w:rsid w:val="00D767A6"/>
    <w:rsid w:val="00D76ADA"/>
    <w:rsid w:val="00D76C8E"/>
    <w:rsid w:val="00D76D17"/>
    <w:rsid w:val="00D772F1"/>
    <w:rsid w:val="00D77735"/>
    <w:rsid w:val="00D77CFB"/>
    <w:rsid w:val="00D77DFA"/>
    <w:rsid w:val="00D8016F"/>
    <w:rsid w:val="00D80711"/>
    <w:rsid w:val="00D809FD"/>
    <w:rsid w:val="00D81054"/>
    <w:rsid w:val="00D8127F"/>
    <w:rsid w:val="00D81715"/>
    <w:rsid w:val="00D81728"/>
    <w:rsid w:val="00D81810"/>
    <w:rsid w:val="00D821A3"/>
    <w:rsid w:val="00D83439"/>
    <w:rsid w:val="00D8374D"/>
    <w:rsid w:val="00D83BE2"/>
    <w:rsid w:val="00D84075"/>
    <w:rsid w:val="00D84093"/>
    <w:rsid w:val="00D84209"/>
    <w:rsid w:val="00D843E7"/>
    <w:rsid w:val="00D84429"/>
    <w:rsid w:val="00D847BE"/>
    <w:rsid w:val="00D84B0C"/>
    <w:rsid w:val="00D84D32"/>
    <w:rsid w:val="00D85059"/>
    <w:rsid w:val="00D856FF"/>
    <w:rsid w:val="00D85732"/>
    <w:rsid w:val="00D857B4"/>
    <w:rsid w:val="00D85C24"/>
    <w:rsid w:val="00D86271"/>
    <w:rsid w:val="00D8639B"/>
    <w:rsid w:val="00D868E0"/>
    <w:rsid w:val="00D86B13"/>
    <w:rsid w:val="00D86F8B"/>
    <w:rsid w:val="00D86FA9"/>
    <w:rsid w:val="00D86FB7"/>
    <w:rsid w:val="00D87121"/>
    <w:rsid w:val="00D873AB"/>
    <w:rsid w:val="00D87F28"/>
    <w:rsid w:val="00D90103"/>
    <w:rsid w:val="00D903F3"/>
    <w:rsid w:val="00D9050F"/>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48C"/>
    <w:rsid w:val="00D947A2"/>
    <w:rsid w:val="00D94FEF"/>
    <w:rsid w:val="00D950F7"/>
    <w:rsid w:val="00D959D9"/>
    <w:rsid w:val="00D960DB"/>
    <w:rsid w:val="00D960E3"/>
    <w:rsid w:val="00D96298"/>
    <w:rsid w:val="00D962AD"/>
    <w:rsid w:val="00D96D0C"/>
    <w:rsid w:val="00D96FF1"/>
    <w:rsid w:val="00D97121"/>
    <w:rsid w:val="00D975D1"/>
    <w:rsid w:val="00D976E1"/>
    <w:rsid w:val="00D97CC2"/>
    <w:rsid w:val="00DA0060"/>
    <w:rsid w:val="00DA008C"/>
    <w:rsid w:val="00DA04CD"/>
    <w:rsid w:val="00DA06CC"/>
    <w:rsid w:val="00DA0701"/>
    <w:rsid w:val="00DA1087"/>
    <w:rsid w:val="00DA1136"/>
    <w:rsid w:val="00DA12B9"/>
    <w:rsid w:val="00DA1410"/>
    <w:rsid w:val="00DA19DB"/>
    <w:rsid w:val="00DA1A47"/>
    <w:rsid w:val="00DA1D63"/>
    <w:rsid w:val="00DA2A0A"/>
    <w:rsid w:val="00DA2F72"/>
    <w:rsid w:val="00DA34D6"/>
    <w:rsid w:val="00DA4F71"/>
    <w:rsid w:val="00DA5250"/>
    <w:rsid w:val="00DA56F8"/>
    <w:rsid w:val="00DA5767"/>
    <w:rsid w:val="00DA5838"/>
    <w:rsid w:val="00DA5989"/>
    <w:rsid w:val="00DA5B3E"/>
    <w:rsid w:val="00DA5BB0"/>
    <w:rsid w:val="00DA63B6"/>
    <w:rsid w:val="00DA6441"/>
    <w:rsid w:val="00DA66F7"/>
    <w:rsid w:val="00DA72CA"/>
    <w:rsid w:val="00DA7870"/>
    <w:rsid w:val="00DB016D"/>
    <w:rsid w:val="00DB033E"/>
    <w:rsid w:val="00DB03FB"/>
    <w:rsid w:val="00DB05A8"/>
    <w:rsid w:val="00DB06A9"/>
    <w:rsid w:val="00DB077C"/>
    <w:rsid w:val="00DB08BD"/>
    <w:rsid w:val="00DB11CF"/>
    <w:rsid w:val="00DB1306"/>
    <w:rsid w:val="00DB1741"/>
    <w:rsid w:val="00DB1742"/>
    <w:rsid w:val="00DB1790"/>
    <w:rsid w:val="00DB179E"/>
    <w:rsid w:val="00DB18D8"/>
    <w:rsid w:val="00DB1A07"/>
    <w:rsid w:val="00DB25CE"/>
    <w:rsid w:val="00DB267A"/>
    <w:rsid w:val="00DB272D"/>
    <w:rsid w:val="00DB27C1"/>
    <w:rsid w:val="00DB290D"/>
    <w:rsid w:val="00DB2A5A"/>
    <w:rsid w:val="00DB38FA"/>
    <w:rsid w:val="00DB3A6B"/>
    <w:rsid w:val="00DB3A97"/>
    <w:rsid w:val="00DB3C84"/>
    <w:rsid w:val="00DB5D07"/>
    <w:rsid w:val="00DB5E6C"/>
    <w:rsid w:val="00DB6417"/>
    <w:rsid w:val="00DB64A5"/>
    <w:rsid w:val="00DB688F"/>
    <w:rsid w:val="00DB6A5A"/>
    <w:rsid w:val="00DB6E07"/>
    <w:rsid w:val="00DB6E6F"/>
    <w:rsid w:val="00DB6EFF"/>
    <w:rsid w:val="00DB7986"/>
    <w:rsid w:val="00DB7AA5"/>
    <w:rsid w:val="00DB7DDE"/>
    <w:rsid w:val="00DC009B"/>
    <w:rsid w:val="00DC0186"/>
    <w:rsid w:val="00DC085A"/>
    <w:rsid w:val="00DC09D9"/>
    <w:rsid w:val="00DC0D66"/>
    <w:rsid w:val="00DC0F1A"/>
    <w:rsid w:val="00DC12E8"/>
    <w:rsid w:val="00DC17D3"/>
    <w:rsid w:val="00DC1828"/>
    <w:rsid w:val="00DC18B9"/>
    <w:rsid w:val="00DC2AEE"/>
    <w:rsid w:val="00DC2B25"/>
    <w:rsid w:val="00DC3951"/>
    <w:rsid w:val="00DC3DC2"/>
    <w:rsid w:val="00DC3F4D"/>
    <w:rsid w:val="00DC3F73"/>
    <w:rsid w:val="00DC4220"/>
    <w:rsid w:val="00DC42FD"/>
    <w:rsid w:val="00DC4A67"/>
    <w:rsid w:val="00DC5158"/>
    <w:rsid w:val="00DC5B3C"/>
    <w:rsid w:val="00DC5B4C"/>
    <w:rsid w:val="00DC5D98"/>
    <w:rsid w:val="00DC5E4D"/>
    <w:rsid w:val="00DC654C"/>
    <w:rsid w:val="00DC67B1"/>
    <w:rsid w:val="00DC6871"/>
    <w:rsid w:val="00DC69C9"/>
    <w:rsid w:val="00DC6D2A"/>
    <w:rsid w:val="00DC6D6C"/>
    <w:rsid w:val="00DC6E09"/>
    <w:rsid w:val="00DC6FE2"/>
    <w:rsid w:val="00DC7186"/>
    <w:rsid w:val="00DC77F8"/>
    <w:rsid w:val="00DD0112"/>
    <w:rsid w:val="00DD0293"/>
    <w:rsid w:val="00DD0587"/>
    <w:rsid w:val="00DD087A"/>
    <w:rsid w:val="00DD09D8"/>
    <w:rsid w:val="00DD0BA3"/>
    <w:rsid w:val="00DD0F56"/>
    <w:rsid w:val="00DD12DD"/>
    <w:rsid w:val="00DD130B"/>
    <w:rsid w:val="00DD134B"/>
    <w:rsid w:val="00DD144F"/>
    <w:rsid w:val="00DD155B"/>
    <w:rsid w:val="00DD1D9F"/>
    <w:rsid w:val="00DD2283"/>
    <w:rsid w:val="00DD24F7"/>
    <w:rsid w:val="00DD268D"/>
    <w:rsid w:val="00DD26AF"/>
    <w:rsid w:val="00DD2B47"/>
    <w:rsid w:val="00DD2CD1"/>
    <w:rsid w:val="00DD321B"/>
    <w:rsid w:val="00DD32DA"/>
    <w:rsid w:val="00DD341A"/>
    <w:rsid w:val="00DD3813"/>
    <w:rsid w:val="00DD38DB"/>
    <w:rsid w:val="00DD3CA6"/>
    <w:rsid w:val="00DD3D7B"/>
    <w:rsid w:val="00DD3FFC"/>
    <w:rsid w:val="00DD42CD"/>
    <w:rsid w:val="00DD4F91"/>
    <w:rsid w:val="00DD579A"/>
    <w:rsid w:val="00DD5C73"/>
    <w:rsid w:val="00DD5DD0"/>
    <w:rsid w:val="00DD61B7"/>
    <w:rsid w:val="00DD637B"/>
    <w:rsid w:val="00DD63AF"/>
    <w:rsid w:val="00DD667A"/>
    <w:rsid w:val="00DD6695"/>
    <w:rsid w:val="00DD7266"/>
    <w:rsid w:val="00DD7651"/>
    <w:rsid w:val="00DD7690"/>
    <w:rsid w:val="00DD7D84"/>
    <w:rsid w:val="00DE00E6"/>
    <w:rsid w:val="00DE0562"/>
    <w:rsid w:val="00DE06CF"/>
    <w:rsid w:val="00DE0907"/>
    <w:rsid w:val="00DE1134"/>
    <w:rsid w:val="00DE142F"/>
    <w:rsid w:val="00DE170C"/>
    <w:rsid w:val="00DE1FC1"/>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9EB"/>
    <w:rsid w:val="00DE5B08"/>
    <w:rsid w:val="00DE604C"/>
    <w:rsid w:val="00DE613F"/>
    <w:rsid w:val="00DE61EE"/>
    <w:rsid w:val="00DE6233"/>
    <w:rsid w:val="00DE6576"/>
    <w:rsid w:val="00DE71A3"/>
    <w:rsid w:val="00DE736E"/>
    <w:rsid w:val="00DE7776"/>
    <w:rsid w:val="00DE7A66"/>
    <w:rsid w:val="00DE7B09"/>
    <w:rsid w:val="00DE7C3C"/>
    <w:rsid w:val="00DE7EF0"/>
    <w:rsid w:val="00DF0618"/>
    <w:rsid w:val="00DF10A2"/>
    <w:rsid w:val="00DF17C4"/>
    <w:rsid w:val="00DF1BD8"/>
    <w:rsid w:val="00DF21BD"/>
    <w:rsid w:val="00DF2344"/>
    <w:rsid w:val="00DF2372"/>
    <w:rsid w:val="00DF23F7"/>
    <w:rsid w:val="00DF240C"/>
    <w:rsid w:val="00DF242D"/>
    <w:rsid w:val="00DF28C2"/>
    <w:rsid w:val="00DF2AD0"/>
    <w:rsid w:val="00DF2ADC"/>
    <w:rsid w:val="00DF2D12"/>
    <w:rsid w:val="00DF3034"/>
    <w:rsid w:val="00DF374B"/>
    <w:rsid w:val="00DF3D69"/>
    <w:rsid w:val="00DF502B"/>
    <w:rsid w:val="00DF5926"/>
    <w:rsid w:val="00DF5C40"/>
    <w:rsid w:val="00DF6182"/>
    <w:rsid w:val="00DF6F82"/>
    <w:rsid w:val="00DF701E"/>
    <w:rsid w:val="00DF7110"/>
    <w:rsid w:val="00DF7209"/>
    <w:rsid w:val="00DF76F0"/>
    <w:rsid w:val="00DF7A6A"/>
    <w:rsid w:val="00DF7F58"/>
    <w:rsid w:val="00DF7FDE"/>
    <w:rsid w:val="00E0013A"/>
    <w:rsid w:val="00E004E0"/>
    <w:rsid w:val="00E00744"/>
    <w:rsid w:val="00E0139A"/>
    <w:rsid w:val="00E0165E"/>
    <w:rsid w:val="00E01C96"/>
    <w:rsid w:val="00E024EA"/>
    <w:rsid w:val="00E02515"/>
    <w:rsid w:val="00E026F9"/>
    <w:rsid w:val="00E029F9"/>
    <w:rsid w:val="00E02CC3"/>
    <w:rsid w:val="00E02D52"/>
    <w:rsid w:val="00E02DF2"/>
    <w:rsid w:val="00E034FC"/>
    <w:rsid w:val="00E03F11"/>
    <w:rsid w:val="00E04023"/>
    <w:rsid w:val="00E04642"/>
    <w:rsid w:val="00E04C66"/>
    <w:rsid w:val="00E05597"/>
    <w:rsid w:val="00E058BB"/>
    <w:rsid w:val="00E05906"/>
    <w:rsid w:val="00E05DC6"/>
    <w:rsid w:val="00E065BF"/>
    <w:rsid w:val="00E06F60"/>
    <w:rsid w:val="00E074D9"/>
    <w:rsid w:val="00E075BA"/>
    <w:rsid w:val="00E07627"/>
    <w:rsid w:val="00E07702"/>
    <w:rsid w:val="00E0776C"/>
    <w:rsid w:val="00E077F7"/>
    <w:rsid w:val="00E07925"/>
    <w:rsid w:val="00E07B63"/>
    <w:rsid w:val="00E07E2B"/>
    <w:rsid w:val="00E07F74"/>
    <w:rsid w:val="00E1051A"/>
    <w:rsid w:val="00E105B3"/>
    <w:rsid w:val="00E10665"/>
    <w:rsid w:val="00E10ACE"/>
    <w:rsid w:val="00E11121"/>
    <w:rsid w:val="00E11AC2"/>
    <w:rsid w:val="00E11B61"/>
    <w:rsid w:val="00E11C9D"/>
    <w:rsid w:val="00E11F12"/>
    <w:rsid w:val="00E11FB7"/>
    <w:rsid w:val="00E1222F"/>
    <w:rsid w:val="00E12617"/>
    <w:rsid w:val="00E12690"/>
    <w:rsid w:val="00E12711"/>
    <w:rsid w:val="00E12D81"/>
    <w:rsid w:val="00E12EAF"/>
    <w:rsid w:val="00E134C6"/>
    <w:rsid w:val="00E1357A"/>
    <w:rsid w:val="00E137F4"/>
    <w:rsid w:val="00E13D1D"/>
    <w:rsid w:val="00E13FFF"/>
    <w:rsid w:val="00E14091"/>
    <w:rsid w:val="00E145A1"/>
    <w:rsid w:val="00E146CE"/>
    <w:rsid w:val="00E14ADC"/>
    <w:rsid w:val="00E14B75"/>
    <w:rsid w:val="00E14C42"/>
    <w:rsid w:val="00E154DD"/>
    <w:rsid w:val="00E15790"/>
    <w:rsid w:val="00E15C84"/>
    <w:rsid w:val="00E15DA1"/>
    <w:rsid w:val="00E15F82"/>
    <w:rsid w:val="00E160D4"/>
    <w:rsid w:val="00E16158"/>
    <w:rsid w:val="00E16273"/>
    <w:rsid w:val="00E16A1B"/>
    <w:rsid w:val="00E16D9F"/>
    <w:rsid w:val="00E176A1"/>
    <w:rsid w:val="00E176BC"/>
    <w:rsid w:val="00E17AC2"/>
    <w:rsid w:val="00E21072"/>
    <w:rsid w:val="00E217B3"/>
    <w:rsid w:val="00E2200B"/>
    <w:rsid w:val="00E2212F"/>
    <w:rsid w:val="00E22A99"/>
    <w:rsid w:val="00E22C4B"/>
    <w:rsid w:val="00E22D23"/>
    <w:rsid w:val="00E22EED"/>
    <w:rsid w:val="00E23692"/>
    <w:rsid w:val="00E23777"/>
    <w:rsid w:val="00E23A77"/>
    <w:rsid w:val="00E23C0F"/>
    <w:rsid w:val="00E23C85"/>
    <w:rsid w:val="00E24469"/>
    <w:rsid w:val="00E24678"/>
    <w:rsid w:val="00E24A85"/>
    <w:rsid w:val="00E24B8B"/>
    <w:rsid w:val="00E24FEC"/>
    <w:rsid w:val="00E25129"/>
    <w:rsid w:val="00E251A0"/>
    <w:rsid w:val="00E2528A"/>
    <w:rsid w:val="00E253EB"/>
    <w:rsid w:val="00E2562B"/>
    <w:rsid w:val="00E25653"/>
    <w:rsid w:val="00E25699"/>
    <w:rsid w:val="00E25C30"/>
    <w:rsid w:val="00E25F7C"/>
    <w:rsid w:val="00E26047"/>
    <w:rsid w:val="00E26167"/>
    <w:rsid w:val="00E26481"/>
    <w:rsid w:val="00E2673C"/>
    <w:rsid w:val="00E2684D"/>
    <w:rsid w:val="00E26867"/>
    <w:rsid w:val="00E26886"/>
    <w:rsid w:val="00E26AAB"/>
    <w:rsid w:val="00E26EE0"/>
    <w:rsid w:val="00E26FF9"/>
    <w:rsid w:val="00E270B2"/>
    <w:rsid w:val="00E2737D"/>
    <w:rsid w:val="00E27836"/>
    <w:rsid w:val="00E27CBC"/>
    <w:rsid w:val="00E30014"/>
    <w:rsid w:val="00E30ECE"/>
    <w:rsid w:val="00E311D6"/>
    <w:rsid w:val="00E31226"/>
    <w:rsid w:val="00E314B2"/>
    <w:rsid w:val="00E3171A"/>
    <w:rsid w:val="00E32E65"/>
    <w:rsid w:val="00E32EB2"/>
    <w:rsid w:val="00E3325B"/>
    <w:rsid w:val="00E3365E"/>
    <w:rsid w:val="00E33D6A"/>
    <w:rsid w:val="00E34480"/>
    <w:rsid w:val="00E34637"/>
    <w:rsid w:val="00E34E62"/>
    <w:rsid w:val="00E34F2D"/>
    <w:rsid w:val="00E352E3"/>
    <w:rsid w:val="00E35368"/>
    <w:rsid w:val="00E35883"/>
    <w:rsid w:val="00E35F5B"/>
    <w:rsid w:val="00E36032"/>
    <w:rsid w:val="00E36330"/>
    <w:rsid w:val="00E36673"/>
    <w:rsid w:val="00E36CB3"/>
    <w:rsid w:val="00E37D4C"/>
    <w:rsid w:val="00E37DCF"/>
    <w:rsid w:val="00E401BE"/>
    <w:rsid w:val="00E405EA"/>
    <w:rsid w:val="00E407D4"/>
    <w:rsid w:val="00E40CB6"/>
    <w:rsid w:val="00E4112D"/>
    <w:rsid w:val="00E413E7"/>
    <w:rsid w:val="00E41591"/>
    <w:rsid w:val="00E41742"/>
    <w:rsid w:val="00E41BAB"/>
    <w:rsid w:val="00E41D9C"/>
    <w:rsid w:val="00E42184"/>
    <w:rsid w:val="00E42401"/>
    <w:rsid w:val="00E4270A"/>
    <w:rsid w:val="00E4366B"/>
    <w:rsid w:val="00E436CE"/>
    <w:rsid w:val="00E437A2"/>
    <w:rsid w:val="00E44330"/>
    <w:rsid w:val="00E445C5"/>
    <w:rsid w:val="00E4479E"/>
    <w:rsid w:val="00E44AE4"/>
    <w:rsid w:val="00E44CE0"/>
    <w:rsid w:val="00E4515D"/>
    <w:rsid w:val="00E45312"/>
    <w:rsid w:val="00E4560B"/>
    <w:rsid w:val="00E4571F"/>
    <w:rsid w:val="00E45C1B"/>
    <w:rsid w:val="00E4625E"/>
    <w:rsid w:val="00E4659C"/>
    <w:rsid w:val="00E46D38"/>
    <w:rsid w:val="00E47ABD"/>
    <w:rsid w:val="00E47BED"/>
    <w:rsid w:val="00E47D75"/>
    <w:rsid w:val="00E50711"/>
    <w:rsid w:val="00E50C61"/>
    <w:rsid w:val="00E50CA1"/>
    <w:rsid w:val="00E5112A"/>
    <w:rsid w:val="00E512F6"/>
    <w:rsid w:val="00E51494"/>
    <w:rsid w:val="00E5160E"/>
    <w:rsid w:val="00E51CD8"/>
    <w:rsid w:val="00E51D82"/>
    <w:rsid w:val="00E5289B"/>
    <w:rsid w:val="00E529A5"/>
    <w:rsid w:val="00E52B45"/>
    <w:rsid w:val="00E52B5F"/>
    <w:rsid w:val="00E5305C"/>
    <w:rsid w:val="00E538C8"/>
    <w:rsid w:val="00E53C34"/>
    <w:rsid w:val="00E53CE0"/>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5C72"/>
    <w:rsid w:val="00E55DF4"/>
    <w:rsid w:val="00E566C3"/>
    <w:rsid w:val="00E56754"/>
    <w:rsid w:val="00E56836"/>
    <w:rsid w:val="00E569D2"/>
    <w:rsid w:val="00E57039"/>
    <w:rsid w:val="00E5739D"/>
    <w:rsid w:val="00E5743F"/>
    <w:rsid w:val="00E575FD"/>
    <w:rsid w:val="00E57634"/>
    <w:rsid w:val="00E60080"/>
    <w:rsid w:val="00E6019B"/>
    <w:rsid w:val="00E61CF6"/>
    <w:rsid w:val="00E6226D"/>
    <w:rsid w:val="00E626B3"/>
    <w:rsid w:val="00E6276B"/>
    <w:rsid w:val="00E62B15"/>
    <w:rsid w:val="00E637C3"/>
    <w:rsid w:val="00E63B19"/>
    <w:rsid w:val="00E63FF5"/>
    <w:rsid w:val="00E64BA1"/>
    <w:rsid w:val="00E65328"/>
    <w:rsid w:val="00E65738"/>
    <w:rsid w:val="00E665C7"/>
    <w:rsid w:val="00E66AA4"/>
    <w:rsid w:val="00E66EEC"/>
    <w:rsid w:val="00E67478"/>
    <w:rsid w:val="00E67B9B"/>
    <w:rsid w:val="00E67D3D"/>
    <w:rsid w:val="00E703BA"/>
    <w:rsid w:val="00E70B2F"/>
    <w:rsid w:val="00E70CCB"/>
    <w:rsid w:val="00E70D04"/>
    <w:rsid w:val="00E71090"/>
    <w:rsid w:val="00E711B0"/>
    <w:rsid w:val="00E71567"/>
    <w:rsid w:val="00E71984"/>
    <w:rsid w:val="00E71BF0"/>
    <w:rsid w:val="00E71EBD"/>
    <w:rsid w:val="00E72522"/>
    <w:rsid w:val="00E728A4"/>
    <w:rsid w:val="00E72BA8"/>
    <w:rsid w:val="00E72FC6"/>
    <w:rsid w:val="00E7375E"/>
    <w:rsid w:val="00E73839"/>
    <w:rsid w:val="00E7383F"/>
    <w:rsid w:val="00E7389E"/>
    <w:rsid w:val="00E73DBF"/>
    <w:rsid w:val="00E742FF"/>
    <w:rsid w:val="00E7478A"/>
    <w:rsid w:val="00E7491A"/>
    <w:rsid w:val="00E7492F"/>
    <w:rsid w:val="00E74B07"/>
    <w:rsid w:val="00E754D2"/>
    <w:rsid w:val="00E75557"/>
    <w:rsid w:val="00E75D88"/>
    <w:rsid w:val="00E760EF"/>
    <w:rsid w:val="00E76711"/>
    <w:rsid w:val="00E76841"/>
    <w:rsid w:val="00E76A6C"/>
    <w:rsid w:val="00E7708C"/>
    <w:rsid w:val="00E77537"/>
    <w:rsid w:val="00E776C0"/>
    <w:rsid w:val="00E77982"/>
    <w:rsid w:val="00E80050"/>
    <w:rsid w:val="00E8026D"/>
    <w:rsid w:val="00E80B70"/>
    <w:rsid w:val="00E80DBB"/>
    <w:rsid w:val="00E81506"/>
    <w:rsid w:val="00E81690"/>
    <w:rsid w:val="00E8179C"/>
    <w:rsid w:val="00E8187B"/>
    <w:rsid w:val="00E82187"/>
    <w:rsid w:val="00E82206"/>
    <w:rsid w:val="00E825EE"/>
    <w:rsid w:val="00E82663"/>
    <w:rsid w:val="00E82BE4"/>
    <w:rsid w:val="00E82E15"/>
    <w:rsid w:val="00E82E41"/>
    <w:rsid w:val="00E830AF"/>
    <w:rsid w:val="00E83626"/>
    <w:rsid w:val="00E83D2F"/>
    <w:rsid w:val="00E83E20"/>
    <w:rsid w:val="00E83F6B"/>
    <w:rsid w:val="00E840DE"/>
    <w:rsid w:val="00E84E4C"/>
    <w:rsid w:val="00E86C24"/>
    <w:rsid w:val="00E86C32"/>
    <w:rsid w:val="00E86E7B"/>
    <w:rsid w:val="00E872CF"/>
    <w:rsid w:val="00E87601"/>
    <w:rsid w:val="00E879B9"/>
    <w:rsid w:val="00E87A69"/>
    <w:rsid w:val="00E87F74"/>
    <w:rsid w:val="00E90129"/>
    <w:rsid w:val="00E90332"/>
    <w:rsid w:val="00E9046F"/>
    <w:rsid w:val="00E90603"/>
    <w:rsid w:val="00E906EB"/>
    <w:rsid w:val="00E908D1"/>
    <w:rsid w:val="00E90F24"/>
    <w:rsid w:val="00E916BC"/>
    <w:rsid w:val="00E91A3E"/>
    <w:rsid w:val="00E91D86"/>
    <w:rsid w:val="00E92280"/>
    <w:rsid w:val="00E92464"/>
    <w:rsid w:val="00E92694"/>
    <w:rsid w:val="00E92753"/>
    <w:rsid w:val="00E9293F"/>
    <w:rsid w:val="00E92BD7"/>
    <w:rsid w:val="00E92D7A"/>
    <w:rsid w:val="00E938F4"/>
    <w:rsid w:val="00E9398E"/>
    <w:rsid w:val="00E93C04"/>
    <w:rsid w:val="00E93E1E"/>
    <w:rsid w:val="00E941F4"/>
    <w:rsid w:val="00E94596"/>
    <w:rsid w:val="00E948AA"/>
    <w:rsid w:val="00E94988"/>
    <w:rsid w:val="00E94D0A"/>
    <w:rsid w:val="00E94DF9"/>
    <w:rsid w:val="00E94E47"/>
    <w:rsid w:val="00E94F9F"/>
    <w:rsid w:val="00E953C9"/>
    <w:rsid w:val="00E95A88"/>
    <w:rsid w:val="00E95DFF"/>
    <w:rsid w:val="00E96396"/>
    <w:rsid w:val="00E96F20"/>
    <w:rsid w:val="00E97205"/>
    <w:rsid w:val="00E97743"/>
    <w:rsid w:val="00E97960"/>
    <w:rsid w:val="00E97B7F"/>
    <w:rsid w:val="00E97C86"/>
    <w:rsid w:val="00EA04BE"/>
    <w:rsid w:val="00EA085D"/>
    <w:rsid w:val="00EA0A0C"/>
    <w:rsid w:val="00EA10F8"/>
    <w:rsid w:val="00EA1551"/>
    <w:rsid w:val="00EA1814"/>
    <w:rsid w:val="00EA1823"/>
    <w:rsid w:val="00EA18F9"/>
    <w:rsid w:val="00EA295F"/>
    <w:rsid w:val="00EA2A32"/>
    <w:rsid w:val="00EA2DD2"/>
    <w:rsid w:val="00EA30E9"/>
    <w:rsid w:val="00EA3441"/>
    <w:rsid w:val="00EA3B42"/>
    <w:rsid w:val="00EA472F"/>
    <w:rsid w:val="00EA4B0E"/>
    <w:rsid w:val="00EA4E8A"/>
    <w:rsid w:val="00EA5109"/>
    <w:rsid w:val="00EA5199"/>
    <w:rsid w:val="00EA5303"/>
    <w:rsid w:val="00EA57EF"/>
    <w:rsid w:val="00EA5B36"/>
    <w:rsid w:val="00EA5BDE"/>
    <w:rsid w:val="00EA5D96"/>
    <w:rsid w:val="00EA5EB8"/>
    <w:rsid w:val="00EA5EE8"/>
    <w:rsid w:val="00EA638F"/>
    <w:rsid w:val="00EA655F"/>
    <w:rsid w:val="00EA6DBC"/>
    <w:rsid w:val="00EA6EB8"/>
    <w:rsid w:val="00EA713D"/>
    <w:rsid w:val="00EA7558"/>
    <w:rsid w:val="00EA787E"/>
    <w:rsid w:val="00EA7DE0"/>
    <w:rsid w:val="00EA7F0B"/>
    <w:rsid w:val="00EA7FB7"/>
    <w:rsid w:val="00EB015C"/>
    <w:rsid w:val="00EB076A"/>
    <w:rsid w:val="00EB0D6D"/>
    <w:rsid w:val="00EB11E2"/>
    <w:rsid w:val="00EB1C37"/>
    <w:rsid w:val="00EB1CAF"/>
    <w:rsid w:val="00EB1FB5"/>
    <w:rsid w:val="00EB208F"/>
    <w:rsid w:val="00EB24C7"/>
    <w:rsid w:val="00EB30A6"/>
    <w:rsid w:val="00EB3DB3"/>
    <w:rsid w:val="00EB3EF2"/>
    <w:rsid w:val="00EB405E"/>
    <w:rsid w:val="00EB46FE"/>
    <w:rsid w:val="00EB5373"/>
    <w:rsid w:val="00EB541D"/>
    <w:rsid w:val="00EB56C3"/>
    <w:rsid w:val="00EB5A31"/>
    <w:rsid w:val="00EB5A35"/>
    <w:rsid w:val="00EB5E55"/>
    <w:rsid w:val="00EB6019"/>
    <w:rsid w:val="00EB6476"/>
    <w:rsid w:val="00EB6800"/>
    <w:rsid w:val="00EB6914"/>
    <w:rsid w:val="00EB69F2"/>
    <w:rsid w:val="00EB6B8C"/>
    <w:rsid w:val="00EB6EC9"/>
    <w:rsid w:val="00EB72BD"/>
    <w:rsid w:val="00EB733A"/>
    <w:rsid w:val="00EB73C6"/>
    <w:rsid w:val="00EB77B1"/>
    <w:rsid w:val="00EB7AB1"/>
    <w:rsid w:val="00EB7F59"/>
    <w:rsid w:val="00EC010B"/>
    <w:rsid w:val="00EC0138"/>
    <w:rsid w:val="00EC029C"/>
    <w:rsid w:val="00EC0499"/>
    <w:rsid w:val="00EC0561"/>
    <w:rsid w:val="00EC07EB"/>
    <w:rsid w:val="00EC0B7B"/>
    <w:rsid w:val="00EC1099"/>
    <w:rsid w:val="00EC12B6"/>
    <w:rsid w:val="00EC1A47"/>
    <w:rsid w:val="00EC1A8B"/>
    <w:rsid w:val="00EC1C21"/>
    <w:rsid w:val="00EC20D5"/>
    <w:rsid w:val="00EC2304"/>
    <w:rsid w:val="00EC2B5D"/>
    <w:rsid w:val="00EC2BF6"/>
    <w:rsid w:val="00EC335B"/>
    <w:rsid w:val="00EC3467"/>
    <w:rsid w:val="00EC3800"/>
    <w:rsid w:val="00EC3C0B"/>
    <w:rsid w:val="00EC3F89"/>
    <w:rsid w:val="00EC3FE2"/>
    <w:rsid w:val="00EC4891"/>
    <w:rsid w:val="00EC4A30"/>
    <w:rsid w:val="00EC4A54"/>
    <w:rsid w:val="00EC508E"/>
    <w:rsid w:val="00EC52B5"/>
    <w:rsid w:val="00EC5A51"/>
    <w:rsid w:val="00EC5B2B"/>
    <w:rsid w:val="00EC5CA9"/>
    <w:rsid w:val="00EC5E9F"/>
    <w:rsid w:val="00EC6090"/>
    <w:rsid w:val="00EC60BC"/>
    <w:rsid w:val="00EC6309"/>
    <w:rsid w:val="00EC65C9"/>
    <w:rsid w:val="00EC67E5"/>
    <w:rsid w:val="00EC6CD5"/>
    <w:rsid w:val="00EC7A4F"/>
    <w:rsid w:val="00EC7CF1"/>
    <w:rsid w:val="00ED033D"/>
    <w:rsid w:val="00ED04CB"/>
    <w:rsid w:val="00ED0AD0"/>
    <w:rsid w:val="00ED157C"/>
    <w:rsid w:val="00ED1621"/>
    <w:rsid w:val="00ED182C"/>
    <w:rsid w:val="00ED1DF8"/>
    <w:rsid w:val="00ED20E4"/>
    <w:rsid w:val="00ED24F8"/>
    <w:rsid w:val="00ED2A12"/>
    <w:rsid w:val="00ED3BD8"/>
    <w:rsid w:val="00ED3C9A"/>
    <w:rsid w:val="00ED3ED8"/>
    <w:rsid w:val="00ED484E"/>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D7D3F"/>
    <w:rsid w:val="00EE0B3B"/>
    <w:rsid w:val="00EE14CB"/>
    <w:rsid w:val="00EE165F"/>
    <w:rsid w:val="00EE1B2D"/>
    <w:rsid w:val="00EE1BDD"/>
    <w:rsid w:val="00EE1C69"/>
    <w:rsid w:val="00EE20B0"/>
    <w:rsid w:val="00EE2583"/>
    <w:rsid w:val="00EE2755"/>
    <w:rsid w:val="00EE27C2"/>
    <w:rsid w:val="00EE27DF"/>
    <w:rsid w:val="00EE2900"/>
    <w:rsid w:val="00EE2A2A"/>
    <w:rsid w:val="00EE2D08"/>
    <w:rsid w:val="00EE3076"/>
    <w:rsid w:val="00EE311B"/>
    <w:rsid w:val="00EE32B8"/>
    <w:rsid w:val="00EE35CC"/>
    <w:rsid w:val="00EE37FB"/>
    <w:rsid w:val="00EE3BDF"/>
    <w:rsid w:val="00EE3F36"/>
    <w:rsid w:val="00EE451B"/>
    <w:rsid w:val="00EE4822"/>
    <w:rsid w:val="00EE4A3E"/>
    <w:rsid w:val="00EE4B93"/>
    <w:rsid w:val="00EE512F"/>
    <w:rsid w:val="00EE52B8"/>
    <w:rsid w:val="00EE5785"/>
    <w:rsid w:val="00EE60E6"/>
    <w:rsid w:val="00EE6B73"/>
    <w:rsid w:val="00EE6C17"/>
    <w:rsid w:val="00EE6D70"/>
    <w:rsid w:val="00EE6EAF"/>
    <w:rsid w:val="00EE743C"/>
    <w:rsid w:val="00EE76FE"/>
    <w:rsid w:val="00EE7728"/>
    <w:rsid w:val="00EE77AD"/>
    <w:rsid w:val="00EE7CD3"/>
    <w:rsid w:val="00EE7D6B"/>
    <w:rsid w:val="00EE7F8B"/>
    <w:rsid w:val="00EF00E9"/>
    <w:rsid w:val="00EF028D"/>
    <w:rsid w:val="00EF0D6C"/>
    <w:rsid w:val="00EF1A1C"/>
    <w:rsid w:val="00EF1AD8"/>
    <w:rsid w:val="00EF1CBF"/>
    <w:rsid w:val="00EF1CCC"/>
    <w:rsid w:val="00EF229A"/>
    <w:rsid w:val="00EF25A2"/>
    <w:rsid w:val="00EF2633"/>
    <w:rsid w:val="00EF2A0C"/>
    <w:rsid w:val="00EF2BB6"/>
    <w:rsid w:val="00EF2FFC"/>
    <w:rsid w:val="00EF3135"/>
    <w:rsid w:val="00EF3300"/>
    <w:rsid w:val="00EF39AA"/>
    <w:rsid w:val="00EF4309"/>
    <w:rsid w:val="00EF468E"/>
    <w:rsid w:val="00EF4988"/>
    <w:rsid w:val="00EF49E5"/>
    <w:rsid w:val="00EF5024"/>
    <w:rsid w:val="00EF5380"/>
    <w:rsid w:val="00EF54D8"/>
    <w:rsid w:val="00EF55D4"/>
    <w:rsid w:val="00EF5846"/>
    <w:rsid w:val="00EF5B8A"/>
    <w:rsid w:val="00EF5B97"/>
    <w:rsid w:val="00EF5E90"/>
    <w:rsid w:val="00EF6054"/>
    <w:rsid w:val="00EF6160"/>
    <w:rsid w:val="00EF6B77"/>
    <w:rsid w:val="00EF6E4C"/>
    <w:rsid w:val="00EF7932"/>
    <w:rsid w:val="00EF7AAF"/>
    <w:rsid w:val="00EF7FDF"/>
    <w:rsid w:val="00F002C7"/>
    <w:rsid w:val="00F0095B"/>
    <w:rsid w:val="00F00B55"/>
    <w:rsid w:val="00F00C9E"/>
    <w:rsid w:val="00F01863"/>
    <w:rsid w:val="00F018ED"/>
    <w:rsid w:val="00F01D53"/>
    <w:rsid w:val="00F01EAE"/>
    <w:rsid w:val="00F01EEB"/>
    <w:rsid w:val="00F02A6F"/>
    <w:rsid w:val="00F02DC6"/>
    <w:rsid w:val="00F03036"/>
    <w:rsid w:val="00F03499"/>
    <w:rsid w:val="00F03E36"/>
    <w:rsid w:val="00F03E47"/>
    <w:rsid w:val="00F04AD0"/>
    <w:rsid w:val="00F050D5"/>
    <w:rsid w:val="00F05539"/>
    <w:rsid w:val="00F05CB8"/>
    <w:rsid w:val="00F0641A"/>
    <w:rsid w:val="00F064E5"/>
    <w:rsid w:val="00F06792"/>
    <w:rsid w:val="00F06873"/>
    <w:rsid w:val="00F06919"/>
    <w:rsid w:val="00F06FFB"/>
    <w:rsid w:val="00F07318"/>
    <w:rsid w:val="00F07692"/>
    <w:rsid w:val="00F07C07"/>
    <w:rsid w:val="00F07D6F"/>
    <w:rsid w:val="00F07EEC"/>
    <w:rsid w:val="00F105E8"/>
    <w:rsid w:val="00F1083F"/>
    <w:rsid w:val="00F1098A"/>
    <w:rsid w:val="00F10B52"/>
    <w:rsid w:val="00F10D70"/>
    <w:rsid w:val="00F11243"/>
    <w:rsid w:val="00F1148A"/>
    <w:rsid w:val="00F120E5"/>
    <w:rsid w:val="00F1231B"/>
    <w:rsid w:val="00F123EF"/>
    <w:rsid w:val="00F12410"/>
    <w:rsid w:val="00F130BB"/>
    <w:rsid w:val="00F139B5"/>
    <w:rsid w:val="00F13E13"/>
    <w:rsid w:val="00F149D4"/>
    <w:rsid w:val="00F14F13"/>
    <w:rsid w:val="00F15202"/>
    <w:rsid w:val="00F15452"/>
    <w:rsid w:val="00F158F4"/>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D98"/>
    <w:rsid w:val="00F22215"/>
    <w:rsid w:val="00F2240C"/>
    <w:rsid w:val="00F2264A"/>
    <w:rsid w:val="00F227A5"/>
    <w:rsid w:val="00F22FED"/>
    <w:rsid w:val="00F230F8"/>
    <w:rsid w:val="00F234A7"/>
    <w:rsid w:val="00F241FA"/>
    <w:rsid w:val="00F24271"/>
    <w:rsid w:val="00F24A6D"/>
    <w:rsid w:val="00F25166"/>
    <w:rsid w:val="00F253A7"/>
    <w:rsid w:val="00F25881"/>
    <w:rsid w:val="00F26505"/>
    <w:rsid w:val="00F26AF7"/>
    <w:rsid w:val="00F26ECB"/>
    <w:rsid w:val="00F26FAA"/>
    <w:rsid w:val="00F27337"/>
    <w:rsid w:val="00F27426"/>
    <w:rsid w:val="00F27778"/>
    <w:rsid w:val="00F27C2B"/>
    <w:rsid w:val="00F309A7"/>
    <w:rsid w:val="00F3109A"/>
    <w:rsid w:val="00F3132E"/>
    <w:rsid w:val="00F3158D"/>
    <w:rsid w:val="00F315AF"/>
    <w:rsid w:val="00F325C4"/>
    <w:rsid w:val="00F32638"/>
    <w:rsid w:val="00F326C9"/>
    <w:rsid w:val="00F32A90"/>
    <w:rsid w:val="00F32AC4"/>
    <w:rsid w:val="00F32C57"/>
    <w:rsid w:val="00F32CC7"/>
    <w:rsid w:val="00F332D7"/>
    <w:rsid w:val="00F33A48"/>
    <w:rsid w:val="00F33EEF"/>
    <w:rsid w:val="00F340C7"/>
    <w:rsid w:val="00F34A72"/>
    <w:rsid w:val="00F34B23"/>
    <w:rsid w:val="00F34E2D"/>
    <w:rsid w:val="00F35627"/>
    <w:rsid w:val="00F3562B"/>
    <w:rsid w:val="00F360E0"/>
    <w:rsid w:val="00F362FF"/>
    <w:rsid w:val="00F3641F"/>
    <w:rsid w:val="00F3682A"/>
    <w:rsid w:val="00F36B27"/>
    <w:rsid w:val="00F36D61"/>
    <w:rsid w:val="00F37054"/>
    <w:rsid w:val="00F37244"/>
    <w:rsid w:val="00F37867"/>
    <w:rsid w:val="00F37A8F"/>
    <w:rsid w:val="00F37FB7"/>
    <w:rsid w:val="00F4029E"/>
    <w:rsid w:val="00F4057C"/>
    <w:rsid w:val="00F40835"/>
    <w:rsid w:val="00F40AEA"/>
    <w:rsid w:val="00F40C1A"/>
    <w:rsid w:val="00F40E17"/>
    <w:rsid w:val="00F41A5E"/>
    <w:rsid w:val="00F4200D"/>
    <w:rsid w:val="00F42C03"/>
    <w:rsid w:val="00F42E8D"/>
    <w:rsid w:val="00F430FB"/>
    <w:rsid w:val="00F4337C"/>
    <w:rsid w:val="00F43AD9"/>
    <w:rsid w:val="00F43BC4"/>
    <w:rsid w:val="00F43D85"/>
    <w:rsid w:val="00F43DF3"/>
    <w:rsid w:val="00F4442E"/>
    <w:rsid w:val="00F4445C"/>
    <w:rsid w:val="00F44F1B"/>
    <w:rsid w:val="00F45239"/>
    <w:rsid w:val="00F45284"/>
    <w:rsid w:val="00F45CD2"/>
    <w:rsid w:val="00F45D58"/>
    <w:rsid w:val="00F45E0A"/>
    <w:rsid w:val="00F46C9A"/>
    <w:rsid w:val="00F47223"/>
    <w:rsid w:val="00F4722F"/>
    <w:rsid w:val="00F472DB"/>
    <w:rsid w:val="00F477B1"/>
    <w:rsid w:val="00F478A8"/>
    <w:rsid w:val="00F47B96"/>
    <w:rsid w:val="00F47B9A"/>
    <w:rsid w:val="00F501B6"/>
    <w:rsid w:val="00F503FD"/>
    <w:rsid w:val="00F504D3"/>
    <w:rsid w:val="00F508DF"/>
    <w:rsid w:val="00F510B0"/>
    <w:rsid w:val="00F5249B"/>
    <w:rsid w:val="00F5262F"/>
    <w:rsid w:val="00F526B7"/>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BB6"/>
    <w:rsid w:val="00F56C17"/>
    <w:rsid w:val="00F56C7F"/>
    <w:rsid w:val="00F57102"/>
    <w:rsid w:val="00F57368"/>
    <w:rsid w:val="00F600F3"/>
    <w:rsid w:val="00F60E16"/>
    <w:rsid w:val="00F614B7"/>
    <w:rsid w:val="00F61B49"/>
    <w:rsid w:val="00F61C5C"/>
    <w:rsid w:val="00F620C7"/>
    <w:rsid w:val="00F623A6"/>
    <w:rsid w:val="00F62477"/>
    <w:rsid w:val="00F6247A"/>
    <w:rsid w:val="00F624B1"/>
    <w:rsid w:val="00F626F0"/>
    <w:rsid w:val="00F6272B"/>
    <w:rsid w:val="00F62823"/>
    <w:rsid w:val="00F62DDA"/>
    <w:rsid w:val="00F63EA8"/>
    <w:rsid w:val="00F6418E"/>
    <w:rsid w:val="00F641F3"/>
    <w:rsid w:val="00F64365"/>
    <w:rsid w:val="00F64737"/>
    <w:rsid w:val="00F65166"/>
    <w:rsid w:val="00F65314"/>
    <w:rsid w:val="00F654AC"/>
    <w:rsid w:val="00F65676"/>
    <w:rsid w:val="00F66788"/>
    <w:rsid w:val="00F66F4A"/>
    <w:rsid w:val="00F67244"/>
    <w:rsid w:val="00F6731D"/>
    <w:rsid w:val="00F677E6"/>
    <w:rsid w:val="00F67E19"/>
    <w:rsid w:val="00F70A24"/>
    <w:rsid w:val="00F70A99"/>
    <w:rsid w:val="00F70DC4"/>
    <w:rsid w:val="00F7108F"/>
    <w:rsid w:val="00F7177D"/>
    <w:rsid w:val="00F71830"/>
    <w:rsid w:val="00F71CBB"/>
    <w:rsid w:val="00F71E02"/>
    <w:rsid w:val="00F71E49"/>
    <w:rsid w:val="00F71EBD"/>
    <w:rsid w:val="00F722A3"/>
    <w:rsid w:val="00F72423"/>
    <w:rsid w:val="00F724C7"/>
    <w:rsid w:val="00F72612"/>
    <w:rsid w:val="00F72705"/>
    <w:rsid w:val="00F729C5"/>
    <w:rsid w:val="00F72A3A"/>
    <w:rsid w:val="00F72C83"/>
    <w:rsid w:val="00F73055"/>
    <w:rsid w:val="00F74307"/>
    <w:rsid w:val="00F743C7"/>
    <w:rsid w:val="00F74D1B"/>
    <w:rsid w:val="00F74E3C"/>
    <w:rsid w:val="00F753EB"/>
    <w:rsid w:val="00F75825"/>
    <w:rsid w:val="00F75861"/>
    <w:rsid w:val="00F7586B"/>
    <w:rsid w:val="00F759DE"/>
    <w:rsid w:val="00F761FA"/>
    <w:rsid w:val="00F7627A"/>
    <w:rsid w:val="00F76446"/>
    <w:rsid w:val="00F76AE5"/>
    <w:rsid w:val="00F76E4D"/>
    <w:rsid w:val="00F771D1"/>
    <w:rsid w:val="00F778FE"/>
    <w:rsid w:val="00F8033A"/>
    <w:rsid w:val="00F804AC"/>
    <w:rsid w:val="00F805EB"/>
    <w:rsid w:val="00F80A39"/>
    <w:rsid w:val="00F80B54"/>
    <w:rsid w:val="00F80CA5"/>
    <w:rsid w:val="00F80F7A"/>
    <w:rsid w:val="00F8190C"/>
    <w:rsid w:val="00F81B7E"/>
    <w:rsid w:val="00F81C00"/>
    <w:rsid w:val="00F81C98"/>
    <w:rsid w:val="00F81E51"/>
    <w:rsid w:val="00F81FCB"/>
    <w:rsid w:val="00F821EB"/>
    <w:rsid w:val="00F82591"/>
    <w:rsid w:val="00F829FD"/>
    <w:rsid w:val="00F8316D"/>
    <w:rsid w:val="00F840A7"/>
    <w:rsid w:val="00F84113"/>
    <w:rsid w:val="00F84363"/>
    <w:rsid w:val="00F843D2"/>
    <w:rsid w:val="00F84995"/>
    <w:rsid w:val="00F84D16"/>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87E88"/>
    <w:rsid w:val="00F87FA4"/>
    <w:rsid w:val="00F90273"/>
    <w:rsid w:val="00F90393"/>
    <w:rsid w:val="00F906E0"/>
    <w:rsid w:val="00F9075E"/>
    <w:rsid w:val="00F90D74"/>
    <w:rsid w:val="00F90FB9"/>
    <w:rsid w:val="00F9110F"/>
    <w:rsid w:val="00F91303"/>
    <w:rsid w:val="00F916B1"/>
    <w:rsid w:val="00F919E3"/>
    <w:rsid w:val="00F92B81"/>
    <w:rsid w:val="00F92B99"/>
    <w:rsid w:val="00F92D43"/>
    <w:rsid w:val="00F931EA"/>
    <w:rsid w:val="00F935ED"/>
    <w:rsid w:val="00F93A93"/>
    <w:rsid w:val="00F93F41"/>
    <w:rsid w:val="00F9411C"/>
    <w:rsid w:val="00F94340"/>
    <w:rsid w:val="00F94593"/>
    <w:rsid w:val="00F94AD5"/>
    <w:rsid w:val="00F94B11"/>
    <w:rsid w:val="00F94B4C"/>
    <w:rsid w:val="00F94E9E"/>
    <w:rsid w:val="00F94ED7"/>
    <w:rsid w:val="00F952A6"/>
    <w:rsid w:val="00F956C7"/>
    <w:rsid w:val="00F95B60"/>
    <w:rsid w:val="00F95F26"/>
    <w:rsid w:val="00F966A7"/>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A6E"/>
    <w:rsid w:val="00FA347E"/>
    <w:rsid w:val="00FA3535"/>
    <w:rsid w:val="00FA3553"/>
    <w:rsid w:val="00FA3AAF"/>
    <w:rsid w:val="00FA3E0C"/>
    <w:rsid w:val="00FA4041"/>
    <w:rsid w:val="00FA422F"/>
    <w:rsid w:val="00FA4255"/>
    <w:rsid w:val="00FA4596"/>
    <w:rsid w:val="00FA4664"/>
    <w:rsid w:val="00FA4DA1"/>
    <w:rsid w:val="00FA5194"/>
    <w:rsid w:val="00FA51F3"/>
    <w:rsid w:val="00FA5453"/>
    <w:rsid w:val="00FA57FC"/>
    <w:rsid w:val="00FA5B3D"/>
    <w:rsid w:val="00FA5C62"/>
    <w:rsid w:val="00FA5DE4"/>
    <w:rsid w:val="00FA6046"/>
    <w:rsid w:val="00FA60BD"/>
    <w:rsid w:val="00FA621C"/>
    <w:rsid w:val="00FA63D5"/>
    <w:rsid w:val="00FA6497"/>
    <w:rsid w:val="00FA64A7"/>
    <w:rsid w:val="00FA653C"/>
    <w:rsid w:val="00FA6610"/>
    <w:rsid w:val="00FA6899"/>
    <w:rsid w:val="00FA69C0"/>
    <w:rsid w:val="00FA69D1"/>
    <w:rsid w:val="00FA6D8D"/>
    <w:rsid w:val="00FA715B"/>
    <w:rsid w:val="00FA7579"/>
    <w:rsid w:val="00FA76D4"/>
    <w:rsid w:val="00FA7793"/>
    <w:rsid w:val="00FA7A61"/>
    <w:rsid w:val="00FA7B5D"/>
    <w:rsid w:val="00FA7D6D"/>
    <w:rsid w:val="00FA7DBB"/>
    <w:rsid w:val="00FB00D5"/>
    <w:rsid w:val="00FB04CC"/>
    <w:rsid w:val="00FB0590"/>
    <w:rsid w:val="00FB06EE"/>
    <w:rsid w:val="00FB0750"/>
    <w:rsid w:val="00FB07CB"/>
    <w:rsid w:val="00FB0857"/>
    <w:rsid w:val="00FB0C52"/>
    <w:rsid w:val="00FB0D4F"/>
    <w:rsid w:val="00FB131F"/>
    <w:rsid w:val="00FB1585"/>
    <w:rsid w:val="00FB234B"/>
    <w:rsid w:val="00FB2477"/>
    <w:rsid w:val="00FB260B"/>
    <w:rsid w:val="00FB2D52"/>
    <w:rsid w:val="00FB3622"/>
    <w:rsid w:val="00FB3E0E"/>
    <w:rsid w:val="00FB3E78"/>
    <w:rsid w:val="00FB439F"/>
    <w:rsid w:val="00FB4506"/>
    <w:rsid w:val="00FB4530"/>
    <w:rsid w:val="00FB4604"/>
    <w:rsid w:val="00FB49D4"/>
    <w:rsid w:val="00FB4C79"/>
    <w:rsid w:val="00FB4CFB"/>
    <w:rsid w:val="00FB52BC"/>
    <w:rsid w:val="00FB564A"/>
    <w:rsid w:val="00FB56AF"/>
    <w:rsid w:val="00FB5C26"/>
    <w:rsid w:val="00FB5E6B"/>
    <w:rsid w:val="00FB646C"/>
    <w:rsid w:val="00FB6605"/>
    <w:rsid w:val="00FB6665"/>
    <w:rsid w:val="00FB67CC"/>
    <w:rsid w:val="00FB6F45"/>
    <w:rsid w:val="00FB7369"/>
    <w:rsid w:val="00FB738B"/>
    <w:rsid w:val="00FB75A2"/>
    <w:rsid w:val="00FB791B"/>
    <w:rsid w:val="00FB7D3B"/>
    <w:rsid w:val="00FB7FCF"/>
    <w:rsid w:val="00FC0CA4"/>
    <w:rsid w:val="00FC0DDC"/>
    <w:rsid w:val="00FC0E97"/>
    <w:rsid w:val="00FC0FD5"/>
    <w:rsid w:val="00FC119E"/>
    <w:rsid w:val="00FC15E7"/>
    <w:rsid w:val="00FC2CDA"/>
    <w:rsid w:val="00FC2D03"/>
    <w:rsid w:val="00FC3F93"/>
    <w:rsid w:val="00FC43BC"/>
    <w:rsid w:val="00FC440D"/>
    <w:rsid w:val="00FC47C9"/>
    <w:rsid w:val="00FC47E4"/>
    <w:rsid w:val="00FC4CCA"/>
    <w:rsid w:val="00FC4FBF"/>
    <w:rsid w:val="00FC5278"/>
    <w:rsid w:val="00FC5313"/>
    <w:rsid w:val="00FC54DD"/>
    <w:rsid w:val="00FC58E5"/>
    <w:rsid w:val="00FC5BA3"/>
    <w:rsid w:val="00FC61E8"/>
    <w:rsid w:val="00FC6AB3"/>
    <w:rsid w:val="00FC6AD4"/>
    <w:rsid w:val="00FC6E7D"/>
    <w:rsid w:val="00FC714D"/>
    <w:rsid w:val="00FC7410"/>
    <w:rsid w:val="00FC74FB"/>
    <w:rsid w:val="00FC74FE"/>
    <w:rsid w:val="00FC7634"/>
    <w:rsid w:val="00FD0102"/>
    <w:rsid w:val="00FD0330"/>
    <w:rsid w:val="00FD0380"/>
    <w:rsid w:val="00FD0D41"/>
    <w:rsid w:val="00FD1347"/>
    <w:rsid w:val="00FD1E29"/>
    <w:rsid w:val="00FD28A9"/>
    <w:rsid w:val="00FD2982"/>
    <w:rsid w:val="00FD2A21"/>
    <w:rsid w:val="00FD2AEC"/>
    <w:rsid w:val="00FD305B"/>
    <w:rsid w:val="00FD30CF"/>
    <w:rsid w:val="00FD342D"/>
    <w:rsid w:val="00FD3706"/>
    <w:rsid w:val="00FD40EA"/>
    <w:rsid w:val="00FD4931"/>
    <w:rsid w:val="00FD4C53"/>
    <w:rsid w:val="00FD4EE0"/>
    <w:rsid w:val="00FD5962"/>
    <w:rsid w:val="00FD5B56"/>
    <w:rsid w:val="00FD63D7"/>
    <w:rsid w:val="00FD6524"/>
    <w:rsid w:val="00FD67CD"/>
    <w:rsid w:val="00FD6B27"/>
    <w:rsid w:val="00FD7092"/>
    <w:rsid w:val="00FD718B"/>
    <w:rsid w:val="00FD7243"/>
    <w:rsid w:val="00FD79D5"/>
    <w:rsid w:val="00FD79EC"/>
    <w:rsid w:val="00FD7A39"/>
    <w:rsid w:val="00FD7DDF"/>
    <w:rsid w:val="00FD7F4F"/>
    <w:rsid w:val="00FE00A8"/>
    <w:rsid w:val="00FE095D"/>
    <w:rsid w:val="00FE0ABE"/>
    <w:rsid w:val="00FE0FFA"/>
    <w:rsid w:val="00FE13E6"/>
    <w:rsid w:val="00FE15DE"/>
    <w:rsid w:val="00FE1616"/>
    <w:rsid w:val="00FE1988"/>
    <w:rsid w:val="00FE1B19"/>
    <w:rsid w:val="00FE21F3"/>
    <w:rsid w:val="00FE22D5"/>
    <w:rsid w:val="00FE26B2"/>
    <w:rsid w:val="00FE2903"/>
    <w:rsid w:val="00FE2FAF"/>
    <w:rsid w:val="00FE304B"/>
    <w:rsid w:val="00FE34BC"/>
    <w:rsid w:val="00FE383E"/>
    <w:rsid w:val="00FE3FAD"/>
    <w:rsid w:val="00FE4836"/>
    <w:rsid w:val="00FE4D3E"/>
    <w:rsid w:val="00FE584A"/>
    <w:rsid w:val="00FE5B6E"/>
    <w:rsid w:val="00FE5CE2"/>
    <w:rsid w:val="00FE5E51"/>
    <w:rsid w:val="00FE5FA2"/>
    <w:rsid w:val="00FE5FCC"/>
    <w:rsid w:val="00FE6072"/>
    <w:rsid w:val="00FE6611"/>
    <w:rsid w:val="00FE6898"/>
    <w:rsid w:val="00FE690E"/>
    <w:rsid w:val="00FE7033"/>
    <w:rsid w:val="00FE7363"/>
    <w:rsid w:val="00FE75FB"/>
    <w:rsid w:val="00FE7A28"/>
    <w:rsid w:val="00FF1427"/>
    <w:rsid w:val="00FF17A9"/>
    <w:rsid w:val="00FF20C5"/>
    <w:rsid w:val="00FF2667"/>
    <w:rsid w:val="00FF37B5"/>
    <w:rsid w:val="00FF37EF"/>
    <w:rsid w:val="00FF4469"/>
    <w:rsid w:val="00FF4A0F"/>
    <w:rsid w:val="00FF4F68"/>
    <w:rsid w:val="00FF593E"/>
    <w:rsid w:val="00FF5BAA"/>
    <w:rsid w:val="00FF5E6E"/>
    <w:rsid w:val="00FF60F9"/>
    <w:rsid w:val="00FF6585"/>
    <w:rsid w:val="00FF665F"/>
    <w:rsid w:val="00FF6A43"/>
    <w:rsid w:val="00FF6F86"/>
    <w:rsid w:val="00FF7980"/>
    <w:rsid w:val="00FF7A3A"/>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6904ED"/>
    <w:pPr>
      <w:widowControl w:val="0"/>
      <w:ind w:firstLineChars="200" w:firstLine="200"/>
    </w:pPr>
    <w:rPr>
      <w:rFonts w:ascii="Times New Roman" w:eastAsia="標楷體" w:hAnsi="Times New Roman"/>
    </w:rPr>
  </w:style>
  <w:style w:type="paragraph" w:styleId="1">
    <w:name w:val="heading 1"/>
    <w:aliases w:val="第一章"/>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aliases w:val="第一章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1"/>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DB6A5A"/>
    <w:pPr>
      <w:spacing w:line="360" w:lineRule="auto"/>
      <w:jc w:val="center"/>
    </w:pPr>
    <w:rPr>
      <w:sz w:val="24"/>
      <w:szCs w:val="24"/>
    </w:rPr>
  </w:style>
  <w:style w:type="character" w:customStyle="1" w:styleId="affc">
    <w:name w:val="表標題 字元"/>
    <w:basedOn w:val="20"/>
    <w:link w:val="affb"/>
    <w:rsid w:val="00DB6A5A"/>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 w:type="paragraph" w:styleId="HTML">
    <w:name w:val="HTML Preformatted"/>
    <w:basedOn w:val="a0"/>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1"/>
    <w:link w:val="HTML"/>
    <w:uiPriority w:val="99"/>
    <w:semiHidden/>
    <w:rsid w:val="00C57B3A"/>
    <w:rPr>
      <w:rFonts w:ascii="Courier New" w:eastAsia="標楷體" w:hAnsi="Courier New" w:cs="Courier New"/>
      <w:sz w:val="20"/>
      <w:szCs w:val="20"/>
    </w:rPr>
  </w:style>
  <w:style w:type="character" w:customStyle="1" w:styleId="12">
    <w:name w:val="註解文字 字元1"/>
    <w:basedOn w:val="a1"/>
    <w:uiPriority w:val="99"/>
    <w:rsid w:val="00973CFA"/>
    <w:rPr>
      <w:rFonts w:ascii="Times New Roman" w:eastAsia="標楷體" w:hAnsi="Times New Roman" w:cs="Times New Roman"/>
    </w:rPr>
  </w:style>
  <w:style w:type="paragraph" w:styleId="41">
    <w:name w:val="toc 4"/>
    <w:basedOn w:val="a0"/>
    <w:next w:val="a0"/>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0"/>
    <w:next w:val="a0"/>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0"/>
    <w:next w:val="a0"/>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0"/>
    <w:next w:val="a0"/>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0"/>
    <w:next w:val="a0"/>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0"/>
    <w:next w:val="a0"/>
    <w:autoRedefine/>
    <w:uiPriority w:val="39"/>
    <w:unhideWhenUsed/>
    <w:rsid w:val="000D2C1B"/>
    <w:pPr>
      <w:ind w:leftChars="1600" w:left="3840" w:firstLineChars="0" w:firstLine="0"/>
    </w:pPr>
    <w:rPr>
      <w:rFonts w:asciiTheme="minorHAnsi" w:eastAsiaTheme="minorEastAsia" w:hAnsi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3" Type="http://schemas.openxmlformats.org/officeDocument/2006/relationships/hyperlink" Target="https://onlinelibrary.wiley.com/doi/full/10.1111/isj.12193"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ctwant.com/article/140473?utm_source=yahoo&amp;utm_medium=rss&amp;utm_campaign=140473"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10" Type="http://schemas.openxmlformats.org/officeDocument/2006/relationships/hyperlink" Target="https://onlinelibrary.wiley.com/doi/full/10.1111/isj.12193"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6/09/relationships/commentsIds" Target="commentsIds.xml"/><Relationship Id="rId26" Type="http://schemas.openxmlformats.org/officeDocument/2006/relationships/hyperlink" Target="https://onlinelibrary.wiley.com/doi/full/10.1111/isj.12193" TargetMode="External"/><Relationship Id="rId39" Type="http://schemas.openxmlformats.org/officeDocument/2006/relationships/hyperlink" Target="https://doi.org/https://doi.org/10.2307/41166021" TargetMode="Externa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1.png"/><Relationship Id="rId42" Type="http://schemas.openxmlformats.org/officeDocument/2006/relationships/hyperlink" Target="https://doi.org/10.1287/orsc.1050.0116" TargetMode="External"/><Relationship Id="rId47" Type="http://schemas.openxmlformats.org/officeDocument/2006/relationships/footer" Target="footer4.xml"/><Relationship Id="rId50"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2.xml"/><Relationship Id="rId17" Type="http://schemas.microsoft.com/office/2011/relationships/commentsExtended" Target="commentsExtended.xml"/><Relationship Id="rId25" Type="http://schemas.openxmlformats.org/officeDocument/2006/relationships/image" Target="media/image8.png"/><Relationship Id="rId33" Type="http://schemas.openxmlformats.org/officeDocument/2006/relationships/image" Target="media/image10.png"/><Relationship Id="rId38" Type="http://schemas.openxmlformats.org/officeDocument/2006/relationships/hyperlink" Target="https://doi.org/10.1002/smj.4250141009" TargetMode="External"/><Relationship Id="rId46"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png"/><Relationship Id="rId29" Type="http://schemas.openxmlformats.org/officeDocument/2006/relationships/hyperlink" Target="https://onlinelibrary.wiley.com/doi/full/10.1111/isj.12193" TargetMode="External"/><Relationship Id="rId41" Type="http://schemas.openxmlformats.org/officeDocument/2006/relationships/hyperlink" Target="https://doi.org/10.1287/orsc.11.4.404.1460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9.png"/><Relationship Id="rId37" Type="http://schemas.openxmlformats.org/officeDocument/2006/relationships/hyperlink" Target="https://doi.org/10.1177/017084069701800106" TargetMode="External"/><Relationship Id="rId40" Type="http://schemas.openxmlformats.org/officeDocument/2006/relationships/hyperlink" Target="https://doi.org/10.1287/isre.7.1.63" TargetMode="External"/><Relationship Id="rId45" Type="http://schemas.openxmlformats.org/officeDocument/2006/relationships/header" Target="header4.xml"/><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hyperlink" Target="https://onlinelibrary.wiley.com/doi/full/10.1111/isj.12193" TargetMode="External"/><Relationship Id="rId36" Type="http://schemas.openxmlformats.org/officeDocument/2006/relationships/image" Target="media/image13.png"/><Relationship Id="rId49" Type="http://schemas.openxmlformats.org/officeDocument/2006/relationships/header" Target="header6.xml"/><Relationship Id="rId10" Type="http://schemas.openxmlformats.org/officeDocument/2006/relationships/header" Target="header2.xml"/><Relationship Id="rId19" Type="http://schemas.microsoft.com/office/2018/08/relationships/commentsExtensible" Target="commentsExtensible.xml"/><Relationship Id="rId31" Type="http://schemas.openxmlformats.org/officeDocument/2006/relationships/hyperlink" Target="https://onlinelibrary.wiley.com/authored-by/Melville/Nigel+P." TargetMode="External"/><Relationship Id="rId44" Type="http://schemas.openxmlformats.org/officeDocument/2006/relationships/hyperlink" Target="https://doi.org/10.6146/univj.18-1.05" TargetMode="External"/><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hyperlink" Target="https://onlinelibrary.wiley.com/doi/full/10.1111/isj.12193" TargetMode="External"/><Relationship Id="rId30" Type="http://schemas.openxmlformats.org/officeDocument/2006/relationships/hyperlink" Target="https://onlinelibrary.wiley.com/authored-by/Kohli/Rajiv" TargetMode="External"/><Relationship Id="rId35" Type="http://schemas.openxmlformats.org/officeDocument/2006/relationships/image" Target="media/image12.png"/><Relationship Id="rId43" Type="http://schemas.openxmlformats.org/officeDocument/2006/relationships/hyperlink" Target="https://doi.org/10.1111/j.1467-6486.1988.tb00039.x" TargetMode="External"/><Relationship Id="rId48" Type="http://schemas.openxmlformats.org/officeDocument/2006/relationships/footer" Target="footer5.xml"/><Relationship Id="rId8" Type="http://schemas.openxmlformats.org/officeDocument/2006/relationships/image" Target="media/image1.jpeg"/><Relationship Id="rId51"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6</TotalTime>
  <Pages>102</Pages>
  <Words>24273</Words>
  <Characters>138357</Characters>
  <Application>Microsoft Office Word</Application>
  <DocSecurity>0</DocSecurity>
  <Lines>1152</Lines>
  <Paragraphs>324</Paragraphs>
  <ScaleCrop>false</ScaleCrop>
  <Company/>
  <LinksUpToDate>false</LinksUpToDate>
  <CharactersWithSpaces>162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345</cp:revision>
  <cp:lastPrinted>2025-05-19T17:36:00Z</cp:lastPrinted>
  <dcterms:created xsi:type="dcterms:W3CDTF">2025-05-21T14:42:00Z</dcterms:created>
  <dcterms:modified xsi:type="dcterms:W3CDTF">2025-06-03T15:17:00Z</dcterms:modified>
</cp:coreProperties>
</file>